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E4A3D" w14:textId="5AC07B94"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rsidR="0051130C">
        <w:t>SEISMIC</w:t>
      </w:r>
      <w:ins w:id="0" w:author="Shivang Shekhar" w:date="2022-03-14T19:16:00Z">
        <w:r w:rsidR="0051130C">
          <w:t xml:space="preserve"> FRAGILITY</w:t>
        </w:r>
      </w:ins>
      <w:r>
        <w:t xml:space="preserve">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6628B9A3" w:rsidR="000A2E58" w:rsidRPr="00EA1A8B" w:rsidRDefault="006B758C" w:rsidP="00202012">
      <w:pPr>
        <w:pStyle w:val="Authors"/>
        <w:rPr>
          <w:sz w:val="20"/>
          <w:szCs w:val="20"/>
          <w:vertAlign w:val="superscript"/>
          <w:lang w:val="en-US"/>
        </w:rPr>
      </w:pPr>
      <w:commentRangeStart w:id="1"/>
      <w:r>
        <w:rPr>
          <w:sz w:val="20"/>
          <w:szCs w:val="20"/>
          <w:lang w:val="en-US"/>
        </w:rPr>
        <w:t>S. Shek</w:t>
      </w:r>
      <w:ins w:id="2" w:author="Jay Ghosh" w:date="2022-03-01T06:16:00Z">
        <w:r w:rsidR="00AC5927">
          <w:rPr>
            <w:sz w:val="20"/>
            <w:szCs w:val="20"/>
            <w:lang w:val="en-US"/>
          </w:rPr>
          <w:t>h</w:t>
        </w:r>
      </w:ins>
      <w:r>
        <w:rPr>
          <w:sz w:val="20"/>
          <w:szCs w:val="20"/>
          <w:lang w:val="en-US"/>
        </w:rPr>
        <w:t xml:space="preserve">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AC5927">
        <w:rPr>
          <w:strike/>
          <w:sz w:val="20"/>
          <w:szCs w:val="20"/>
          <w:highlight w:val="lightGray"/>
          <w:lang w:val="en-US"/>
          <w:rPrChange w:id="3" w:author="Jay Ghosh" w:date="2022-03-01T06:16:00Z">
            <w:rPr>
              <w:sz w:val="20"/>
              <w:szCs w:val="20"/>
              <w:lang w:val="en-US"/>
            </w:rPr>
          </w:rPrChange>
        </w:rPr>
        <w:t>, N. Kotoky</w:t>
      </w:r>
      <w:r w:rsidR="00A2395D" w:rsidRPr="00AC5927">
        <w:rPr>
          <w:strike/>
          <w:sz w:val="20"/>
          <w:szCs w:val="20"/>
          <w:highlight w:val="lightGray"/>
          <w:vertAlign w:val="superscript"/>
          <w:lang w:val="en-US"/>
          <w:rPrChange w:id="4" w:author="Jay Ghosh" w:date="2022-03-01T06:16:00Z">
            <w:rPr>
              <w:sz w:val="20"/>
              <w:szCs w:val="20"/>
              <w:vertAlign w:val="superscript"/>
              <w:lang w:val="en-US"/>
            </w:rPr>
          </w:rPrChange>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commentRangeEnd w:id="1"/>
      <w:r w:rsidR="00AC5927">
        <w:rPr>
          <w:rStyle w:val="CommentReference"/>
          <w:rFonts w:eastAsia="Times New Roman" w:cs="Times New Roman"/>
          <w:b w:val="0"/>
        </w:rPr>
        <w:commentReference w:id="1"/>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Department of Civil, Environmental &amp; Geomatic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Department of Civil Engineering, National Institute of Technology Meghalaya, Shillong,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Department of Civil, Environmental &amp; Geomatic Engineering, University College London, London, UK</w:t>
      </w:r>
    </w:p>
    <w:p w14:paraId="33C540F2" w14:textId="1829AA1F"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12"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0DB97BE" w:rsidR="00BA65F3" w:rsidRPr="00EA1A8B" w:rsidDel="0051130C" w:rsidRDefault="0002112D" w:rsidP="00202012">
      <w:pPr>
        <w:jc w:val="both"/>
        <w:rPr>
          <w:del w:id="5" w:author="Shivang Shekhar" w:date="2022-03-14T19:16:00Z"/>
          <w:lang w:val="en-US"/>
        </w:rPr>
      </w:pPr>
      <w:del w:id="6" w:author="Shivang Shekhar" w:date="2022-03-14T19:16:00Z">
        <w:r w:rsidRPr="00EA1A8B" w:rsidDel="0051130C">
          <w:rPr>
            <w:shd w:val="clear" w:color="auto" w:fill="FFFFFF"/>
            <w:lang w:val="en-US"/>
          </w:rPr>
          <w:delText>Passive control systems, such as buckling</w:delText>
        </w:r>
        <w:r w:rsidR="0043213F" w:rsidRPr="00EA1A8B" w:rsidDel="0051130C">
          <w:rPr>
            <w:shd w:val="clear" w:color="auto" w:fill="FFFFFF"/>
            <w:lang w:val="en-US"/>
          </w:rPr>
          <w:delText>-</w:delText>
        </w:r>
        <w:r w:rsidRPr="00EA1A8B" w:rsidDel="0051130C">
          <w:rPr>
            <w:shd w:val="clear" w:color="auto" w:fill="FFFFFF"/>
            <w:lang w:val="en-US"/>
          </w:rPr>
          <w:delText xml:space="preserve">restrained braces (BRBs), </w:delText>
        </w:r>
      </w:del>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4EEC4D69"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w:t>
      </w:r>
      <w:ins w:id="7" w:author="Jay Ghosh" w:date="2022-03-01T05:41:00Z">
        <w:r w:rsidR="00D51493">
          <w:rPr>
            <w:lang w:val="en-US"/>
          </w:rPr>
          <w:t xml:space="preserve">Across the globe, </w:t>
        </w:r>
      </w:ins>
      <w:del w:id="8" w:author="Jay Ghosh" w:date="2022-03-01T05:41:00Z">
        <w:r w:rsidR="00F16ACD" w:rsidDel="00D51493">
          <w:rPr>
            <w:lang w:val="en-US"/>
          </w:rPr>
          <w:delText xml:space="preserve">Buildings, </w:delText>
        </w:r>
        <w:r w:rsidR="0062598B" w:rsidDel="00D51493">
          <w:rPr>
            <w:lang w:val="en-US"/>
          </w:rPr>
          <w:delText>primarily</w:delText>
        </w:r>
        <w:r w:rsidR="00F16ACD" w:rsidDel="00D51493">
          <w:rPr>
            <w:lang w:val="en-US"/>
          </w:rPr>
          <w:delText xml:space="preserve">, </w:delText>
        </w:r>
      </w:del>
      <w:r w:rsidR="00F16ACD">
        <w:rPr>
          <w:lang w:val="en-US"/>
        </w:rPr>
        <w:t>o</w:t>
      </w:r>
      <w:r w:rsidR="00D65007">
        <w:rPr>
          <w:lang w:val="en-US"/>
        </w:rPr>
        <w:t xml:space="preserve">ld reinforced concrete buildings have </w:t>
      </w:r>
      <w:r w:rsidR="00346B97">
        <w:rPr>
          <w:lang w:val="en-US"/>
        </w:rPr>
        <w:t xml:space="preserve">experienced </w:t>
      </w:r>
      <w:del w:id="9" w:author="Jay Ghosh" w:date="2022-03-01T05:42:00Z">
        <w:r w:rsidR="00D65007" w:rsidDel="00D51493">
          <w:rPr>
            <w:lang w:val="en-US"/>
          </w:rPr>
          <w:delText>sev</w:delText>
        </w:r>
        <w:r w:rsidR="00346B97" w:rsidDel="00D51493">
          <w:rPr>
            <w:lang w:val="en-US"/>
          </w:rPr>
          <w:delText>e</w:delText>
        </w:r>
        <w:r w:rsidR="00D65007" w:rsidDel="00D51493">
          <w:rPr>
            <w:lang w:val="en-US"/>
          </w:rPr>
          <w:delText xml:space="preserve">re </w:delText>
        </w:r>
      </w:del>
      <w:ins w:id="10" w:author="Jay Ghosh" w:date="2022-03-01T05:42:00Z">
        <w:r w:rsidR="00D51493">
          <w:rPr>
            <w:lang w:val="en-US"/>
          </w:rPr>
          <w:t xml:space="preserve">substantial </w:t>
        </w:r>
      </w:ins>
      <w:r w:rsidR="00D65007">
        <w:rPr>
          <w:lang w:val="en-US"/>
        </w:rPr>
        <w:t>damage</w:t>
      </w:r>
      <w:r w:rsidR="00E37205">
        <w:rPr>
          <w:lang w:val="en-US"/>
        </w:rPr>
        <w:t>,</w:t>
      </w:r>
      <w:r w:rsidR="000411AB">
        <w:rPr>
          <w:lang w:val="en-US"/>
        </w:rPr>
        <w:t xml:space="preserve"> and in some cases collapse,</w:t>
      </w:r>
      <w:r w:rsidR="00D65007">
        <w:rPr>
          <w:lang w:val="en-US"/>
        </w:rPr>
        <w:t xml:space="preserve"> </w:t>
      </w:r>
      <w:del w:id="11" w:author="Jay Ghosh" w:date="2022-03-01T05:42:00Z">
        <w:r w:rsidR="00D65007" w:rsidDel="00D51493">
          <w:rPr>
            <w:lang w:val="en-US"/>
          </w:rPr>
          <w:delText>due to</w:delText>
        </w:r>
      </w:del>
      <w:ins w:id="12" w:author="Jay Ghosh" w:date="2022-03-01T05:42:00Z">
        <w:r w:rsidR="00D51493">
          <w:rPr>
            <w:lang w:val="en-US"/>
          </w:rPr>
          <w:t>from</w:t>
        </w:r>
      </w:ins>
      <w:r w:rsidR="00D65007">
        <w:rPr>
          <w:lang w:val="en-US"/>
        </w:rPr>
        <w:t xml:space="preserve"> seismic events</w:t>
      </w:r>
      <w:r w:rsidR="00AE727B">
        <w:rPr>
          <w:lang w:val="en-US"/>
        </w:rPr>
        <w:t xml:space="preserve">. </w:t>
      </w:r>
      <w:commentRangeStart w:id="13"/>
      <w:r w:rsidR="00AE727B">
        <w:rPr>
          <w:lang w:val="en-US"/>
        </w:rPr>
        <w:t xml:space="preserve">The </w:t>
      </w:r>
      <w:commentRangeStart w:id="14"/>
      <w:r w:rsidR="00AE727B" w:rsidRPr="00FD1A83">
        <w:rPr>
          <w:b/>
          <w:lang w:val="en-US"/>
        </w:rPr>
        <w:t>fatality and the monetary</w:t>
      </w:r>
      <w:r w:rsidR="00AE727B">
        <w:rPr>
          <w:lang w:val="en-US"/>
        </w:rPr>
        <w:t xml:space="preserve"> </w:t>
      </w:r>
      <w:commentRangeEnd w:id="14"/>
      <w:r w:rsidR="00875B42">
        <w:rPr>
          <w:rStyle w:val="CommentReference"/>
        </w:rPr>
        <w:commentReference w:id="14"/>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5"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5"/>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w:t>
      </w:r>
      <w:commentRangeEnd w:id="13"/>
      <w:r w:rsidR="00D51493">
        <w:rPr>
          <w:rStyle w:val="CommentReference"/>
        </w:rPr>
        <w:commentReference w:id="13"/>
      </w:r>
      <w:r w:rsidR="00090602" w:rsidRPr="00346B97">
        <w:rPr>
          <w:lang w:val="en-US"/>
        </w:rPr>
        <w:t xml:space="preserve">For example, the economic loss </w:t>
      </w:r>
      <w:commentRangeStart w:id="16"/>
      <w:r w:rsidR="00090602" w:rsidRPr="00346B97">
        <w:rPr>
          <w:lang w:val="en-US"/>
        </w:rPr>
        <w:t xml:space="preserve">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commentRangeEnd w:id="16"/>
      <w:r w:rsidR="00D51493">
        <w:rPr>
          <w:rStyle w:val="CommentReference"/>
        </w:rPr>
        <w:commentReference w:id="16"/>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w:t>
      </w:r>
      <w:commentRangeStart w:id="17"/>
      <w:r w:rsidR="00AD4576">
        <w:rPr>
          <w:lang w:val="en-US"/>
        </w:rPr>
        <w:t>huge</w:t>
      </w:r>
      <w:commentRangeEnd w:id="17"/>
      <w:r w:rsidR="00D51493">
        <w:rPr>
          <w:rStyle w:val="CommentReference"/>
        </w:rPr>
        <w:commentReference w:id="17"/>
      </w:r>
      <w:r w:rsidR="00AD4576">
        <w:rPr>
          <w:lang w:val="en-US"/>
        </w:rPr>
        <w:t xml:space="preserv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del w:id="18" w:author="Jay Ghosh" w:date="2022-03-01T05:47:00Z">
        <w:r w:rsidR="006D306F" w:rsidRPr="006F422C" w:rsidDel="00D51493">
          <w:rPr>
            <w:b/>
            <w:lang w:val="en-US"/>
          </w:rPr>
          <w:delText xml:space="preserve">infrastructural </w:delText>
        </w:r>
      </w:del>
      <w:ins w:id="19" w:author="Jay Ghosh" w:date="2022-03-01T05:47:00Z">
        <w:r w:rsidR="00D51493" w:rsidRPr="006F422C">
          <w:rPr>
            <w:b/>
            <w:lang w:val="en-US"/>
          </w:rPr>
          <w:t>infrastructu</w:t>
        </w:r>
        <w:r w:rsidR="00D51493">
          <w:rPr>
            <w:b/>
            <w:lang w:val="en-US"/>
          </w:rPr>
          <w:t>re</w:t>
        </w:r>
        <w:r w:rsidR="00D51493" w:rsidRPr="006F422C">
          <w:rPr>
            <w:b/>
            <w:lang w:val="en-US"/>
          </w:rPr>
          <w:t xml:space="preserve"> </w:t>
        </w:r>
      </w:ins>
      <w:r w:rsidR="006D306F" w:rsidRPr="006F422C">
        <w:rPr>
          <w:b/>
          <w:lang w:val="en-US"/>
        </w:rPr>
        <w:t>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w:t>
      </w:r>
      <w:commentRangeStart w:id="20"/>
      <w:r w:rsidR="009D1037" w:rsidRPr="00346B97">
        <w:rPr>
          <w:lang w:val="en-US"/>
        </w:rPr>
        <w:t>ageing effects like corrosion</w:t>
      </w:r>
      <w:r w:rsidR="009D1037" w:rsidRPr="006D306F">
        <w:rPr>
          <w:i/>
          <w:color w:val="FF0000"/>
          <w:lang w:val="en-US"/>
        </w:rPr>
        <w:t>.</w:t>
      </w:r>
      <w:r w:rsidR="00090602" w:rsidRPr="006D306F">
        <w:rPr>
          <w:i/>
          <w:color w:val="FF0000"/>
          <w:lang w:val="en-US"/>
        </w:rPr>
        <w:t xml:space="preserve"> </w:t>
      </w:r>
      <w:commentRangeEnd w:id="20"/>
      <w:r w:rsidR="00D51493">
        <w:rPr>
          <w:rStyle w:val="CommentReference"/>
        </w:rPr>
        <w:commentReference w:id="20"/>
      </w:r>
      <w:r w:rsidR="006D306F" w:rsidRPr="00CB54DD">
        <w:rPr>
          <w:lang w:val="en-US"/>
        </w:rPr>
        <w:t>Recognizing</w:t>
      </w:r>
      <w:commentRangeStart w:id="21"/>
      <w:r w:rsidR="006D306F" w:rsidRPr="00CB54DD">
        <w:rPr>
          <w:lang w:val="en-US"/>
        </w:rPr>
        <w:t xml:space="preserve">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commentRangeEnd w:id="21"/>
      <w:r w:rsidR="00D51493">
        <w:rPr>
          <w:rStyle w:val="CommentReference"/>
        </w:rPr>
        <w:commentReference w:id="21"/>
      </w:r>
    </w:p>
    <w:p w14:paraId="0DA724C8" w14:textId="2A10F944" w:rsidR="00256C96" w:rsidRDefault="00AE727B" w:rsidP="00283372">
      <w:pPr>
        <w:jc w:val="both"/>
        <w:rPr>
          <w:lang w:val="en-US"/>
        </w:rPr>
      </w:pPr>
      <w:commentRangeStart w:id="22"/>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3"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3"/>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8467F5">
        <w:rPr>
          <w:color w:val="FF0000"/>
          <w:lang w:val="en-US"/>
        </w:rPr>
        <w:instrText xml:space="preserve"> ADDIN ZOTERO_ITEM CSL_CITATION {"citationID":"Rk1brnq3","properties":{"formattedCitation":"[13]","plainCitation":"[13]","noteIndex":0},"citationItems":[{"id":"Z38ShgLe/AGUBWsMh","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commentRangeEnd w:id="22"/>
      <w:r w:rsidR="00D51493">
        <w:rPr>
          <w:rStyle w:val="CommentReference"/>
        </w:rPr>
        <w:commentReference w:id="22"/>
      </w:r>
      <w:r w:rsidR="002A4DA5">
        <w:rPr>
          <w:lang w:val="en-US"/>
        </w:rPr>
        <w:t>.</w:t>
      </w:r>
    </w:p>
    <w:p w14:paraId="330DAD41" w14:textId="0D37A3F2" w:rsidR="0029635F" w:rsidRDefault="00187A4A" w:rsidP="00283372">
      <w:pPr>
        <w:jc w:val="both"/>
        <w:rPr>
          <w:lang w:val="en-US"/>
        </w:rPr>
      </w:pPr>
      <w:r>
        <w:rPr>
          <w:b/>
          <w:lang w:val="en-US"/>
        </w:rPr>
        <w:t xml:space="preserve">     </w:t>
      </w:r>
      <w:commentRangeStart w:id="24"/>
      <w:r w:rsidR="00A2290F" w:rsidRPr="00A2290F">
        <w:rPr>
          <w:lang w:val="en-US"/>
        </w:rPr>
        <w:t>Corrosion</w:t>
      </w:r>
      <w:commentRangeEnd w:id="24"/>
      <w:r w:rsidR="00D51493">
        <w:rPr>
          <w:rStyle w:val="CommentReference"/>
        </w:rPr>
        <w:commentReference w:id="24"/>
      </w:r>
      <w:r w:rsidR="00A2290F" w:rsidRPr="00A2290F">
        <w:rPr>
          <w:lang w:val="en-US"/>
        </w:rPr>
        <w:t xml:space="preserve">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765BD375" w:rsidR="00FA2F56" w:rsidRDefault="0029635F" w:rsidP="0029635F">
      <w:pPr>
        <w:ind w:left="6" w:firstLine="1"/>
        <w:jc w:val="both"/>
        <w:rPr>
          <w:color w:val="1F497D" w:themeColor="text2"/>
          <w:lang w:val="en-US"/>
        </w:rPr>
      </w:pPr>
      <w:r>
        <w:rPr>
          <w:lang w:val="en-US"/>
        </w:rPr>
        <w:t xml:space="preserve">     Until now major research was done in </w:t>
      </w:r>
      <w:proofErr w:type="gramStart"/>
      <w:r w:rsidRPr="00FD57B8">
        <w:rPr>
          <w:b/>
          <w:lang w:val="en-US"/>
        </w:rPr>
        <w:t>single</w:t>
      </w:r>
      <w:r w:rsidR="00462550">
        <w:rPr>
          <w:b/>
          <w:lang w:val="en-US"/>
        </w:rPr>
        <w:t>-</w:t>
      </w:r>
      <w:r w:rsidRPr="00FD57B8">
        <w:rPr>
          <w:b/>
          <w:lang w:val="en-US"/>
        </w:rPr>
        <w:t>column</w:t>
      </w:r>
      <w:proofErr w:type="gramEnd"/>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lastRenderedPageBreak/>
        <w:t>resisting frames</w:t>
      </w:r>
      <w:r>
        <w:rPr>
          <w:lang w:val="en-US"/>
        </w:rPr>
        <w:t xml:space="preserve"> </w:t>
      </w:r>
      <w:r w:rsidR="00FA2F56">
        <w:rPr>
          <w:lang w:val="en-US"/>
        </w:rPr>
        <w:t xml:space="preserve">considering the effect </w:t>
      </w:r>
      <w:r>
        <w:rPr>
          <w:lang w:val="en-US"/>
        </w:rPr>
        <w:t>of corrosion</w:t>
      </w:r>
      <w:commentRangeStart w:id="25"/>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commentRangeEnd w:id="25"/>
      <w:r w:rsidR="00D51493">
        <w:rPr>
          <w:rStyle w:val="CommentReference"/>
        </w:rPr>
        <w:commentReference w:id="25"/>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commentRangeStart w:id="26"/>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27"/>
      <w:r w:rsidR="00E751B2" w:rsidRPr="000F3609">
        <w:rPr>
          <w:color w:val="1F497D" w:themeColor="text2"/>
          <w:lang w:val="en-US"/>
        </w:rPr>
        <w:t xml:space="preserve">There arises </w:t>
      </w:r>
      <w:commentRangeEnd w:id="27"/>
      <w:r w:rsidR="00875B42">
        <w:rPr>
          <w:rStyle w:val="CommentReference"/>
        </w:rPr>
        <w:commentReference w:id="27"/>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commentRangeEnd w:id="26"/>
      <w:r w:rsidR="00D51493">
        <w:rPr>
          <w:rStyle w:val="CommentReference"/>
        </w:rPr>
        <w:commentReference w:id="26"/>
      </w:r>
      <w:r w:rsidR="001803D4" w:rsidRPr="001803D4">
        <w:rPr>
          <w:color w:val="1F497D" w:themeColor="text2"/>
          <w:lang w:val="en-US"/>
        </w:rPr>
        <w:t>.</w:t>
      </w:r>
    </w:p>
    <w:p w14:paraId="3A9DE111" w14:textId="081EAA9A" w:rsidR="00F40E8C" w:rsidRDefault="00F40E8C" w:rsidP="0029635F">
      <w:pPr>
        <w:ind w:left="6" w:firstLine="1"/>
        <w:jc w:val="both"/>
        <w:rPr>
          <w:ins w:id="28" w:author="Jay Ghosh" w:date="2022-03-01T06:14:00Z"/>
          <w:color w:val="1F497D" w:themeColor="text2"/>
          <w:lang w:val="en-US"/>
        </w:rPr>
      </w:pPr>
    </w:p>
    <w:p w14:paraId="1B8395F0" w14:textId="079862F8" w:rsidR="00D51493" w:rsidRDefault="00D51493" w:rsidP="0029635F">
      <w:pPr>
        <w:ind w:left="6" w:firstLine="1"/>
        <w:jc w:val="both"/>
        <w:rPr>
          <w:color w:val="1F497D" w:themeColor="text2"/>
          <w:lang w:val="en-US"/>
        </w:rPr>
      </w:pPr>
      <w:commentRangeStart w:id="29"/>
      <w:ins w:id="30" w:author="Jay Ghosh" w:date="2022-03-01T06:14:00Z">
        <w:r>
          <w:rPr>
            <w:color w:val="1F497D" w:themeColor="text2"/>
            <w:lang w:val="en-US"/>
          </w:rPr>
          <w:t xml:space="preserve">  </w:t>
        </w:r>
      </w:ins>
      <w:commentRangeEnd w:id="29"/>
      <w:ins w:id="31" w:author="Jay Ghosh" w:date="2022-03-01T06:15:00Z">
        <w:r>
          <w:rPr>
            <w:rStyle w:val="CommentReference"/>
          </w:rPr>
          <w:commentReference w:id="29"/>
        </w:r>
      </w:ins>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5A36F8E4" w:rsidR="005C296C" w:rsidRDefault="00820B55" w:rsidP="00831CB4">
      <w:pPr>
        <w:pStyle w:val="Heading1"/>
        <w:numPr>
          <w:ilvl w:val="0"/>
          <w:numId w:val="2"/>
        </w:numPr>
        <w:spacing w:before="120" w:after="120"/>
        <w:ind w:left="284" w:hanging="284"/>
        <w:jc w:val="both"/>
        <w:rPr>
          <w:caps w:val="0"/>
          <w:lang w:val="en-US"/>
        </w:rPr>
      </w:pPr>
      <w:r w:rsidRPr="00820B55">
        <w:rPr>
          <w:caps w:val="0"/>
          <w:lang w:val="en-US"/>
        </w:rPr>
        <w:t xml:space="preserve">CASE STUDY STRUCTURE: </w:t>
      </w:r>
      <w:ins w:id="32" w:author="Shivang Shekhar" w:date="2022-03-12T23:38:00Z">
        <w:r w:rsidR="008F3073">
          <w:rPr>
            <w:caps w:val="0"/>
            <w:lang w:val="en-US"/>
          </w:rPr>
          <w:t xml:space="preserve">DESCRIPTION, </w:t>
        </w:r>
      </w:ins>
      <w:r w:rsidRPr="00820B55">
        <w:rPr>
          <w:caps w:val="0"/>
          <w:lang w:val="en-US"/>
        </w:rPr>
        <w:t>DETERIORATION</w:t>
      </w:r>
      <w:ins w:id="33" w:author="Shivang Shekhar" w:date="2022-03-12T23:38:00Z">
        <w:r w:rsidR="008F3073">
          <w:rPr>
            <w:caps w:val="0"/>
            <w:lang w:val="en-US"/>
          </w:rPr>
          <w:t xml:space="preserve"> MECHANISMS</w:t>
        </w:r>
      </w:ins>
      <w:r w:rsidRPr="00820B55">
        <w:rPr>
          <w:caps w:val="0"/>
          <w:lang w:val="en-US"/>
        </w:rPr>
        <w:t xml:space="preserve"> AND FINITE ELEMENT MODELLING</w:t>
      </w:r>
    </w:p>
    <w:p w14:paraId="4FC988C5" w14:textId="7A7DAF89" w:rsidR="004302F2" w:rsidRPr="009E1D12" w:rsidRDefault="008F3073" w:rsidP="00BD79A5">
      <w:pPr>
        <w:pStyle w:val="BodyNoindent"/>
        <w:rPr>
          <w:strike/>
          <w:lang w:val="en-US"/>
        </w:rPr>
      </w:pPr>
      <w:r>
        <w:rPr>
          <w:lang w:val="en-US"/>
        </w:rPr>
        <w:t xml:space="preserve"> </w:t>
      </w:r>
      <w:commentRangeStart w:id="34"/>
      <w:r w:rsidR="004941AA" w:rsidRPr="009E1D12">
        <w:rPr>
          <w:strike/>
          <w:lang w:val="en-US"/>
        </w:rPr>
        <w:t>From</w:t>
      </w:r>
      <w:r w:rsidR="009F25B7" w:rsidRPr="009E1D12">
        <w:rPr>
          <w:strike/>
          <w:lang w:val="en-US"/>
        </w:rPr>
        <w:t xml:space="preserve"> </w:t>
      </w:r>
      <w:r w:rsidR="004941AA" w:rsidRPr="009E1D12">
        <w:rPr>
          <w:strike/>
          <w:lang w:val="en-US"/>
        </w:rPr>
        <w:t>th</w:t>
      </w:r>
      <w:r w:rsidR="00391019" w:rsidRPr="009E1D12">
        <w:rPr>
          <w:strike/>
          <w:lang w:val="en-US"/>
        </w:rPr>
        <w:t>e post-</w:t>
      </w:r>
      <w:r w:rsidR="004941AA" w:rsidRPr="009E1D12">
        <w:rPr>
          <w:strike/>
          <w:lang w:val="en-US"/>
        </w:rPr>
        <w:t>earthquake</w:t>
      </w:r>
      <w:r w:rsidR="00391019" w:rsidRPr="009E1D12">
        <w:rPr>
          <w:strike/>
          <w:lang w:val="en-US"/>
        </w:rPr>
        <w:t xml:space="preserve"> investigations </w:t>
      </w:r>
      <w:r w:rsidR="00934DFF" w:rsidRPr="009E1D12">
        <w:rPr>
          <w:strike/>
          <w:lang w:val="en-US"/>
        </w:rPr>
        <w:t>carried out</w:t>
      </w:r>
      <w:r w:rsidR="00391019" w:rsidRPr="009E1D12">
        <w:rPr>
          <w:strike/>
          <w:lang w:val="en-US"/>
        </w:rPr>
        <w:t xml:space="preserve"> by several researchers </w:t>
      </w:r>
      <w:r w:rsidR="004D7131" w:rsidRPr="009E1D12">
        <w:rPr>
          <w:strike/>
          <w:lang w:val="en-US"/>
        </w:rPr>
        <w:t xml:space="preserve">point out, critically, the strong beam/weak column joint present in the structure as the common failure mechanism. This type of failure is independent </w:t>
      </w:r>
      <w:r w:rsidR="009556EC" w:rsidRPr="009E1D12">
        <w:rPr>
          <w:strike/>
          <w:lang w:val="en-US"/>
        </w:rPr>
        <w:t>of</w:t>
      </w:r>
      <w:r w:rsidR="004D7131" w:rsidRPr="009E1D12">
        <w:rPr>
          <w:strike/>
          <w:lang w:val="en-US"/>
        </w:rPr>
        <w:t xml:space="preserve"> the geometric and mechanical properties of the building </w:t>
      </w:r>
      <w:r w:rsidR="00FB45E0" w:rsidRPr="009E1D12">
        <w:rPr>
          <w:strike/>
          <w:lang w:val="en-US"/>
        </w:rPr>
        <w:t>which are predominantly not designed for the seismic loads</w:t>
      </w:r>
      <w:r w:rsidR="002B11AC" w:rsidRPr="009E1D12">
        <w:rPr>
          <w:strike/>
          <w:lang w:val="en-US"/>
        </w:rPr>
        <w:t xml:space="preserve"> </w:t>
      </w:r>
      <w:r w:rsidR="002B11AC" w:rsidRPr="009E1D12">
        <w:rPr>
          <w:strike/>
          <w:lang w:val="en-US"/>
        </w:rPr>
        <w:fldChar w:fldCharType="begin"/>
      </w:r>
      <w:r w:rsidR="002B11AC" w:rsidRPr="009E1D12">
        <w:rPr>
          <w:strike/>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sidRPr="009E1D12">
        <w:rPr>
          <w:strike/>
          <w:lang w:val="en-US"/>
        </w:rPr>
        <w:fldChar w:fldCharType="separate"/>
      </w:r>
      <w:r w:rsidR="002B11AC" w:rsidRPr="009E1D12">
        <w:rPr>
          <w:rFonts w:cs="Times New Roman"/>
          <w:strike/>
        </w:rPr>
        <w:t>[22,29]</w:t>
      </w:r>
      <w:r w:rsidR="002B11AC" w:rsidRPr="009E1D12">
        <w:rPr>
          <w:strike/>
          <w:lang w:val="en-US"/>
        </w:rPr>
        <w:fldChar w:fldCharType="end"/>
      </w:r>
      <w:r w:rsidR="00FB45E0" w:rsidRPr="009E1D12">
        <w:rPr>
          <w:strike/>
          <w:lang w:val="en-US"/>
        </w:rPr>
        <w:t>.</w:t>
      </w:r>
      <w:r w:rsidR="006143B0" w:rsidRPr="009E1D12">
        <w:rPr>
          <w:strike/>
          <w:lang w:val="en-US"/>
        </w:rPr>
        <w:t xml:space="preserve"> The older version of the codes did not have sufficient seismic detailing which causes the design</w:t>
      </w:r>
      <w:r w:rsidR="009C35DA" w:rsidRPr="009E1D12">
        <w:rPr>
          <w:strike/>
          <w:lang w:val="en-US"/>
        </w:rPr>
        <w:t xml:space="preserve">ed frames/joints to be </w:t>
      </w:r>
      <w:r w:rsidR="006143B0" w:rsidRPr="009E1D12">
        <w:rPr>
          <w:strike/>
          <w:lang w:val="en-US"/>
        </w:rPr>
        <w:t>low</w:t>
      </w:r>
      <w:r w:rsidR="009C35DA" w:rsidRPr="009E1D12">
        <w:rPr>
          <w:strike/>
          <w:lang w:val="en-US"/>
        </w:rPr>
        <w:t xml:space="preserve"> in</w:t>
      </w:r>
      <w:r w:rsidR="006143B0" w:rsidRPr="009E1D12">
        <w:rPr>
          <w:strike/>
          <w:lang w:val="en-US"/>
        </w:rPr>
        <w:t xml:space="preserve"> ductil</w:t>
      </w:r>
      <w:r w:rsidR="009C35DA" w:rsidRPr="009E1D12">
        <w:rPr>
          <w:strike/>
          <w:lang w:val="en-US"/>
        </w:rPr>
        <w:t>ity</w:t>
      </w:r>
      <w:r w:rsidR="006143B0" w:rsidRPr="009E1D12">
        <w:rPr>
          <w:strike/>
          <w:lang w:val="en-US"/>
        </w:rPr>
        <w:t>. The building designed pre-</w:t>
      </w:r>
      <w:r w:rsidR="008C2D2D" w:rsidRPr="009E1D12">
        <w:rPr>
          <w:strike/>
          <w:color w:val="FF0000"/>
          <w:lang w:val="en-US"/>
        </w:rPr>
        <w:t>1989 (</w:t>
      </w:r>
      <w:r w:rsidR="00F65D3C" w:rsidRPr="009E1D12">
        <w:rPr>
          <w:strike/>
          <w:color w:val="FF0000"/>
          <w:lang w:val="en-US"/>
        </w:rPr>
        <w:t>ACI times</w:t>
      </w:r>
      <w:r w:rsidR="00CE4CCD" w:rsidRPr="009E1D12">
        <w:rPr>
          <w:strike/>
          <w:color w:val="FF0000"/>
          <w:lang w:val="en-US"/>
        </w:rPr>
        <w:t>)</w:t>
      </w:r>
      <w:r w:rsidR="006143B0" w:rsidRPr="009E1D12">
        <w:rPr>
          <w:strike/>
          <w:color w:val="FF0000"/>
          <w:lang w:val="en-US"/>
        </w:rPr>
        <w:t xml:space="preserve"> </w:t>
      </w:r>
      <w:r w:rsidR="006143B0" w:rsidRPr="009E1D12">
        <w:rPr>
          <w:strike/>
          <w:lang w:val="en-US"/>
        </w:rPr>
        <w:t>did not</w:t>
      </w:r>
      <w:r w:rsidR="00D92DE6" w:rsidRPr="009E1D12">
        <w:rPr>
          <w:strike/>
          <w:lang w:val="en-US"/>
        </w:rPr>
        <w:t xml:space="preserve"> consider seismic forces, thus the columns are primarily </w:t>
      </w:r>
      <w:r w:rsidR="005A4745" w:rsidRPr="009E1D12">
        <w:rPr>
          <w:strike/>
          <w:lang w:val="en-US"/>
        </w:rPr>
        <w:t>designed</w:t>
      </w:r>
      <w:r w:rsidR="00D92DE6" w:rsidRPr="009E1D12">
        <w:rPr>
          <w:strike/>
          <w:lang w:val="en-US"/>
        </w:rPr>
        <w:t xml:space="preserve"> for axial loading.</w:t>
      </w:r>
      <w:r w:rsidR="001B5FAC" w:rsidRPr="009E1D12">
        <w:rPr>
          <w:strike/>
          <w:lang w:val="en-US"/>
        </w:rPr>
        <w:t xml:space="preserve"> But c</w:t>
      </w:r>
      <w:r w:rsidR="00D92DE6" w:rsidRPr="009E1D12">
        <w:rPr>
          <w:strike/>
          <w:lang w:val="en-US"/>
        </w:rPr>
        <w:t>olumns are important member</w:t>
      </w:r>
      <w:r w:rsidR="000770B8" w:rsidRPr="009E1D12">
        <w:rPr>
          <w:strike/>
          <w:lang w:val="en-US"/>
        </w:rPr>
        <w:t>s</w:t>
      </w:r>
      <w:r w:rsidR="00D92DE6" w:rsidRPr="009E1D12">
        <w:rPr>
          <w:strike/>
          <w:lang w:val="en-US"/>
        </w:rPr>
        <w:t xml:space="preserve"> to transfer the high lateral loads due to horizontal movement of the </w:t>
      </w:r>
      <w:r w:rsidR="00D358F1" w:rsidRPr="009E1D12">
        <w:rPr>
          <w:strike/>
          <w:lang w:val="en-US"/>
        </w:rPr>
        <w:t>earthquake</w:t>
      </w:r>
      <w:r w:rsidR="00D92DE6" w:rsidRPr="009E1D12">
        <w:rPr>
          <w:strike/>
          <w:lang w:val="en-US"/>
        </w:rPr>
        <w:t xml:space="preserve"> action which determines the seismic performance of the RC building</w:t>
      </w:r>
      <w:r w:rsidR="005A4745" w:rsidRPr="009E1D12">
        <w:rPr>
          <w:strike/>
          <w:lang w:val="en-US"/>
        </w:rPr>
        <w:t xml:space="preserve"> </w:t>
      </w:r>
      <w:r w:rsidR="005A4745" w:rsidRPr="009E1D12">
        <w:rPr>
          <w:strike/>
          <w:lang w:val="en-US"/>
        </w:rPr>
        <w:fldChar w:fldCharType="begin"/>
      </w:r>
      <w:r w:rsidR="005A4745" w:rsidRPr="009E1D12">
        <w:rPr>
          <w:strike/>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sidRPr="009E1D12">
        <w:rPr>
          <w:strike/>
          <w:lang w:val="en-US"/>
        </w:rPr>
        <w:fldChar w:fldCharType="separate"/>
      </w:r>
      <w:r w:rsidR="005A4745" w:rsidRPr="009E1D12">
        <w:rPr>
          <w:rFonts w:cs="Times New Roman"/>
          <w:strike/>
        </w:rPr>
        <w:t>[30]</w:t>
      </w:r>
      <w:r w:rsidR="005A4745" w:rsidRPr="009E1D12">
        <w:rPr>
          <w:strike/>
          <w:lang w:val="en-US"/>
        </w:rPr>
        <w:fldChar w:fldCharType="end"/>
      </w:r>
      <w:r w:rsidR="00D92DE6" w:rsidRPr="009E1D12">
        <w:rPr>
          <w:strike/>
          <w:lang w:val="en-US"/>
        </w:rPr>
        <w:t>.</w:t>
      </w:r>
      <w:r w:rsidR="004302F2" w:rsidRPr="009E1D12">
        <w:rPr>
          <w:strike/>
          <w:lang w:val="en-US"/>
        </w:rPr>
        <w:t xml:space="preserve"> </w:t>
      </w:r>
    </w:p>
    <w:p w14:paraId="2EAE971F" w14:textId="7B9192B7" w:rsidR="00BD79A5" w:rsidRPr="009E1D12" w:rsidRDefault="004302F2" w:rsidP="00BD79A5">
      <w:pPr>
        <w:pStyle w:val="BodyNoindent"/>
        <w:rPr>
          <w:strike/>
          <w:lang w:val="en-US"/>
        </w:rPr>
      </w:pPr>
      <w:r w:rsidRPr="009E1D12">
        <w:rPr>
          <w:strike/>
          <w:lang w:val="en-US"/>
        </w:rPr>
        <w:t xml:space="preserve">   Corrosion</w:t>
      </w:r>
      <w:r w:rsidR="000770B8" w:rsidRPr="009E1D12">
        <w:rPr>
          <w:strike/>
          <w:lang w:val="en-US"/>
        </w:rPr>
        <w:t xml:space="preserve"> 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 </w:t>
      </w:r>
      <w:r w:rsidR="00E02802" w:rsidRPr="009E1D12">
        <w:rPr>
          <w:strike/>
          <w:lang w:val="en-US"/>
        </w:rPr>
        <w:t>as the ageing effect</w:t>
      </w:r>
      <w:r w:rsidR="00693BA0" w:rsidRPr="009E1D12">
        <w:rPr>
          <w:strike/>
          <w:lang w:val="en-US"/>
        </w:rPr>
        <w:t xml:space="preserve"> </w:t>
      </w:r>
      <w:r w:rsidR="00693BA0" w:rsidRPr="009E1D12">
        <w:rPr>
          <w:strike/>
          <w:lang w:val="en-US"/>
        </w:rPr>
        <w:fldChar w:fldCharType="begin"/>
      </w:r>
      <w:r w:rsidR="00693BA0" w:rsidRPr="009E1D12">
        <w:rPr>
          <w:strike/>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sidRPr="009E1D12">
        <w:rPr>
          <w:strike/>
          <w:lang w:val="en-US"/>
        </w:rPr>
        <w:fldChar w:fldCharType="separate"/>
      </w:r>
      <w:r w:rsidR="00693BA0" w:rsidRPr="009E1D12">
        <w:rPr>
          <w:rFonts w:cs="Times New Roman"/>
          <w:strike/>
        </w:rPr>
        <w:t>[31,32]</w:t>
      </w:r>
      <w:r w:rsidR="00693BA0" w:rsidRPr="009E1D12">
        <w:rPr>
          <w:strike/>
          <w:lang w:val="en-US"/>
        </w:rPr>
        <w:fldChar w:fldCharType="end"/>
      </w:r>
      <w:r w:rsidR="00693BA0" w:rsidRPr="009E1D12">
        <w:rPr>
          <w:strike/>
          <w:lang w:val="en-US"/>
        </w:rPr>
        <w:t>.</w:t>
      </w:r>
      <w:r w:rsidR="00E02802" w:rsidRPr="009E1D12">
        <w:rPr>
          <w:strike/>
          <w:lang w:val="en-US"/>
        </w:rPr>
        <w:t xml:space="preserve"> </w:t>
      </w:r>
      <w:r w:rsidR="00383062" w:rsidRPr="009E1D12">
        <w:rPr>
          <w:strike/>
          <w:lang w:val="en-US"/>
        </w:rPr>
        <w:t>Corrosion of a</w:t>
      </w:r>
      <w:r w:rsidR="009D52DC" w:rsidRPr="009E1D12">
        <w:rPr>
          <w:strike/>
          <w:lang w:val="en-US"/>
        </w:rPr>
        <w:t>n</w:t>
      </w:r>
      <w:r w:rsidR="00383062" w:rsidRPr="009E1D12">
        <w:rPr>
          <w:strike/>
          <w:lang w:val="en-US"/>
        </w:rPr>
        <w:t xml:space="preserve"> RC frame causes </w:t>
      </w:r>
      <w:r w:rsidR="00D358F1" w:rsidRPr="009E1D12">
        <w:rPr>
          <w:strike/>
          <w:lang w:val="en-US"/>
        </w:rPr>
        <w:t>reduction</w:t>
      </w:r>
      <w:r w:rsidR="00383062" w:rsidRPr="009E1D12">
        <w:rPr>
          <w:strike/>
          <w:lang w:val="en-US"/>
        </w:rPr>
        <w:t xml:space="preserve"> of ductility, loss of rebar area, breakage of</w:t>
      </w:r>
      <w:r w:rsidR="009D52DC" w:rsidRPr="009E1D12">
        <w:rPr>
          <w:strike/>
          <w:lang w:val="en-US"/>
        </w:rPr>
        <w:t xml:space="preserve"> the</w:t>
      </w:r>
      <w:r w:rsidR="00383062" w:rsidRPr="009E1D12">
        <w:rPr>
          <w:strike/>
          <w:lang w:val="en-US"/>
        </w:rPr>
        <w:t xml:space="preserve"> bond between rebar and the surrounding concrete, spalling of concrete cover which eventually leads to loss of cover and the rebar is exposed directly to the atmosphere. This reduces</w:t>
      </w:r>
      <w:r w:rsidR="009D52DC" w:rsidRPr="009E1D12">
        <w:rPr>
          <w:strike/>
          <w:lang w:val="en-US"/>
        </w:rPr>
        <w:t xml:space="preserve"> the</w:t>
      </w:r>
      <w:r w:rsidR="00383062" w:rsidRPr="009E1D12">
        <w:rPr>
          <w:strike/>
          <w:lang w:val="en-US"/>
        </w:rPr>
        <w:t xml:space="preserve"> noteworthy load-carrying capacity of </w:t>
      </w:r>
      <w:r w:rsidR="009D52DC" w:rsidRPr="009E1D12">
        <w:rPr>
          <w:strike/>
          <w:lang w:val="en-US"/>
        </w:rPr>
        <w:t xml:space="preserve">the </w:t>
      </w:r>
      <w:r w:rsidR="00383062" w:rsidRPr="009E1D12">
        <w:rPr>
          <w:strike/>
          <w:lang w:val="en-US"/>
        </w:rPr>
        <w:t xml:space="preserve">RC frame against the lateral load which leads to </w:t>
      </w:r>
      <w:r w:rsidR="009D52DC" w:rsidRPr="009E1D12">
        <w:rPr>
          <w:strike/>
          <w:lang w:val="en-US"/>
        </w:rPr>
        <w:t xml:space="preserve">a </w:t>
      </w:r>
      <w:r w:rsidR="00383062" w:rsidRPr="009E1D12">
        <w:rPr>
          <w:strike/>
          <w:lang w:val="en-US"/>
        </w:rPr>
        <w:t xml:space="preserve">precarious brittle failure mechanism </w:t>
      </w:r>
      <w:r w:rsidR="00BC566E" w:rsidRPr="009E1D12">
        <w:rPr>
          <w:strike/>
          <w:lang w:val="en-US"/>
        </w:rPr>
        <w:fldChar w:fldCharType="begin"/>
      </w:r>
      <w:r w:rsidR="00693BA0" w:rsidRPr="009E1D12">
        <w:rPr>
          <w:strike/>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sidRPr="009E1D12">
        <w:rPr>
          <w:strike/>
          <w:lang w:val="en-US"/>
        </w:rPr>
        <w:fldChar w:fldCharType="separate"/>
      </w:r>
      <w:r w:rsidR="00693BA0" w:rsidRPr="009E1D12">
        <w:rPr>
          <w:rFonts w:cs="Times New Roman"/>
          <w:strike/>
        </w:rPr>
        <w:t>[11,33,34]</w:t>
      </w:r>
      <w:r w:rsidR="00BC566E" w:rsidRPr="009E1D12">
        <w:rPr>
          <w:strike/>
          <w:lang w:val="en-US"/>
        </w:rPr>
        <w:fldChar w:fldCharType="end"/>
      </w:r>
      <w:r w:rsidR="00BC566E" w:rsidRPr="009E1D12">
        <w:rPr>
          <w:strike/>
          <w:lang w:val="en-US"/>
        </w:rPr>
        <w:t>.</w:t>
      </w:r>
    </w:p>
    <w:p w14:paraId="125A2E93" w14:textId="3890E472" w:rsidR="005218A0" w:rsidRDefault="00693BA0" w:rsidP="00693BA0">
      <w:pPr>
        <w:jc w:val="both"/>
        <w:rPr>
          <w:strike/>
          <w:lang w:val="en-US"/>
        </w:rPr>
      </w:pPr>
      <w:r w:rsidRPr="009E1D12">
        <w:rPr>
          <w:strike/>
          <w:lang w:val="en-US"/>
        </w:rPr>
        <w:t xml:space="preserve">     This premature degradation of </w:t>
      </w:r>
      <w:r w:rsidR="005218A0" w:rsidRPr="009E1D12">
        <w:rPr>
          <w:strike/>
          <w:lang w:val="en-US"/>
        </w:rPr>
        <w:t>RC building</w:t>
      </w:r>
      <w:r w:rsidR="009968AE" w:rsidRPr="009E1D12">
        <w:rPr>
          <w:strike/>
          <w:lang w:val="en-US"/>
        </w:rPr>
        <w:t>s</w:t>
      </w:r>
      <w:r w:rsidRPr="009E1D12">
        <w:rPr>
          <w:strike/>
          <w:lang w:val="en-US"/>
        </w:rPr>
        <w:t xml:space="preserve"> due to corrosion </w:t>
      </w:r>
      <w:r w:rsidR="009968AE" w:rsidRPr="009E1D12">
        <w:rPr>
          <w:strike/>
          <w:lang w:val="en-US"/>
        </w:rPr>
        <w:t>is</w:t>
      </w:r>
      <w:r w:rsidRPr="009E1D12">
        <w:rPr>
          <w:strike/>
          <w:lang w:val="en-US"/>
        </w:rPr>
        <w:t xml:space="preserve"> </w:t>
      </w:r>
      <w:r w:rsidR="009968AE" w:rsidRPr="009E1D12">
        <w:rPr>
          <w:strike/>
          <w:lang w:val="en-US"/>
        </w:rPr>
        <w:t xml:space="preserve">a </w:t>
      </w:r>
      <w:r w:rsidRPr="009E1D12">
        <w:rPr>
          <w:strike/>
          <w:lang w:val="en-US"/>
        </w:rPr>
        <w:t>major concern for safety against earthquake</w:t>
      </w:r>
      <w:r w:rsidR="009968AE" w:rsidRPr="009E1D12">
        <w:rPr>
          <w:strike/>
          <w:lang w:val="en-US"/>
        </w:rPr>
        <w:t>s</w:t>
      </w:r>
      <w:r w:rsidRPr="009E1D12">
        <w:rPr>
          <w:strike/>
          <w:lang w:val="en-US"/>
        </w:rPr>
        <w:t xml:space="preserve"> and </w:t>
      </w:r>
      <w:r w:rsidR="009556EC" w:rsidRPr="009E1D12">
        <w:rPr>
          <w:strike/>
          <w:lang w:val="en-US"/>
        </w:rPr>
        <w:t xml:space="preserve">subsequently the </w:t>
      </w:r>
      <w:r w:rsidRPr="009E1D12">
        <w:rPr>
          <w:strike/>
          <w:lang w:val="en-US"/>
        </w:rPr>
        <w:t>negative environmental impact it has due to its material consumption in retrofit and repairs.</w:t>
      </w:r>
      <w:r w:rsidR="006728EB" w:rsidRPr="009E1D12">
        <w:rPr>
          <w:strike/>
          <w:lang w:val="en-US"/>
        </w:rPr>
        <w:t xml:space="preserve"> This premature deterioration of RC structure due to corrosion only was found to be 70-90% of the investigated cases </w:t>
      </w:r>
      <w:r w:rsidR="002C1AD4" w:rsidRPr="009E1D12">
        <w:rPr>
          <w:strike/>
          <w:lang w:val="en-US"/>
        </w:rPr>
        <w:fldChar w:fldCharType="begin"/>
      </w:r>
      <w:r w:rsidR="002C1AD4" w:rsidRPr="009E1D12">
        <w:rPr>
          <w:strike/>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sidRPr="009E1D12">
        <w:rPr>
          <w:strike/>
          <w:lang w:val="en-US"/>
        </w:rPr>
        <w:fldChar w:fldCharType="separate"/>
      </w:r>
      <w:r w:rsidR="002C1AD4" w:rsidRPr="009E1D12">
        <w:rPr>
          <w:strike/>
        </w:rPr>
        <w:t>[32]</w:t>
      </w:r>
      <w:r w:rsidR="002C1AD4" w:rsidRPr="009E1D12">
        <w:rPr>
          <w:strike/>
          <w:lang w:val="en-US"/>
        </w:rPr>
        <w:fldChar w:fldCharType="end"/>
      </w:r>
      <w:r w:rsidR="002C1AD4" w:rsidRPr="009E1D12">
        <w:rPr>
          <w:strike/>
          <w:lang w:val="en-US"/>
        </w:rPr>
        <w:t>.</w:t>
      </w:r>
      <w:r w:rsidR="003B1900" w:rsidRPr="009E1D12">
        <w:rPr>
          <w:strike/>
          <w:lang w:val="en-US"/>
        </w:rPr>
        <w:t xml:space="preserve"> It was estimated that a total value of $2.5 trillion </w:t>
      </w:r>
      <w:r w:rsidR="009968AE" w:rsidRPr="009E1D12">
        <w:rPr>
          <w:strike/>
          <w:lang w:val="en-US"/>
        </w:rPr>
        <w:t>(</w:t>
      </w:r>
      <w:r w:rsidR="003B1900" w:rsidRPr="009E1D12">
        <w:rPr>
          <w:strike/>
          <w:lang w:val="en-US"/>
        </w:rPr>
        <w:t>USD</w:t>
      </w:r>
      <w:r w:rsidR="009968AE" w:rsidRPr="009E1D12">
        <w:rPr>
          <w:strike/>
          <w:lang w:val="en-US"/>
        </w:rPr>
        <w:t>)</w:t>
      </w:r>
      <w:r w:rsidR="003B1900" w:rsidRPr="009E1D12">
        <w:rPr>
          <w:strike/>
          <w:lang w:val="en-US"/>
        </w:rPr>
        <w:t xml:space="preserve"> is the cost of corrosion globally, and this is equivalent to 3.4% of the global GDP. However, for some countries</w:t>
      </w:r>
      <w:r w:rsidR="009968AE" w:rsidRPr="009E1D12">
        <w:rPr>
          <w:strike/>
          <w:lang w:val="en-US"/>
        </w:rPr>
        <w:t>,</w:t>
      </w:r>
      <w:r w:rsidR="003B1900" w:rsidRPr="009E1D12">
        <w:rPr>
          <w:strike/>
          <w:lang w:val="en-US"/>
        </w:rPr>
        <w:t xml:space="preserve"> i</w:t>
      </w:r>
      <w:r w:rsidR="009968AE" w:rsidRPr="009E1D12">
        <w:rPr>
          <w:strike/>
          <w:lang w:val="en-US"/>
        </w:rPr>
        <w:t>t</w:t>
      </w:r>
      <w:r w:rsidR="003B1900" w:rsidRPr="009E1D12">
        <w:rPr>
          <w:strike/>
          <w:lang w:val="en-US"/>
        </w:rPr>
        <w:t xml:space="preserve"> can be as high as 5% of their annual GDP </w:t>
      </w:r>
      <w:r w:rsidR="003B1900" w:rsidRPr="009E1D12">
        <w:rPr>
          <w:strike/>
          <w:lang w:val="en-US"/>
        </w:rPr>
        <w:fldChar w:fldCharType="begin"/>
      </w:r>
      <w:r w:rsidR="003B1900" w:rsidRPr="009E1D12">
        <w:rPr>
          <w:strike/>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sidRPr="009E1D12">
        <w:rPr>
          <w:strike/>
          <w:lang w:val="en-US"/>
        </w:rPr>
        <w:fldChar w:fldCharType="separate"/>
      </w:r>
      <w:r w:rsidR="003B1900" w:rsidRPr="009E1D12">
        <w:rPr>
          <w:strike/>
        </w:rPr>
        <w:t>[35]</w:t>
      </w:r>
      <w:r w:rsidR="003B1900" w:rsidRPr="009E1D12">
        <w:rPr>
          <w:strike/>
          <w:lang w:val="en-US"/>
        </w:rPr>
        <w:fldChar w:fldCharType="end"/>
      </w:r>
      <w:r w:rsidR="003B1900" w:rsidRPr="009E1D12">
        <w:rPr>
          <w:strike/>
          <w:lang w:val="en-US"/>
        </w:rPr>
        <w:t xml:space="preserve">. </w:t>
      </w:r>
      <w:r w:rsidR="00B16520" w:rsidRPr="009E1D12">
        <w:rPr>
          <w:strike/>
          <w:lang w:val="en-US"/>
        </w:rPr>
        <w:t xml:space="preserve">This when combined with </w:t>
      </w:r>
      <w:r w:rsidR="009556EC" w:rsidRPr="009E1D12">
        <w:rPr>
          <w:strike/>
          <w:lang w:val="en-US"/>
        </w:rPr>
        <w:t xml:space="preserve">the </w:t>
      </w:r>
      <w:r w:rsidR="00B16520" w:rsidRPr="009E1D12">
        <w:rPr>
          <w:strike/>
          <w:lang w:val="en-US"/>
        </w:rPr>
        <w:t>seismic event</w:t>
      </w:r>
      <w:r w:rsidR="009556EC" w:rsidRPr="009E1D12">
        <w:rPr>
          <w:strike/>
          <w:lang w:val="en-US"/>
        </w:rPr>
        <w:t xml:space="preserve">, the corrosion cost </w:t>
      </w:r>
      <w:r w:rsidR="00B16520" w:rsidRPr="009E1D12">
        <w:rPr>
          <w:strike/>
          <w:lang w:val="en-US"/>
        </w:rPr>
        <w:t>can be much higher and</w:t>
      </w:r>
      <w:r w:rsidR="009556EC" w:rsidRPr="009E1D12">
        <w:rPr>
          <w:strike/>
          <w:lang w:val="en-US"/>
        </w:rPr>
        <w:t>, in</w:t>
      </w:r>
      <w:r w:rsidR="00B16520" w:rsidRPr="009E1D12">
        <w:rPr>
          <w:strike/>
          <w:lang w:val="en-US"/>
        </w:rPr>
        <w:t xml:space="preserve"> </w:t>
      </w:r>
      <w:r w:rsidR="0032483B" w:rsidRPr="009E1D12">
        <w:rPr>
          <w:strike/>
          <w:lang w:val="en-US"/>
        </w:rPr>
        <w:t>addition</w:t>
      </w:r>
      <w:r w:rsidR="009556EC" w:rsidRPr="009E1D12">
        <w:rPr>
          <w:strike/>
          <w:lang w:val="en-US"/>
        </w:rPr>
        <w:t>,</w:t>
      </w:r>
      <w:r w:rsidR="0032483B" w:rsidRPr="009E1D12">
        <w:rPr>
          <w:strike/>
          <w:lang w:val="en-US"/>
        </w:rPr>
        <w:t xml:space="preserve"> cause human losses.</w:t>
      </w:r>
      <w:r w:rsidR="0077230D" w:rsidRPr="009E1D12">
        <w:rPr>
          <w:strike/>
          <w:lang w:val="en-US"/>
        </w:rPr>
        <w:t xml:space="preserve"> </w:t>
      </w:r>
      <w:r w:rsidR="005218A0" w:rsidRPr="009E1D12">
        <w:rPr>
          <w:strike/>
          <w:lang w:val="en-US"/>
        </w:rPr>
        <w:t xml:space="preserve">Thus, the present study considers a three-storey three-bay RC moment resisting frame which is </w:t>
      </w:r>
      <w:r w:rsidR="009968AE" w:rsidRPr="009E1D12">
        <w:rPr>
          <w:strike/>
          <w:lang w:val="en-US"/>
        </w:rPr>
        <w:t xml:space="preserve">a </w:t>
      </w:r>
      <w:r w:rsidR="005218A0" w:rsidRPr="009E1D12">
        <w:rPr>
          <w:strike/>
          <w:lang w:val="en-US"/>
        </w:rPr>
        <w:t>low ductile frame (</w:t>
      </w:r>
      <w:r w:rsidR="005218A0" w:rsidRPr="009E1D12">
        <w:rPr>
          <w:i/>
          <w:iCs/>
          <w:strike/>
          <w:lang w:val="en-US"/>
        </w:rPr>
        <w:t>viz</w:t>
      </w:r>
      <w:r w:rsidR="005218A0" w:rsidRPr="009E1D12">
        <w:rPr>
          <w:strike/>
          <w:lang w:val="en-US"/>
        </w:rPr>
        <w:t>. non-seismically designed) and low-rise building</w:t>
      </w:r>
      <w:r w:rsidR="00D03E2D" w:rsidRPr="009E1D12">
        <w:rPr>
          <w:strike/>
          <w:lang w:val="en-US"/>
        </w:rPr>
        <w:t xml:space="preserve"> </w:t>
      </w:r>
      <w:r w:rsidR="00D03E2D" w:rsidRPr="009E1D12">
        <w:rPr>
          <w:strike/>
          <w:lang w:val="en-US"/>
        </w:rPr>
        <w:fldChar w:fldCharType="begin"/>
      </w:r>
      <w:r w:rsidR="003132D1" w:rsidRPr="009E1D12">
        <w:rPr>
          <w:strike/>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sidRPr="009E1D12">
        <w:rPr>
          <w:strike/>
          <w:lang w:val="en-US"/>
        </w:rPr>
        <w:fldChar w:fldCharType="separate"/>
      </w:r>
      <w:r w:rsidR="00D03E2D" w:rsidRPr="009E1D12">
        <w:rPr>
          <w:strike/>
        </w:rPr>
        <w:t>[22]</w:t>
      </w:r>
      <w:r w:rsidR="00D03E2D" w:rsidRPr="009E1D12">
        <w:rPr>
          <w:strike/>
          <w:lang w:val="en-US"/>
        </w:rPr>
        <w:fldChar w:fldCharType="end"/>
      </w:r>
      <w:r w:rsidR="00D03E2D" w:rsidRPr="009E1D12">
        <w:rPr>
          <w:strike/>
          <w:lang w:val="en-US"/>
        </w:rPr>
        <w:t xml:space="preserve">. The frame </w:t>
      </w:r>
      <w:proofErr w:type="gramStart"/>
      <w:r w:rsidR="00D03E2D" w:rsidRPr="009E1D12">
        <w:rPr>
          <w:strike/>
          <w:lang w:val="en-US"/>
        </w:rPr>
        <w:t>is considered to be</w:t>
      </w:r>
      <w:proofErr w:type="gramEnd"/>
      <w:r w:rsidR="00D03E2D" w:rsidRPr="009E1D12">
        <w:rPr>
          <w:strike/>
          <w:lang w:val="en-US"/>
        </w:rPr>
        <w:t xml:space="preserve"> in the California region where it </w:t>
      </w:r>
      <w:r w:rsidR="00C66F95" w:rsidRPr="009E1D12">
        <w:rPr>
          <w:strike/>
          <w:lang w:val="en-US"/>
        </w:rPr>
        <w:t>is exposed</w:t>
      </w:r>
      <w:r w:rsidR="00D03E2D" w:rsidRPr="009E1D12">
        <w:rPr>
          <w:strike/>
          <w:lang w:val="en-US"/>
        </w:rPr>
        <w:t xml:space="preserve"> to significant seismic activity and corrosion due to coastal conditions. </w:t>
      </w:r>
    </w:p>
    <w:commentRangeEnd w:id="34"/>
    <w:p w14:paraId="7A680B9E" w14:textId="77777777" w:rsidR="009E1D12" w:rsidRDefault="009E1D12" w:rsidP="00693BA0">
      <w:pPr>
        <w:jc w:val="both"/>
        <w:rPr>
          <w:strike/>
          <w:lang w:val="en-US"/>
        </w:rPr>
      </w:pPr>
      <w:r>
        <w:rPr>
          <w:rStyle w:val="CommentReference"/>
        </w:rPr>
        <w:lastRenderedPageBreak/>
        <w:commentReference w:id="34"/>
      </w:r>
    </w:p>
    <w:p w14:paraId="0A88B6A3" w14:textId="7B25A132" w:rsidR="003770B3" w:rsidRPr="00A317DC" w:rsidRDefault="00470141" w:rsidP="003770B3">
      <w:pPr>
        <w:jc w:val="both"/>
        <w:rPr>
          <w:color w:val="000000" w:themeColor="text1"/>
          <w:sz w:val="18"/>
          <w:lang w:val="en-US" w:eastAsia="it-IT"/>
        </w:rPr>
      </w:pPr>
      <w:r w:rsidRPr="00470141">
        <w:rPr>
          <w:rFonts w:cs="Shruti"/>
          <w:szCs w:val="22"/>
          <w:lang w:val="en-US"/>
        </w:rPr>
        <w:t xml:space="preserve">The impact of corrosion deterioration on the </w:t>
      </w:r>
      <w:r>
        <w:rPr>
          <w:rFonts w:cs="Shruti"/>
          <w:szCs w:val="22"/>
          <w:lang w:val="en-US"/>
        </w:rPr>
        <w:t xml:space="preserve">lifetime </w:t>
      </w:r>
      <w:r w:rsidRPr="00470141">
        <w:rPr>
          <w:rFonts w:cs="Shruti"/>
          <w:szCs w:val="22"/>
          <w:lang w:val="en-US"/>
        </w:rPr>
        <w:t xml:space="preserve">seismic vulnerability of </w:t>
      </w:r>
      <w:r>
        <w:rPr>
          <w:rFonts w:cs="Shruti"/>
          <w:szCs w:val="22"/>
          <w:lang w:val="en-US"/>
        </w:rPr>
        <w:t>RC frame</w:t>
      </w:r>
      <w:r w:rsidRPr="00470141">
        <w:rPr>
          <w:rFonts w:cs="Shruti"/>
          <w:szCs w:val="22"/>
          <w:lang w:val="en-US"/>
        </w:rPr>
        <w:t xml:space="preserve"> is </w:t>
      </w:r>
      <w:r>
        <w:rPr>
          <w:rFonts w:cs="Shruti"/>
          <w:szCs w:val="22"/>
          <w:lang w:val="en-US"/>
        </w:rPr>
        <w:t xml:space="preserve">demonstrated through a representative case-study RC frame assumed to </w:t>
      </w:r>
      <w:proofErr w:type="gramStart"/>
      <w:r>
        <w:rPr>
          <w:rFonts w:cs="Shruti"/>
          <w:szCs w:val="22"/>
          <w:lang w:val="en-US"/>
        </w:rPr>
        <w:t xml:space="preserve">be </w:t>
      </w:r>
      <w:r w:rsidRPr="00470141">
        <w:rPr>
          <w:rFonts w:cs="Shruti"/>
          <w:szCs w:val="22"/>
          <w:lang w:val="en-US"/>
        </w:rPr>
        <w:t xml:space="preserve">located </w:t>
      </w:r>
      <w:r>
        <w:rPr>
          <w:rFonts w:cs="Shruti"/>
          <w:szCs w:val="22"/>
          <w:lang w:val="en-US"/>
        </w:rPr>
        <w:t>in</w:t>
      </w:r>
      <w:proofErr w:type="gramEnd"/>
      <w:r>
        <w:rPr>
          <w:rFonts w:cs="Shruti"/>
          <w:szCs w:val="22"/>
          <w:lang w:val="en-US"/>
        </w:rPr>
        <w:t xml:space="preserve"> the coastal region of California, US</w:t>
      </w:r>
      <w:r w:rsidRPr="00470141">
        <w:rPr>
          <w:rFonts w:cs="Shruti"/>
          <w:szCs w:val="22"/>
          <w:lang w:val="en-US"/>
        </w:rPr>
        <w:t>.</w:t>
      </w:r>
      <w:r>
        <w:rPr>
          <w:rFonts w:cs="Shruti"/>
          <w:szCs w:val="22"/>
          <w:lang w:val="en-US"/>
        </w:rPr>
        <w:t xml:space="preserve"> The case-study frame </w:t>
      </w:r>
      <w:r w:rsidR="004043BA">
        <w:rPr>
          <w:rFonts w:cs="Shruti"/>
          <w:szCs w:val="22"/>
          <w:lang w:val="en-US"/>
        </w:rPr>
        <w:t xml:space="preserve">is </w:t>
      </w:r>
      <w:r w:rsidR="00021886">
        <w:rPr>
          <w:rFonts w:cs="Shruti"/>
          <w:szCs w:val="22"/>
          <w:lang w:val="en-US"/>
        </w:rPr>
        <w:t>non-seismically designed (</w:t>
      </w:r>
      <w:r w:rsidR="004043BA">
        <w:rPr>
          <w:rFonts w:cs="Shruti"/>
          <w:szCs w:val="22"/>
          <w:lang w:val="en-US"/>
        </w:rPr>
        <w:t>low-ductility</w:t>
      </w:r>
      <w:r w:rsidR="00021886">
        <w:rPr>
          <w:rFonts w:cs="Shruti"/>
          <w:szCs w:val="22"/>
          <w:lang w:val="en-US"/>
        </w:rPr>
        <w:t xml:space="preserve">) and representative </w:t>
      </w:r>
      <w:r w:rsidR="00021886" w:rsidRPr="00EA1A8B">
        <w:rPr>
          <w:lang w:val="en-US"/>
        </w:rPr>
        <w:t xml:space="preserve">of typical constructions </w:t>
      </w:r>
      <w:r w:rsidR="00021886">
        <w:rPr>
          <w:lang w:val="en-US"/>
        </w:rPr>
        <w:t xml:space="preserve">practices </w:t>
      </w:r>
      <w:r w:rsidR="00021886" w:rsidRPr="00EA1A8B">
        <w:rPr>
          <w:lang w:val="en-US"/>
        </w:rPr>
        <w:t xml:space="preserve">in several areas of the USA as well </w:t>
      </w:r>
      <w:r w:rsidR="004239F8">
        <w:rPr>
          <w:lang w:val="en-US"/>
        </w:rPr>
        <w:t xml:space="preserve">similar </w:t>
      </w:r>
      <w:r w:rsidR="004239F8" w:rsidRPr="00EA1A8B">
        <w:rPr>
          <w:lang w:val="en-US"/>
        </w:rPr>
        <w:t xml:space="preserve">earthquake-prone regions </w:t>
      </w:r>
      <w:r w:rsidR="00021886" w:rsidRPr="00EA1A8B">
        <w:rPr>
          <w:lang w:val="en-US"/>
        </w:rPr>
        <w:t xml:space="preserve">in Europe, </w:t>
      </w:r>
      <w:r w:rsidR="004239F8">
        <w:rPr>
          <w:lang w:val="en-US"/>
        </w:rPr>
        <w:t xml:space="preserve">and </w:t>
      </w:r>
      <w:r w:rsidR="00021886" w:rsidRPr="00EA1A8B">
        <w:rPr>
          <w:lang w:val="en-US"/>
        </w:rPr>
        <w:t>Asia prior to the introduction of modern seismic design codes.</w:t>
      </w:r>
      <w:r w:rsidR="004043BA">
        <w:rPr>
          <w:rFonts w:cs="Shruti"/>
          <w:szCs w:val="22"/>
          <w:lang w:val="en-US"/>
        </w:rPr>
        <w:t xml:space="preserve"> </w:t>
      </w:r>
      <w:r w:rsidR="00021886">
        <w:rPr>
          <w:rFonts w:cs="Shruti"/>
          <w:szCs w:val="22"/>
          <w:lang w:val="en-US"/>
        </w:rPr>
        <w:t xml:space="preserve">Past experimental </w:t>
      </w:r>
      <w:r w:rsidR="004239F8">
        <w:rPr>
          <w:rFonts w:cs="Shruti"/>
          <w:szCs w:val="22"/>
          <w:lang w:val="en-US"/>
        </w:rPr>
        <w:t xml:space="preserve">studies </w:t>
      </w:r>
      <w:r w:rsidR="00021886">
        <w:rPr>
          <w:rFonts w:cs="Shruti"/>
          <w:szCs w:val="22"/>
          <w:lang w:val="en-US"/>
        </w:rPr>
        <w:t xml:space="preserve">and earthquake investigation reports highlighted varied failure modes in these non-ductile frames </w:t>
      </w:r>
      <w:r w:rsidR="008467F5">
        <w:rPr>
          <w:rFonts w:cs="Shruti"/>
          <w:color w:val="7030A0"/>
          <w:szCs w:val="22"/>
          <w:lang w:val="en-US"/>
        </w:rPr>
        <w:fldChar w:fldCharType="begin"/>
      </w:r>
      <w:r w:rsidR="008467F5">
        <w:rPr>
          <w:rFonts w:cs="Shruti"/>
          <w:color w:val="7030A0"/>
          <w:szCs w:val="22"/>
          <w:lang w:val="en-US"/>
        </w:rPr>
        <w:instrText xml:space="preserve"> ADDIN ZOTERO_ITEM CSL_CITATION {"citationID":"NGHGH5zK","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8467F5">
        <w:rPr>
          <w:rFonts w:cs="Shruti"/>
          <w:color w:val="7030A0"/>
          <w:szCs w:val="22"/>
          <w:lang w:val="en-US"/>
        </w:rPr>
        <w:fldChar w:fldCharType="separate"/>
      </w:r>
      <w:r w:rsidR="008467F5" w:rsidRPr="008467F5">
        <w:t>[22,29]</w:t>
      </w:r>
      <w:r w:rsidR="008467F5">
        <w:rPr>
          <w:rFonts w:cs="Shruti"/>
          <w:color w:val="7030A0"/>
          <w:szCs w:val="22"/>
          <w:lang w:val="en-US"/>
        </w:rPr>
        <w:fldChar w:fldCharType="end"/>
      </w:r>
      <w:r w:rsidR="00021886">
        <w:rPr>
          <w:rFonts w:cs="Shruti"/>
          <w:szCs w:val="22"/>
          <w:lang w:val="en-US"/>
        </w:rPr>
        <w:t xml:space="preserve">. </w:t>
      </w:r>
      <w:r w:rsidR="00021886" w:rsidRPr="00475C34">
        <w:rPr>
          <w:rFonts w:cs="Shruti"/>
          <w:szCs w:val="22"/>
          <w:lang w:val="en-US"/>
        </w:rPr>
        <w:t xml:space="preserve">Due to lack of seismic design, typically the failure modes in these buildings are related to </w:t>
      </w:r>
      <w:r w:rsidR="005719BC" w:rsidRPr="00475C34">
        <w:rPr>
          <w:lang w:val="en-US" w:eastAsia="it-IT"/>
        </w:rPr>
        <w:t>strong beam/weak column hierarchy, with beams designed to resist the bending actions and columns sized to predominantly carry axial loads, and la</w:t>
      </w:r>
      <w:r w:rsidR="00475C34" w:rsidRPr="00475C34">
        <w:rPr>
          <w:lang w:val="en-US" w:eastAsia="it-IT"/>
        </w:rPr>
        <w:t>ck of seismic detailing, such as</w:t>
      </w:r>
      <w:r w:rsidR="005719BC" w:rsidRPr="00475C34">
        <w:rPr>
          <w:lang w:val="en-US" w:eastAsia="it-IT"/>
        </w:rPr>
        <w:t xml:space="preserve"> </w:t>
      </w:r>
      <w:r w:rsidR="00475C34" w:rsidRPr="00475C34">
        <w:rPr>
          <w:lang w:val="en-US" w:eastAsia="it-IT"/>
        </w:rPr>
        <w:t xml:space="preserve">insufficient transverse reinforcement in columns and beam-column joints, </w:t>
      </w:r>
      <w:r w:rsidR="005719BC" w:rsidRPr="00475C34">
        <w:rPr>
          <w:lang w:val="en-US" w:eastAsia="it-IT"/>
        </w:rPr>
        <w:t xml:space="preserve">inadequate </w:t>
      </w:r>
      <w:r w:rsidR="00475C34" w:rsidRPr="00475C34">
        <w:rPr>
          <w:lang w:val="en-US" w:eastAsia="it-IT"/>
        </w:rPr>
        <w:t>anchorage length and hooks for reinforcement</w:t>
      </w:r>
      <w:r w:rsidR="005719BC" w:rsidRPr="00475C34">
        <w:rPr>
          <w:lang w:val="en-US" w:eastAsia="it-IT"/>
        </w:rPr>
        <w:t>, lap splices in potential plastic-hinge regions</w:t>
      </w:r>
      <w:r w:rsidR="00475C34" w:rsidRPr="00475C34">
        <w:rPr>
          <w:lang w:val="en-US" w:eastAsia="it-IT"/>
        </w:rPr>
        <w:t xml:space="preserve"> of columns</w:t>
      </w:r>
      <w:r w:rsidR="005719BC" w:rsidRPr="00475C34">
        <w:rPr>
          <w:lang w:val="en-US" w:eastAsia="it-IT"/>
        </w:rPr>
        <w:t xml:space="preserve">, among others. In </w:t>
      </w:r>
      <w:r w:rsidR="005719BC" w:rsidRPr="003770B3">
        <w:rPr>
          <w:color w:val="000000" w:themeColor="text1"/>
          <w:lang w:val="en-US" w:eastAsia="it-IT"/>
        </w:rPr>
        <w:t xml:space="preserve">addition to seismic hazard threats when located </w:t>
      </w:r>
      <w:proofErr w:type="gramStart"/>
      <w:r w:rsidR="005719BC" w:rsidRPr="003770B3">
        <w:rPr>
          <w:color w:val="000000" w:themeColor="text1"/>
          <w:lang w:val="en-US" w:eastAsia="it-IT"/>
        </w:rPr>
        <w:t>in close proximity to</w:t>
      </w:r>
      <w:proofErr w:type="gramEnd"/>
      <w:r w:rsidR="005719BC" w:rsidRPr="003770B3">
        <w:rPr>
          <w:color w:val="000000" w:themeColor="text1"/>
          <w:lang w:val="en-US" w:eastAsia="it-IT"/>
        </w:rPr>
        <w:t xml:space="preserve"> marine sources, </w:t>
      </w:r>
      <w:r w:rsidR="00853C2A" w:rsidRPr="003770B3">
        <w:rPr>
          <w:color w:val="000000" w:themeColor="text1"/>
          <w:lang w:val="en-US" w:eastAsia="it-IT"/>
        </w:rPr>
        <w:t xml:space="preserve">the lateral load carrying capacity of these non-ductile buildings are further reduced </w:t>
      </w:r>
      <w:r w:rsidR="004239F8">
        <w:rPr>
          <w:color w:val="000000" w:themeColor="text1"/>
          <w:lang w:val="en-US" w:eastAsia="it-IT"/>
        </w:rPr>
        <w:t xml:space="preserve">during design service life </w:t>
      </w:r>
      <w:r w:rsidR="00853C2A" w:rsidRPr="003770B3">
        <w:rPr>
          <w:color w:val="000000" w:themeColor="text1"/>
          <w:lang w:val="en-US" w:eastAsia="it-IT"/>
        </w:rPr>
        <w:t xml:space="preserve">due to </w:t>
      </w:r>
      <w:r w:rsidR="003770B3">
        <w:rPr>
          <w:color w:val="000000" w:themeColor="text1"/>
          <w:lang w:val="en-US" w:eastAsia="it-IT"/>
        </w:rPr>
        <w:t xml:space="preserve">corrosion deterioration. </w:t>
      </w:r>
      <w:r w:rsidR="00475C34" w:rsidRPr="00475C34">
        <w:rPr>
          <w:lang w:val="en-IN" w:bidi="hi-IN"/>
        </w:rPr>
        <w:t>Corrosion of RC frame can cause significant reduction in the cross-sectional area of reinforcing steel and several secondary effects such as loss of cover and core concrete strength, reduction of yield or ultimate strength and ductility of steel reinforcement, and loss of bond strength, among others.</w:t>
      </w:r>
      <w:r w:rsidR="00A317DC">
        <w:rPr>
          <w:color w:val="000000" w:themeColor="text1"/>
          <w:sz w:val="18"/>
          <w:lang w:val="en-US" w:eastAsia="it-IT"/>
        </w:rPr>
        <w:t xml:space="preserve"> </w:t>
      </w:r>
      <w:r w:rsidR="00A317DC">
        <w:rPr>
          <w:lang w:val="en-US"/>
        </w:rPr>
        <w:t>Such effects significantly</w:t>
      </w:r>
      <w:r w:rsidR="00475C34" w:rsidRPr="00475C34">
        <w:rPr>
          <w:lang w:val="en-US"/>
        </w:rPr>
        <w:t xml:space="preserve"> reduces the load-carrying capacity of the RC frame against the lateral load </w:t>
      </w:r>
      <w:r w:rsidR="00A317DC">
        <w:rPr>
          <w:lang w:val="en-US"/>
        </w:rPr>
        <w:t>that may lead</w:t>
      </w:r>
      <w:r w:rsidR="00475C34" w:rsidRPr="00475C34">
        <w:rPr>
          <w:lang w:val="en-US"/>
        </w:rPr>
        <w:t xml:space="preserve"> to a precarious brittle failure mechanism </w:t>
      </w:r>
      <w:r w:rsidR="00475C34" w:rsidRPr="00475C34">
        <w:rPr>
          <w:lang w:val="en-US"/>
        </w:rPr>
        <w:fldChar w:fldCharType="begin"/>
      </w:r>
      <w:r w:rsidR="008467F5">
        <w:rPr>
          <w:lang w:val="en-US"/>
        </w:rPr>
        <w:instrText xml:space="preserve"> ADDIN ZOTERO_ITEM CSL_CITATION {"citationID":"VoeEDJXM","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475C34" w:rsidRPr="00475C34">
        <w:rPr>
          <w:lang w:val="en-US"/>
        </w:rPr>
        <w:fldChar w:fldCharType="separate"/>
      </w:r>
      <w:r w:rsidR="00475C34" w:rsidRPr="00475C34">
        <w:t>[11,33,34]</w:t>
      </w:r>
      <w:r w:rsidR="00475C34" w:rsidRPr="00475C34">
        <w:rPr>
          <w:lang w:val="en-US"/>
        </w:rPr>
        <w:fldChar w:fldCharType="end"/>
      </w:r>
      <w:r w:rsidR="00475C34" w:rsidRPr="00475C34">
        <w:rPr>
          <w:lang w:val="en-US"/>
        </w:rPr>
        <w:t>.</w:t>
      </w:r>
      <w:r w:rsidR="00475C34">
        <w:rPr>
          <w:color w:val="000000" w:themeColor="text1"/>
          <w:lang w:val="en-US" w:eastAsia="it-IT"/>
        </w:rPr>
        <w:t xml:space="preserve"> </w:t>
      </w:r>
      <w:r w:rsidR="003770B3" w:rsidRPr="003770B3">
        <w:rPr>
          <w:rFonts w:cs="Shruti"/>
          <w:szCs w:val="22"/>
          <w:lang w:val="en-US"/>
        </w:rPr>
        <w:t xml:space="preserve">The following subsections first describe the representative case-study </w:t>
      </w:r>
      <w:r w:rsidR="004239F8">
        <w:rPr>
          <w:rFonts w:cs="Shruti"/>
          <w:szCs w:val="22"/>
          <w:lang w:val="en-US"/>
        </w:rPr>
        <w:t>frame</w:t>
      </w:r>
      <w:r w:rsidR="003770B3" w:rsidRPr="003770B3">
        <w:rPr>
          <w:rFonts w:cs="Shruti"/>
          <w:szCs w:val="22"/>
          <w:lang w:val="en-US"/>
        </w:rPr>
        <w:t xml:space="preserve"> geometry. Next, the time-dependent deterioration modeling of the </w:t>
      </w:r>
      <w:r w:rsidR="00A317DC">
        <w:rPr>
          <w:rFonts w:cs="Shruti"/>
          <w:szCs w:val="22"/>
          <w:lang w:val="en-US"/>
        </w:rPr>
        <w:t>RC frame</w:t>
      </w:r>
      <w:r w:rsidR="003770B3" w:rsidRPr="003770B3">
        <w:rPr>
          <w:rFonts w:cs="Shruti"/>
          <w:szCs w:val="22"/>
          <w:lang w:val="en-US"/>
        </w:rPr>
        <w:t xml:space="preserve"> due to corrosion is discussed, followed by the finite element modeling approach.</w:t>
      </w:r>
    </w:p>
    <w:p w14:paraId="41DDE4D5" w14:textId="1C044597" w:rsidR="005719BC" w:rsidRPr="003770B3" w:rsidRDefault="005719BC" w:rsidP="003770B3">
      <w:pPr>
        <w:jc w:val="both"/>
        <w:rPr>
          <w:color w:val="000000" w:themeColor="text1"/>
          <w:lang w:val="en-US" w:eastAsia="it-IT"/>
        </w:rPr>
      </w:pPr>
    </w:p>
    <w:p w14:paraId="1DF792EA" w14:textId="5E39EEDB" w:rsidR="000E16B4" w:rsidRDefault="000E16B4" w:rsidP="008F3073">
      <w:pPr>
        <w:pStyle w:val="Heading2"/>
        <w:numPr>
          <w:ilvl w:val="1"/>
          <w:numId w:val="7"/>
        </w:numPr>
        <w:ind w:left="426" w:hanging="426"/>
      </w:pPr>
      <w:r>
        <w:t xml:space="preserve">Description of </w:t>
      </w:r>
      <w:r w:rsidR="00A317DC">
        <w:t xml:space="preserve">the </w:t>
      </w:r>
      <w:r>
        <w:t>Case-Study Frame</w:t>
      </w:r>
    </w:p>
    <w:p w14:paraId="30FA14EE" w14:textId="191B3C4B" w:rsidR="00C708AA" w:rsidRDefault="0051130C" w:rsidP="00A317DC">
      <w:pPr>
        <w:pStyle w:val="BodyNoindent"/>
        <w:spacing w:after="240"/>
        <w:rPr>
          <w:lang w:val="en-US" w:eastAsia="it-IT"/>
        </w:rPr>
      </w:pPr>
      <w:ins w:id="35" w:author="Shivang Shekhar" w:date="2022-03-14T19:17:00Z">
        <w:r>
          <w:rPr>
            <w:lang w:val="en-US"/>
          </w:rPr>
          <w:fldChar w:fldCharType="begin"/>
        </w:r>
        <w:r>
          <w:rPr>
            <w:lang w:val="en-US"/>
          </w:rPr>
          <w:instrText xml:space="preserve"> REF _Ref98177854 \h </w:instrText>
        </w:r>
      </w:ins>
      <w:r>
        <w:rPr>
          <w:lang w:val="en-US"/>
        </w:rPr>
      </w:r>
      <w:r>
        <w:rPr>
          <w:lang w:val="en-US"/>
        </w:rPr>
        <w:fldChar w:fldCharType="separate"/>
      </w:r>
      <w:r w:rsidR="0087194E" w:rsidRPr="00A317DC">
        <w:rPr>
          <w:rFonts w:cs="Times New Roman"/>
        </w:rPr>
        <w:t xml:space="preserve">Figure </w:t>
      </w:r>
      <w:r w:rsidR="0087194E">
        <w:rPr>
          <w:rFonts w:cs="Times New Roman"/>
          <w:noProof/>
        </w:rPr>
        <w:t>1</w:t>
      </w:r>
      <w:ins w:id="36" w:author="Shivang Shekhar" w:date="2022-03-14T19:17:00Z">
        <w:r>
          <w:rPr>
            <w:lang w:val="en-US"/>
          </w:rPr>
          <w:fldChar w:fldCharType="end"/>
        </w:r>
        <w:r>
          <w:rPr>
            <w:lang w:val="en-US"/>
          </w:rPr>
          <w:t xml:space="preserve"> </w:t>
        </w:r>
      </w:ins>
      <w:ins w:id="37" w:author="Shivang Shekhar" w:date="2022-03-13T23:58:00Z">
        <w:del w:id="38" w:author="Shivang Shekhar" w:date="2022-03-14T19:17:00Z">
          <w:r w:rsidR="006067BB" w:rsidDel="0051130C">
            <w:rPr>
              <w:lang w:val="en-US"/>
            </w:rPr>
            <w:delText xml:space="preserve">Figure </w:delText>
          </w:r>
          <w:r w:rsidR="006067BB" w:rsidRPr="00E00881" w:rsidDel="0051130C">
            <w:rPr>
              <w:highlight w:val="yellow"/>
              <w:lang w:val="en-US"/>
              <w:rPrChange w:id="39" w:author="Shivang Shekhar" w:date="2022-03-14T00:20:00Z">
                <w:rPr>
                  <w:lang w:val="en-US"/>
                </w:rPr>
              </w:rPrChange>
            </w:rPr>
            <w:delText>XX</w:delText>
          </w:r>
          <w:r w:rsidR="006067BB" w:rsidDel="0051130C">
            <w:rPr>
              <w:lang w:val="en-US"/>
            </w:rPr>
            <w:delText xml:space="preserve"> </w:delText>
          </w:r>
        </w:del>
        <w:r w:rsidR="006067BB">
          <w:rPr>
            <w:lang w:val="en-US"/>
          </w:rPr>
          <w:t xml:space="preserve">shows the layout of </w:t>
        </w:r>
      </w:ins>
      <w:del w:id="40" w:author="Shivang Shekhar" w:date="2022-03-13T23:58:00Z">
        <w:r w:rsidR="0077230D" w:rsidDel="006067BB">
          <w:rPr>
            <w:lang w:val="en-US"/>
          </w:rPr>
          <w:delText>T</w:delText>
        </w:r>
      </w:del>
      <w:ins w:id="41" w:author="Shivang Shekhar" w:date="2022-03-13T23:59:00Z">
        <w:r w:rsidR="006067BB">
          <w:rPr>
            <w:lang w:val="en-US"/>
          </w:rPr>
          <w:t>t</w:t>
        </w:r>
      </w:ins>
      <w:r w:rsidR="0077230D">
        <w:rPr>
          <w:lang w:val="en-US"/>
        </w:rPr>
        <w:t>he case study frame</w:t>
      </w:r>
      <w:del w:id="42" w:author="Shivang Shekhar" w:date="2022-03-13T23:58:00Z">
        <w:r w:rsidR="00B04E9B" w:rsidDel="006067BB">
          <w:rPr>
            <w:lang w:val="en-US"/>
          </w:rPr>
          <w:delText>,</w:delText>
        </w:r>
      </w:del>
      <w:r w:rsidR="00B04E9B">
        <w:rPr>
          <w:lang w:val="en-US"/>
        </w:rPr>
        <w:t xml:space="preserve"> </w:t>
      </w:r>
      <w:r w:rsidR="0077230D">
        <w:rPr>
          <w:lang w:val="en-US"/>
        </w:rPr>
        <w:t xml:space="preserve">adopted from </w:t>
      </w:r>
      <w:del w:id="43" w:author="Shivang Shekhar" w:date="2022-03-13T23:57:00Z">
        <w:r w:rsidR="0077230D" w:rsidDel="006067BB">
          <w:rPr>
            <w:lang w:val="en-US"/>
          </w:rPr>
          <w:delText xml:space="preserve">Freddi et al. (2021) </w:delText>
        </w:r>
        <w:r w:rsidR="0077230D" w:rsidDel="006067BB">
          <w:rPr>
            <w:lang w:val="en-US"/>
          </w:rPr>
          <w:fldChar w:fldCharType="begin"/>
        </w:r>
        <w:r w:rsidR="0077230D" w:rsidDel="006067BB">
          <w:rPr>
            <w:lang w:val="en-US"/>
          </w:rPr>
          <w:del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delInstrText>
        </w:r>
        <w:r w:rsidR="0077230D" w:rsidDel="006067BB">
          <w:rPr>
            <w:lang w:val="en-US"/>
          </w:rPr>
          <w:fldChar w:fldCharType="separate"/>
        </w:r>
        <w:r w:rsidR="0077230D" w:rsidRPr="00C66F95" w:rsidDel="006067BB">
          <w:rPr>
            <w:rFonts w:cs="Times New Roman"/>
          </w:rPr>
          <w:delText>[22]</w:delText>
        </w:r>
        <w:r w:rsidR="0077230D" w:rsidDel="006067BB">
          <w:rPr>
            <w:lang w:val="en-US"/>
          </w:rPr>
          <w:fldChar w:fldCharType="end"/>
        </w:r>
      </w:del>
      <w:proofErr w:type="spellStart"/>
      <w:ins w:id="44" w:author="Shivang Shekhar" w:date="2022-03-13T23:57:00Z">
        <w:r w:rsidR="006067BB">
          <w:rPr>
            <w:lang w:val="en-US"/>
          </w:rPr>
          <w:t>Bracci</w:t>
        </w:r>
        <w:proofErr w:type="spellEnd"/>
        <w:r w:rsidR="006067BB">
          <w:rPr>
            <w:lang w:val="en-US"/>
          </w:rPr>
          <w:t xml:space="preserve"> et al. </w:t>
        </w:r>
      </w:ins>
      <w:r w:rsidR="001F2656">
        <w:rPr>
          <w:lang w:val="en-US"/>
        </w:rPr>
        <w:fldChar w:fldCharType="begin"/>
      </w:r>
      <w:r w:rsidR="001F2656">
        <w:rPr>
          <w:lang w:val="en-US"/>
        </w:rPr>
        <w:instrText xml:space="preserve"> ADDIN ZOTERO_ITEM CSL_CITATION {"citationID":"gwGQTftX","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1F2656">
        <w:rPr>
          <w:lang w:val="en-US"/>
        </w:rPr>
        <w:fldChar w:fldCharType="separate"/>
      </w:r>
      <w:r w:rsidR="001F2656" w:rsidRPr="001F2656">
        <w:rPr>
          <w:rFonts w:cs="Times New Roman"/>
        </w:rPr>
        <w:t>[36]</w:t>
      </w:r>
      <w:r w:rsidR="001F2656">
        <w:rPr>
          <w:lang w:val="en-US"/>
        </w:rPr>
        <w:fldChar w:fldCharType="end"/>
      </w:r>
      <w:ins w:id="45" w:author="Shivang Shekhar" w:date="2022-03-14T00:00:00Z">
        <w:r w:rsidR="006067BB">
          <w:rPr>
            <w:lang w:val="en-US"/>
          </w:rPr>
          <w:t>.</w:t>
        </w:r>
      </w:ins>
      <w:del w:id="46" w:author="Shivang Shekhar" w:date="2022-03-13T23:59:00Z">
        <w:r w:rsidR="00B04E9B" w:rsidDel="006067BB">
          <w:rPr>
            <w:lang w:val="en-US"/>
          </w:rPr>
          <w:delText>,</w:delText>
        </w:r>
      </w:del>
      <w:r w:rsidR="0077230D">
        <w:rPr>
          <w:lang w:val="en-US"/>
        </w:rPr>
        <w:t xml:space="preserve"> </w:t>
      </w:r>
      <w:ins w:id="47" w:author="Shivang Shekhar" w:date="2022-03-14T00:00:00Z">
        <w:r w:rsidR="006067BB">
          <w:rPr>
            <w:lang w:val="en-US"/>
          </w:rPr>
          <w:t xml:space="preserve">The selected three-storey three bays </w:t>
        </w:r>
      </w:ins>
      <w:ins w:id="48" w:author="Shivang Shekhar" w:date="2022-03-14T00:01:00Z">
        <w:r w:rsidR="006067BB">
          <w:rPr>
            <w:lang w:val="en-US"/>
          </w:rPr>
          <w:t xml:space="preserve">RC </w:t>
        </w:r>
      </w:ins>
      <w:ins w:id="49" w:author="Shivang Shekhar" w:date="2022-03-14T00:09:00Z">
        <w:r w:rsidR="004C145E">
          <w:rPr>
            <w:lang w:val="en-US"/>
          </w:rPr>
          <w:t>moment resisting frame</w:t>
        </w:r>
      </w:ins>
      <w:ins w:id="50" w:author="Shivang Shekhar" w:date="2022-03-14T00:01:00Z">
        <w:r w:rsidR="006067BB">
          <w:rPr>
            <w:lang w:val="en-US"/>
          </w:rPr>
          <w:t xml:space="preserve"> is representative of </w:t>
        </w:r>
        <w:r w:rsidR="006067BB" w:rsidRPr="00EA1A8B">
          <w:rPr>
            <w:lang w:val="en-US"/>
          </w:rPr>
          <w:t>non-seismically designed (</w:t>
        </w:r>
        <w:r w:rsidR="006067BB" w:rsidRPr="00EA1A8B">
          <w:rPr>
            <w:lang w:val="en-US" w:eastAsia="it-IT"/>
          </w:rPr>
          <w:t xml:space="preserve">low-ductility) </w:t>
        </w:r>
        <w:r w:rsidR="006067BB" w:rsidRPr="00EA1A8B">
          <w:rPr>
            <w:lang w:val="en-US"/>
          </w:rPr>
          <w:t>low-rise RC buildings</w:t>
        </w:r>
        <w:r w:rsidR="006067BB">
          <w:rPr>
            <w:lang w:val="en-US"/>
          </w:rPr>
          <w:t xml:space="preserve">. The frame </w:t>
        </w:r>
      </w:ins>
      <w:r w:rsidR="0077230D">
        <w:rPr>
          <w:lang w:val="en-US"/>
        </w:rPr>
        <w:t>has a total height of 10.75</w:t>
      </w:r>
      <w:ins w:id="51" w:author="Shivang Shekhar" w:date="2022-03-13T23:58:00Z">
        <w:r w:rsidR="006067BB">
          <w:rPr>
            <w:lang w:val="en-US"/>
          </w:rPr>
          <w:t xml:space="preserve"> </w:t>
        </w:r>
      </w:ins>
      <w:r w:rsidR="0077230D">
        <w:rPr>
          <w:lang w:val="en-US"/>
        </w:rPr>
        <w:t xml:space="preserve">m (35.3 feet) with an interstorey height of 3.66 m (12 feet) and a constant bay width equal to 5.49 m (18 feet). The </w:t>
      </w:r>
      <w:ins w:id="52" w:author="Shivang Shekhar" w:date="2022-03-14T00:02:00Z">
        <w:r w:rsidR="006067BB">
          <w:rPr>
            <w:lang w:val="en-US"/>
          </w:rPr>
          <w:t xml:space="preserve">building </w:t>
        </w:r>
      </w:ins>
      <w:r w:rsidR="0077230D">
        <w:rPr>
          <w:lang w:val="en-US"/>
        </w:rPr>
        <w:t xml:space="preserve">frame is designed </w:t>
      </w:r>
      <w:del w:id="53" w:author="Shivang Shekhar" w:date="2022-03-14T00:03:00Z">
        <w:r w:rsidR="0077230D" w:rsidDel="006067BB">
          <w:rPr>
            <w:lang w:val="en-US"/>
          </w:rPr>
          <w:delText xml:space="preserve">as per the non-seismic guidelines </w:delText>
        </w:r>
      </w:del>
      <w:ins w:id="54" w:author="Shivang Shekhar" w:date="2022-03-14T00:03:00Z">
        <w:r w:rsidR="006067BB">
          <w:rPr>
            <w:lang w:val="en-US"/>
          </w:rPr>
          <w:t xml:space="preserve">for gravity loads </w:t>
        </w:r>
      </w:ins>
      <w:ins w:id="55" w:author="Shivang Shekhar" w:date="2022-03-14T00:04:00Z">
        <w:r w:rsidR="006067BB">
          <w:rPr>
            <w:lang w:val="en-US"/>
          </w:rPr>
          <w:t xml:space="preserve">only </w:t>
        </w:r>
      </w:ins>
      <w:ins w:id="56" w:author="Shivang Shekhar" w:date="2022-03-14T00:03:00Z">
        <w:r w:rsidR="006067BB">
          <w:rPr>
            <w:lang w:val="en-US"/>
          </w:rPr>
          <w:t>following</w:t>
        </w:r>
      </w:ins>
      <w:del w:id="57" w:author="Shivang Shekhar" w:date="2022-03-14T00:03:00Z">
        <w:r w:rsidR="0077230D" w:rsidDel="006067BB">
          <w:rPr>
            <w:lang w:val="en-US"/>
          </w:rPr>
          <w:delText>from</w:delText>
        </w:r>
      </w:del>
      <w:r w:rsidR="0077230D">
        <w:rPr>
          <w:lang w:val="en-US"/>
        </w:rPr>
        <w:t xml:space="preserve"> the</w:t>
      </w:r>
      <w:ins w:id="58" w:author="Shivang Shekhar" w:date="2022-03-14T00:03:00Z">
        <w:r w:rsidR="006067BB">
          <w:rPr>
            <w:lang w:val="en-US"/>
          </w:rPr>
          <w:t xml:space="preserve"> pre</w:t>
        </w:r>
      </w:ins>
      <w:ins w:id="59" w:author="Shivang Shekhar" w:date="2022-03-14T00:04:00Z">
        <w:r w:rsidR="006067BB">
          <w:rPr>
            <w:lang w:val="en-US"/>
          </w:rPr>
          <w:t>-seismic design provisions of</w:t>
        </w:r>
      </w:ins>
      <w:r w:rsidR="0077230D">
        <w:rPr>
          <w:lang w:val="en-US"/>
        </w:rPr>
        <w:t xml:space="preserve"> ACI 318-89 </w:t>
      </w:r>
      <w:r w:rsidR="0077230D">
        <w:rPr>
          <w:lang w:val="en-US"/>
        </w:rPr>
        <w:fldChar w:fldCharType="begin"/>
      </w:r>
      <w:r w:rsidR="001F2656">
        <w:rPr>
          <w:lang w:val="en-US"/>
        </w:rPr>
        <w:instrText xml:space="preserve"> ADDIN ZOTERO_ITEM CSL_CITATION {"citationID":"bT5GaGMG","properties":{"formattedCitation":"[37]","plainCitation":"[37]","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1F2656" w:rsidRPr="001F2656">
        <w:rPr>
          <w:rFonts w:cs="Times New Roman"/>
        </w:rPr>
        <w:t>[37]</w:t>
      </w:r>
      <w:r w:rsidR="0077230D">
        <w:rPr>
          <w:lang w:val="en-US"/>
        </w:rPr>
        <w:fldChar w:fldCharType="end"/>
      </w:r>
      <w:del w:id="60" w:author="Shivang Shekhar" w:date="2022-03-14T00:04:00Z">
        <w:r w:rsidR="0077230D" w:rsidDel="006067BB">
          <w:rPr>
            <w:lang w:val="en-US"/>
          </w:rPr>
          <w:delText xml:space="preserve"> and without any </w:delText>
        </w:r>
        <w:r w:rsidR="006C3242" w:rsidDel="006067BB">
          <w:rPr>
            <w:lang w:val="en-US"/>
          </w:rPr>
          <w:delText>seismic</w:delText>
        </w:r>
        <w:r w:rsidR="0077230D" w:rsidDel="006067BB">
          <w:rPr>
            <w:lang w:val="en-US"/>
          </w:rPr>
          <w:delText xml:space="preserve"> detailing provisions is considered in the frame</w:delText>
        </w:r>
      </w:del>
      <w:r w:rsidR="0077230D">
        <w:rPr>
          <w:lang w:val="en-US"/>
        </w:rPr>
        <w:t xml:space="preserve">. The column sizes are 300 x 300 </w:t>
      </w:r>
      <w:proofErr w:type="gramStart"/>
      <w:r w:rsidR="0077230D">
        <w:rPr>
          <w:lang w:val="en-US"/>
        </w:rPr>
        <w:t>mm</w:t>
      </w:r>
      <w:proofErr w:type="gramEnd"/>
      <w:r w:rsidR="0077230D">
        <w:rPr>
          <w:lang w:val="en-US"/>
        </w:rPr>
        <w:t xml:space="preserve"> and the beam sizes are 230 x 460 mm at each floor. The concrete </w:t>
      </w:r>
      <w:ins w:id="61" w:author="Shivang Shekhar" w:date="2022-03-14T00:05:00Z">
        <w:r w:rsidR="006067BB">
          <w:rPr>
            <w:lang w:val="en-US"/>
          </w:rPr>
          <w:t xml:space="preserve">design </w:t>
        </w:r>
      </w:ins>
      <w:r w:rsidR="0077230D">
        <w:rPr>
          <w:lang w:val="en-US"/>
        </w:rPr>
        <w:t>compressive strengt</w:t>
      </w:r>
      <w:ins w:id="62" w:author="Shivang Shekhar" w:date="2022-03-14T00:06:00Z">
        <w:r w:rsidR="006067BB">
          <w:rPr>
            <w:lang w:val="en-US"/>
          </w:rPr>
          <w:t xml:space="preserve">h is </w:t>
        </w:r>
      </w:ins>
      <w:del w:id="63" w:author="Shivang Shekhar" w:date="2022-03-14T00:05:00Z">
        <w:r w:rsidR="0077230D" w:rsidDel="006067BB">
          <w:rPr>
            <w:lang w:val="en-US"/>
          </w:rPr>
          <w:delText xml:space="preserve">h, </w:delText>
        </w:r>
      </w:del>
      <m:oMath>
        <m:sSub>
          <m:sSubPr>
            <m:ctrlPr>
              <w:del w:id="64" w:author="Shivang Shekhar" w:date="2022-03-14T00:05:00Z">
                <w:rPr>
                  <w:rFonts w:ascii="Cambria Math" w:hAnsi="Cambria Math"/>
                  <w:i/>
                  <w:lang w:val="en-US"/>
                </w:rPr>
              </w:del>
            </m:ctrlPr>
          </m:sSubPr>
          <m:e>
            <m:r>
              <w:del w:id="65" w:author="Shivang Shekhar" w:date="2022-03-14T00:05:00Z">
                <w:rPr>
                  <w:rFonts w:ascii="Cambria Math" w:hAnsi="Cambria Math"/>
                  <w:lang w:val="en-US"/>
                </w:rPr>
                <m:t>f</m:t>
              </w:del>
            </m:r>
          </m:e>
          <m:sub>
            <m:r>
              <w:del w:id="66" w:author="Shivang Shekhar" w:date="2022-03-14T00:05:00Z">
                <w:rPr>
                  <w:rFonts w:ascii="Cambria Math" w:hAnsi="Cambria Math"/>
                  <w:lang w:val="en-US"/>
                </w:rPr>
                <m:t>c</m:t>
              </w:del>
            </m:r>
          </m:sub>
        </m:sSub>
      </m:oMath>
      <w:del w:id="67" w:author="Shivang Shekhar" w:date="2022-03-14T00:05:00Z">
        <w:r w:rsidR="0077230D" w:rsidDel="006067BB">
          <w:rPr>
            <w:lang w:val="en-US"/>
          </w:rPr>
          <w:delText>=</w:delText>
        </w:r>
      </w:del>
      <w:r w:rsidR="0077230D">
        <w:rPr>
          <w:lang w:val="en-US"/>
        </w:rPr>
        <w:t>24 MPa</w:t>
      </w:r>
      <w:del w:id="68" w:author="Shivang Shekhar" w:date="2022-03-14T00:06:00Z">
        <w:r w:rsidR="0077230D" w:rsidDel="006067BB">
          <w:rPr>
            <w:lang w:val="en-US"/>
          </w:rPr>
          <w:delText xml:space="preserve"> (cube strength)</w:delText>
        </w:r>
      </w:del>
      <w:r w:rsidR="0077230D">
        <w:rPr>
          <w:lang w:val="en-US"/>
        </w:rPr>
        <w:t xml:space="preserve">, and the </w:t>
      </w:r>
      <w:ins w:id="69" w:author="Shivang Shekhar" w:date="2022-03-14T00:06:00Z">
        <w:r w:rsidR="006067BB">
          <w:rPr>
            <w:lang w:val="en-US"/>
          </w:rPr>
          <w:t xml:space="preserve">longitudinal </w:t>
        </w:r>
      </w:ins>
      <w:r w:rsidR="0077230D">
        <w:rPr>
          <w:lang w:val="en-US"/>
        </w:rPr>
        <w:t xml:space="preserve">reinforcing bar of steel Grade 40 </w:t>
      </w:r>
      <w:del w:id="70" w:author="Shivang Shekhar" w:date="2022-03-14T00:07:00Z">
        <w:r w:rsidR="0077230D" w:rsidDel="006067BB">
          <w:rPr>
            <w:lang w:val="en-US"/>
          </w:rPr>
          <w:delText xml:space="preserve">with </w:delText>
        </w:r>
      </w:del>
      <w:ins w:id="71" w:author="Shivang Shekhar" w:date="2022-03-14T00:07:00Z">
        <w:r w:rsidR="006067BB">
          <w:rPr>
            <w:lang w:val="en-US"/>
          </w:rPr>
          <w:t xml:space="preserve">has </w:t>
        </w:r>
      </w:ins>
      <w:del w:id="72" w:author="Shivang Shekhar" w:date="2022-03-14T00:07:00Z">
        <w:r w:rsidR="0077230D" w:rsidDel="006067BB">
          <w:rPr>
            <w:lang w:val="en-US"/>
          </w:rPr>
          <w:delText xml:space="preserve">a </w:delText>
        </w:r>
      </w:del>
      <w:r w:rsidR="0077230D">
        <w:rPr>
          <w:lang w:val="en-US"/>
        </w:rPr>
        <w:t>yield strength of</w:t>
      </w:r>
      <w:ins w:id="73" w:author="Shivang Shekhar" w:date="2022-03-14T00:05:00Z">
        <w:r w:rsidR="006067BB">
          <w:rPr>
            <w:lang w:val="en-US"/>
          </w:rPr>
          <w:t xml:space="preserve"> </w:t>
        </w:r>
      </w:ins>
      <m:oMath>
        <m:sSub>
          <m:sSubPr>
            <m:ctrlPr>
              <w:del w:id="74" w:author="Shivang Shekhar" w:date="2022-03-14T00:05:00Z">
                <w:rPr>
                  <w:rFonts w:ascii="Cambria Math" w:hAnsi="Cambria Math"/>
                  <w:i/>
                  <w:lang w:val="en-US"/>
                </w:rPr>
              </w:del>
            </m:ctrlPr>
          </m:sSubPr>
          <m:e>
            <m:r>
              <w:del w:id="75" w:author="Shivang Shekhar" w:date="2022-03-14T00:05:00Z">
                <w:rPr>
                  <w:rFonts w:ascii="Cambria Math" w:hAnsi="Cambria Math"/>
                  <w:lang w:val="en-US"/>
                </w:rPr>
                <m:t>f</m:t>
              </w:del>
            </m:r>
          </m:e>
          <m:sub>
            <m:r>
              <w:del w:id="76" w:author="Shivang Shekhar" w:date="2022-03-14T00:05:00Z">
                <w:rPr>
                  <w:rFonts w:ascii="Cambria Math" w:hAnsi="Cambria Math"/>
                  <w:lang w:val="en-US"/>
                </w:rPr>
                <m:t>y</m:t>
              </w:del>
            </m:r>
          </m:sub>
        </m:sSub>
      </m:oMath>
      <w:del w:id="77" w:author="Shivang Shekhar" w:date="2022-03-14T00:05:00Z">
        <w:r w:rsidR="0077230D" w:rsidDel="006067BB">
          <w:rPr>
            <w:lang w:val="en-US"/>
          </w:rPr>
          <w:delText xml:space="preserve"> = </w:delText>
        </w:r>
      </w:del>
      <w:r w:rsidR="0077230D">
        <w:rPr>
          <w:lang w:val="en-US"/>
        </w:rPr>
        <w:t xml:space="preserve">276 MPa. </w:t>
      </w:r>
      <w:del w:id="78" w:author="Shivang Shekhar" w:date="2022-03-14T00:07:00Z">
        <w:r w:rsidR="0077230D" w:rsidDel="004C145E">
          <w:rPr>
            <w:lang w:val="en-US"/>
          </w:rPr>
          <w:delText>The other details of the</w:delText>
        </w:r>
      </w:del>
      <w:ins w:id="79" w:author="Shivang Shekhar" w:date="2022-03-14T00:07:00Z">
        <w:r w:rsidR="004C145E">
          <w:rPr>
            <w:lang w:val="en-US"/>
          </w:rPr>
          <w:t xml:space="preserve">Further </w:t>
        </w:r>
      </w:ins>
      <w:ins w:id="80" w:author="Shivang Shekhar" w:date="2022-03-14T00:08:00Z">
        <w:r w:rsidR="004C145E">
          <w:rPr>
            <w:lang w:val="en-US"/>
          </w:rPr>
          <w:t xml:space="preserve">reinforcement </w:t>
        </w:r>
      </w:ins>
      <w:ins w:id="81" w:author="Shivang Shekhar" w:date="2022-03-14T00:07:00Z">
        <w:r w:rsidR="004C145E">
          <w:rPr>
            <w:lang w:val="en-US"/>
          </w:rPr>
          <w:t>details of the</w:t>
        </w:r>
      </w:ins>
      <w:r w:rsidR="0077230D">
        <w:rPr>
          <w:lang w:val="en-US"/>
        </w:rPr>
        <w:t xml:space="preserve"> case study frame </w:t>
      </w:r>
      <w:del w:id="82" w:author="Shivang Shekhar" w:date="2022-03-14T00:08:00Z">
        <w:r w:rsidR="0077230D" w:rsidDel="004C145E">
          <w:rPr>
            <w:lang w:val="en-US"/>
          </w:rPr>
          <w:delText>can be found</w:delText>
        </w:r>
      </w:del>
      <w:ins w:id="83" w:author="Shivang Shekhar" w:date="2022-03-14T00:08:00Z">
        <w:r w:rsidR="004C145E">
          <w:rPr>
            <w:lang w:val="en-US"/>
          </w:rPr>
          <w:t>as</w:t>
        </w:r>
      </w:ins>
      <w:r w:rsidR="0077230D">
        <w:rPr>
          <w:lang w:val="en-US"/>
        </w:rPr>
        <w:t xml:space="preserve"> </w:t>
      </w:r>
      <w:del w:id="84" w:author="Shivang Shekhar" w:date="2022-03-14T00:08:00Z">
        <w:r w:rsidR="0077230D" w:rsidDel="004C145E">
          <w:rPr>
            <w:lang w:val="en-US"/>
          </w:rPr>
          <w:delText xml:space="preserve">in </w:delText>
        </w:r>
      </w:del>
      <w:ins w:id="85" w:author="Shivang Shekhar" w:date="2022-03-14T00:08:00Z">
        <w:r w:rsidR="004C145E">
          <w:rPr>
            <w:lang w:val="en-US"/>
          </w:rPr>
          <w:t xml:space="preserve">shown in  </w:t>
        </w:r>
      </w:ins>
      <w:ins w:id="86" w:author="Shivang Shekhar" w:date="2022-03-14T19:17:00Z">
        <w:r>
          <w:rPr>
            <w:lang w:val="en-US"/>
          </w:rPr>
          <w:fldChar w:fldCharType="begin"/>
        </w:r>
        <w:r>
          <w:rPr>
            <w:lang w:val="en-US"/>
          </w:rPr>
          <w:instrText xml:space="preserve"> REF _Ref98177854 \h </w:instrText>
        </w:r>
      </w:ins>
      <w:r>
        <w:rPr>
          <w:lang w:val="en-US"/>
        </w:rPr>
      </w:r>
      <w:ins w:id="87" w:author="Shivang Shekhar" w:date="2022-03-14T19:17:00Z">
        <w:r>
          <w:rPr>
            <w:lang w:val="en-US"/>
          </w:rPr>
          <w:fldChar w:fldCharType="separate"/>
        </w:r>
      </w:ins>
      <w:r w:rsidR="0087194E" w:rsidRPr="00A317DC">
        <w:rPr>
          <w:rFonts w:cs="Times New Roman"/>
        </w:rPr>
        <w:t xml:space="preserve">Figure </w:t>
      </w:r>
      <w:r w:rsidR="0087194E">
        <w:rPr>
          <w:rFonts w:cs="Times New Roman"/>
          <w:noProof/>
        </w:rPr>
        <w:t>1</w:t>
      </w:r>
      <w:ins w:id="88" w:author="Shivang Shekhar" w:date="2022-03-14T19:17:00Z">
        <w:r>
          <w:rPr>
            <w:lang w:val="en-US"/>
          </w:rPr>
          <w:fldChar w:fldCharType="end"/>
        </w:r>
        <w:r>
          <w:rPr>
            <w:lang w:val="en-US"/>
          </w:rPr>
          <w:t xml:space="preserve"> </w:t>
        </w:r>
      </w:ins>
      <w:del w:id="89" w:author="Shivang Shekhar" w:date="2022-03-14T19:17:00Z">
        <w:r w:rsidR="0077230D" w:rsidDel="0051130C">
          <w:rPr>
            <w:lang w:val="en-US"/>
          </w:rPr>
          <w:delText xml:space="preserve">Figure </w:delText>
        </w:r>
      </w:del>
      <w:ins w:id="90" w:author="Shivang Shekhar" w:date="2022-03-14T00:08:00Z">
        <w:del w:id="91" w:author="Shivang Shekhar" w:date="2022-03-14T19:17:00Z">
          <w:r w:rsidR="004C145E" w:rsidRPr="00E00881" w:rsidDel="0051130C">
            <w:rPr>
              <w:highlight w:val="yellow"/>
              <w:lang w:val="en-US"/>
              <w:rPrChange w:id="92" w:author="Shivang Shekhar" w:date="2022-03-14T00:20:00Z">
                <w:rPr>
                  <w:lang w:val="en-US"/>
                </w:rPr>
              </w:rPrChange>
            </w:rPr>
            <w:delText>XX</w:delText>
          </w:r>
        </w:del>
      </w:ins>
      <w:del w:id="93" w:author="Shivang Shekhar" w:date="2022-03-14T19:17:00Z">
        <w:r w:rsidR="0077230D" w:rsidRPr="00E00881" w:rsidDel="0051130C">
          <w:rPr>
            <w:highlight w:val="yellow"/>
            <w:lang w:val="en-US"/>
            <w:rPrChange w:id="94" w:author="Shivang Shekhar" w:date="2022-03-14T00:20:00Z">
              <w:rPr>
                <w:lang w:val="en-US"/>
              </w:rPr>
            </w:rPrChange>
          </w:rPr>
          <w:delText>3</w:delText>
        </w:r>
        <w:r w:rsidR="0077230D" w:rsidDel="0051130C">
          <w:rPr>
            <w:lang w:val="en-US"/>
          </w:rPr>
          <w:delText xml:space="preserve">.1 </w:delText>
        </w:r>
      </w:del>
      <w:del w:id="95" w:author="Shivang Shekhar" w:date="2022-03-14T00:08:00Z">
        <w:r w:rsidR="0077230D" w:rsidDel="004C145E">
          <w:rPr>
            <w:lang w:val="en-US"/>
          </w:rPr>
          <w:delText xml:space="preserve">which </w:delText>
        </w:r>
      </w:del>
      <w:r w:rsidR="0077230D">
        <w:rPr>
          <w:lang w:val="en-US"/>
        </w:rPr>
        <w:t xml:space="preserve">are adopted from </w:t>
      </w:r>
      <w:proofErr w:type="spellStart"/>
      <w:r w:rsidR="0077230D">
        <w:rPr>
          <w:lang w:val="en-US"/>
        </w:rPr>
        <w:t>Bracci</w:t>
      </w:r>
      <w:proofErr w:type="spellEnd"/>
      <w:r w:rsidR="0077230D">
        <w:rPr>
          <w:lang w:val="en-US"/>
        </w:rPr>
        <w:t xml:space="preserve"> et al. </w:t>
      </w:r>
      <w:r w:rsidR="0077230D">
        <w:rPr>
          <w:lang w:val="en-US"/>
        </w:rPr>
        <w:fldChar w:fldCharType="begin"/>
      </w:r>
      <w:r w:rsidR="001F2656">
        <w:rPr>
          <w:lang w:val="en-US"/>
        </w:rPr>
        <w:instrText xml:space="preserve"> ADDIN ZOTERO_ITEM CSL_CITATION {"citationID":"v6qD11qp","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1F2656" w:rsidRPr="001F2656">
        <w:rPr>
          <w:rFonts w:cs="Times New Roman"/>
        </w:rPr>
        <w:t>[36]</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ins w:id="96" w:author="Shivang Shekhar" w:date="2022-03-14T00:08:00Z">
        <w:r w:rsidR="004C145E">
          <w:rPr>
            <w:lang w:val="en-US"/>
          </w:rPr>
          <w:t>.</w:t>
        </w:r>
      </w:ins>
      <w:r w:rsidR="0077230D">
        <w:rPr>
          <w:lang w:val="en-US"/>
        </w:rPr>
        <w:t xml:space="preserve">  </w:t>
      </w:r>
      <w:ins w:id="97" w:author="Shivang Shekhar" w:date="2022-03-14T00:11:00Z">
        <w:r w:rsidR="004C145E">
          <w:rPr>
            <w:lang w:val="en-US"/>
          </w:rPr>
          <w:t xml:space="preserve">As evident from the figure, </w:t>
        </w:r>
      </w:ins>
      <w:ins w:id="98" w:author="Shivang Shekhar" w:date="2022-03-14T00:15:00Z">
        <w:r w:rsidR="004C145E" w:rsidRPr="00475C34">
          <w:rPr>
            <w:lang w:val="en-US" w:eastAsia="it-IT"/>
          </w:rPr>
          <w:t xml:space="preserve">columns and beam-column joints </w:t>
        </w:r>
        <w:r w:rsidR="004C145E">
          <w:rPr>
            <w:lang w:val="en-US" w:eastAsia="it-IT"/>
          </w:rPr>
          <w:t xml:space="preserve">have </w:t>
        </w:r>
      </w:ins>
      <w:ins w:id="99" w:author="Shivang Shekhar" w:date="2022-03-14T00:14:00Z">
        <w:r w:rsidR="004C145E" w:rsidRPr="00475C34">
          <w:rPr>
            <w:lang w:val="en-US" w:eastAsia="it-IT"/>
          </w:rPr>
          <w:t>insuffic</w:t>
        </w:r>
        <w:r w:rsidR="004C145E">
          <w:rPr>
            <w:lang w:val="en-US" w:eastAsia="it-IT"/>
          </w:rPr>
          <w:t>ient transverse reinforcement</w:t>
        </w:r>
        <w:r w:rsidR="004C145E" w:rsidRPr="00475C34">
          <w:rPr>
            <w:lang w:val="en-US" w:eastAsia="it-IT"/>
          </w:rPr>
          <w:t xml:space="preserve">, inadequate anchorage length and hooks for reinforcement, </w:t>
        </w:r>
      </w:ins>
      <w:ins w:id="100" w:author="Shivang Shekhar" w:date="2022-03-14T00:16:00Z">
        <w:r w:rsidR="004C145E">
          <w:rPr>
            <w:lang w:val="en-US" w:eastAsia="it-IT"/>
          </w:rPr>
          <w:t xml:space="preserve">and </w:t>
        </w:r>
      </w:ins>
      <w:ins w:id="101" w:author="Shivang Shekhar" w:date="2022-03-14T00:14:00Z">
        <w:r w:rsidR="004C145E" w:rsidRPr="00475C34">
          <w:rPr>
            <w:lang w:val="en-US" w:eastAsia="it-IT"/>
          </w:rPr>
          <w:t>lap splices in potential plastic-hinge regions</w:t>
        </w:r>
        <w:r w:rsidR="004C145E">
          <w:rPr>
            <w:lang w:val="en-US" w:eastAsia="it-IT"/>
          </w:rPr>
          <w:t xml:space="preserve"> ther</w:t>
        </w:r>
      </w:ins>
      <w:ins w:id="102" w:author="Shivang Shekhar" w:date="2022-03-14T00:17:00Z">
        <w:r w:rsidR="004C145E">
          <w:rPr>
            <w:lang w:val="en-US" w:eastAsia="it-IT"/>
          </w:rPr>
          <w:t>eby</w:t>
        </w:r>
      </w:ins>
      <w:ins w:id="103" w:author="Shivang Shekhar" w:date="2022-03-14T00:14:00Z">
        <w:r w:rsidR="004C145E" w:rsidRPr="00475C34">
          <w:rPr>
            <w:lang w:val="en-US" w:eastAsia="it-IT"/>
          </w:rPr>
          <w:t xml:space="preserve"> </w:t>
        </w:r>
      </w:ins>
      <w:ins w:id="104" w:author="Shivang Shekhar" w:date="2022-03-14T00:16:00Z">
        <w:r w:rsidR="004C145E">
          <w:rPr>
            <w:lang w:val="en-US" w:eastAsia="it-IT"/>
          </w:rPr>
          <w:t>highlighting lack of seismic detailing</w:t>
        </w:r>
      </w:ins>
      <w:ins w:id="105" w:author="Shivang Shekhar" w:date="2022-03-14T00:14:00Z">
        <w:r w:rsidR="004C145E" w:rsidRPr="00475C34">
          <w:rPr>
            <w:lang w:val="en-US" w:eastAsia="it-IT"/>
          </w:rPr>
          <w:t xml:space="preserve">. </w:t>
        </w:r>
      </w:ins>
      <w:ins w:id="106" w:author="Shivang Shekhar" w:date="2022-03-14T00:17:00Z">
        <w:r w:rsidR="004C145E" w:rsidRPr="004C145E">
          <w:rPr>
            <w:lang w:val="en-US" w:eastAsia="it-IT"/>
          </w:rPr>
          <w:t xml:space="preserve">The next subsection introduces the corrosion deterioration mechanism of the case-study </w:t>
        </w:r>
      </w:ins>
      <w:ins w:id="107" w:author="Shivang Shekhar" w:date="2022-03-14T00:18:00Z">
        <w:r w:rsidR="00E00881">
          <w:rPr>
            <w:lang w:val="en-US" w:eastAsia="it-IT"/>
          </w:rPr>
          <w:t>frame</w:t>
        </w:r>
      </w:ins>
      <w:ins w:id="108" w:author="Shivang Shekhar" w:date="2022-03-14T00:17:00Z">
        <w:r w:rsidR="004C145E" w:rsidRPr="004C145E">
          <w:rPr>
            <w:lang w:val="en-US" w:eastAsia="it-IT"/>
          </w:rPr>
          <w:t xml:space="preserve">. </w:t>
        </w:r>
      </w:ins>
      <w:commentRangeStart w:id="109"/>
      <w:del w:id="110" w:author="Shivang Shekhar" w:date="2022-03-14T19:17:00Z">
        <w:r w:rsidR="0077230D" w:rsidRPr="004C145E" w:rsidDel="0051130C">
          <w:rPr>
            <w:strike/>
            <w:lang w:val="en-US"/>
            <w:rPrChange w:id="111" w:author="Shivang Shekhar" w:date="2022-03-14T00:10:00Z">
              <w:rPr>
                <w:lang w:val="en-US"/>
              </w:rPr>
            </w:rPrChange>
          </w:rPr>
          <w:delText xml:space="preserve">The FE model strategy is followed as per the Freddi et al., </w:delText>
        </w:r>
        <w:r w:rsidR="0077230D" w:rsidRPr="004C145E" w:rsidDel="0051130C">
          <w:rPr>
            <w:strike/>
            <w:lang w:val="en-US"/>
            <w:rPrChange w:id="112" w:author="Shivang Shekhar" w:date="2022-03-14T00:10:00Z">
              <w:rPr>
                <w:lang w:val="en-US"/>
              </w:rPr>
            </w:rPrChange>
          </w:rPr>
          <w:fldChar w:fldCharType="begin"/>
        </w:r>
        <w:r w:rsidR="0077230D" w:rsidRPr="004C145E" w:rsidDel="0051130C">
          <w:rPr>
            <w:strike/>
            <w:lang w:val="en-US"/>
            <w:rPrChange w:id="113" w:author="Shivang Shekhar" w:date="2022-03-14T00:10:00Z">
              <w:rPr>
                <w:lang w:val="en-US"/>
              </w:rPr>
            </w:rPrChange>
          </w:rPr>
          <w:del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delInstrText>
        </w:r>
        <w:r w:rsidR="0077230D" w:rsidRPr="004C145E" w:rsidDel="0051130C">
          <w:rPr>
            <w:strike/>
            <w:lang w:val="en-US"/>
            <w:rPrChange w:id="114" w:author="Shivang Shekhar" w:date="2022-03-14T00:10:00Z">
              <w:rPr>
                <w:lang w:val="en-US"/>
              </w:rPr>
            </w:rPrChange>
          </w:rPr>
          <w:fldChar w:fldCharType="separate"/>
        </w:r>
        <w:r w:rsidR="0077230D" w:rsidRPr="004C145E" w:rsidDel="0051130C">
          <w:rPr>
            <w:rFonts w:cs="Times New Roman"/>
            <w:strike/>
            <w:rPrChange w:id="115" w:author="Shivang Shekhar" w:date="2022-03-14T00:10:00Z">
              <w:rPr>
                <w:rFonts w:cs="Times New Roman"/>
              </w:rPr>
            </w:rPrChange>
          </w:rPr>
          <w:delText>[39,40]</w:delText>
        </w:r>
        <w:r w:rsidR="0077230D" w:rsidRPr="004C145E" w:rsidDel="0051130C">
          <w:rPr>
            <w:strike/>
            <w:lang w:val="en-US"/>
            <w:rPrChange w:id="116" w:author="Shivang Shekhar" w:date="2022-03-14T00:10:00Z">
              <w:rPr>
                <w:lang w:val="en-US"/>
              </w:rPr>
            </w:rPrChange>
          </w:rPr>
          <w:fldChar w:fldCharType="end"/>
        </w:r>
        <w:r w:rsidR="0077230D" w:rsidRPr="004C145E" w:rsidDel="0051130C">
          <w:rPr>
            <w:strike/>
            <w:lang w:val="en-US"/>
            <w:rPrChange w:id="117" w:author="Shivang Shekhar" w:date="2022-03-14T00:10:00Z">
              <w:rPr>
                <w:lang w:val="en-US"/>
              </w:rPr>
            </w:rPrChange>
          </w:rPr>
          <w:delText xml:space="preserve"> which helps in monitoring brittle local failure mechanism which is important for low-ductile frames.</w:delText>
        </w:r>
        <w:commentRangeEnd w:id="109"/>
        <w:r w:rsidR="0077230D" w:rsidRPr="004C145E" w:rsidDel="0051130C">
          <w:rPr>
            <w:rStyle w:val="CommentReference"/>
            <w:strike/>
            <w:rPrChange w:id="118" w:author="Shivang Shekhar" w:date="2022-03-14T00:10:00Z">
              <w:rPr>
                <w:rStyle w:val="CommentReference"/>
              </w:rPr>
            </w:rPrChange>
          </w:rPr>
          <w:commentReference w:id="109"/>
        </w:r>
      </w:del>
    </w:p>
    <w:p w14:paraId="44E4D586" w14:textId="76A9687B" w:rsidR="00E04EE9" w:rsidRPr="00E04EE9" w:rsidRDefault="00257312" w:rsidP="00E04EE9">
      <w:pPr>
        <w:jc w:val="center"/>
        <w:rPr>
          <w:lang w:val="en-US" w:eastAsia="it-IT"/>
          <w:rPrChange w:id="119" w:author="Shivang Shekhar" w:date="2022-03-14T00:10:00Z">
            <w:rPr>
              <w:lang w:val="en-US"/>
            </w:rPr>
          </w:rPrChange>
        </w:rPr>
      </w:pPr>
      <w:r w:rsidRPr="00257312">
        <w:drawing>
          <wp:inline distT="0" distB="0" distL="0" distR="0" wp14:anchorId="10D60E2A" wp14:editId="57BF7E81">
            <wp:extent cx="4368800" cy="24551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0786" cy="2456232"/>
                    </a:xfrm>
                    <a:prstGeom prst="rect">
                      <a:avLst/>
                    </a:prstGeom>
                    <a:noFill/>
                    <a:ln>
                      <a:noFill/>
                    </a:ln>
                  </pic:spPr>
                </pic:pic>
              </a:graphicData>
            </a:graphic>
          </wp:inline>
        </w:drawing>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026"/>
      </w:tblGrid>
      <w:tr w:rsidR="00021886" w:rsidRPr="00A339F7" w14:paraId="6F3A8C9E" w14:textId="77777777" w:rsidTr="00A317DC">
        <w:trPr>
          <w:trHeight w:val="3544"/>
        </w:trPr>
        <w:tc>
          <w:tcPr>
            <w:tcW w:w="9026" w:type="dxa"/>
          </w:tcPr>
          <w:p w14:paraId="2B68D184" w14:textId="6D5AF5E2" w:rsidR="00021886" w:rsidRPr="00A339F7" w:rsidRDefault="00A317DC" w:rsidP="00A317DC">
            <w:pPr>
              <w:keepNext/>
              <w:jc w:val="center"/>
            </w:pPr>
            <w:r>
              <w:rPr>
                <w:noProof/>
                <w:lang w:val="en-IN" w:eastAsia="en-IN"/>
              </w:rPr>
              <w:lastRenderedPageBreak/>
              <w:drawing>
                <wp:inline distT="0" distB="0" distL="0" distR="0" wp14:anchorId="25711B96" wp14:editId="5E481D78">
                  <wp:extent cx="3370329" cy="212146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duotone>
                              <a:schemeClr val="accent2">
                                <a:shade val="45000"/>
                                <a:satMod val="135000"/>
                              </a:schemeClr>
                              <a:prstClr val="white"/>
                            </a:duotone>
                          </a:blip>
                          <a:stretch>
                            <a:fillRect/>
                          </a:stretch>
                        </pic:blipFill>
                        <pic:spPr>
                          <a:xfrm>
                            <a:off x="0" y="0"/>
                            <a:ext cx="3379516" cy="2127246"/>
                          </a:xfrm>
                          <a:prstGeom prst="rect">
                            <a:avLst/>
                          </a:prstGeom>
                        </pic:spPr>
                      </pic:pic>
                    </a:graphicData>
                  </a:graphic>
                </wp:inline>
              </w:drawing>
            </w:r>
          </w:p>
        </w:tc>
      </w:tr>
      <w:tr w:rsidR="00021886" w:rsidRPr="00A339F7" w14:paraId="401FF6DB" w14:textId="77777777" w:rsidTr="00A317DC">
        <w:trPr>
          <w:trHeight w:val="295"/>
        </w:trPr>
        <w:tc>
          <w:tcPr>
            <w:tcW w:w="9026" w:type="dxa"/>
          </w:tcPr>
          <w:p w14:paraId="7384939E" w14:textId="62C97758" w:rsidR="00021886" w:rsidRPr="00A317DC" w:rsidRDefault="00A317DC" w:rsidP="00A317DC">
            <w:pPr>
              <w:pStyle w:val="Caption"/>
              <w:rPr>
                <w:rFonts w:ascii="Times New Roman" w:hAnsi="Times New Roman" w:cs="Times New Roman"/>
                <w:lang w:val="en-IN"/>
              </w:rPr>
            </w:pPr>
            <w:bookmarkStart w:id="120" w:name="_Ref98177854"/>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sidR="0087194E">
              <w:rPr>
                <w:rFonts w:ascii="Times New Roman" w:hAnsi="Times New Roman" w:cs="Times New Roman"/>
                <w:noProof/>
                <w:sz w:val="20"/>
              </w:rPr>
              <w:t>1</w:t>
            </w:r>
            <w:r w:rsidRPr="00A317DC">
              <w:fldChar w:fldCharType="end"/>
            </w:r>
            <w:bookmarkEnd w:id="120"/>
            <w:r>
              <w:rPr>
                <w:rFonts w:ascii="Times New Roman" w:hAnsi="Times New Roman" w:cs="Times New Roman"/>
                <w:sz w:val="20"/>
                <w:lang w:val="en-IN"/>
              </w:rPr>
              <w:t xml:space="preserve">. Case-study frame layout adapted from </w:t>
            </w:r>
            <w:proofErr w:type="spellStart"/>
            <w:r>
              <w:rPr>
                <w:rFonts w:ascii="Times New Roman" w:hAnsi="Times New Roman" w:cs="Times New Roman"/>
                <w:sz w:val="20"/>
                <w:lang w:val="en-IN"/>
              </w:rPr>
              <w:t>Bracci</w:t>
            </w:r>
            <w:proofErr w:type="spellEnd"/>
            <w:r>
              <w:rPr>
                <w:rFonts w:ascii="Times New Roman" w:hAnsi="Times New Roman" w:cs="Times New Roman"/>
                <w:sz w:val="20"/>
                <w:lang w:val="en-IN"/>
              </w:rPr>
              <w:t xml:space="preserve"> et al. [</w:t>
            </w:r>
            <w:commentRangeStart w:id="121"/>
            <w:r>
              <w:rPr>
                <w:rFonts w:ascii="Times New Roman" w:hAnsi="Times New Roman" w:cs="Times New Roman"/>
                <w:sz w:val="20"/>
                <w:lang w:val="en-IN"/>
              </w:rPr>
              <w:t>CITE</w:t>
            </w:r>
            <w:commentRangeEnd w:id="121"/>
            <w:r>
              <w:rPr>
                <w:rStyle w:val="CommentReference"/>
                <w:rFonts w:ascii="Times New Roman" w:eastAsia="Times New Roman" w:hAnsi="Times New Roman" w:cs="Times New Roman"/>
                <w:b w:val="0"/>
                <w:lang w:val="en-GB"/>
              </w:rPr>
              <w:commentReference w:id="121"/>
            </w:r>
            <w:r>
              <w:rPr>
                <w:rFonts w:ascii="Times New Roman" w:hAnsi="Times New Roman" w:cs="Times New Roman"/>
                <w:sz w:val="20"/>
                <w:lang w:val="en-IN"/>
              </w:rPr>
              <w:t>]</w:t>
            </w:r>
          </w:p>
        </w:tc>
      </w:tr>
    </w:tbl>
    <w:p w14:paraId="59582E5A" w14:textId="27530228" w:rsidR="000E16B4" w:rsidRDefault="000E16B4" w:rsidP="008F3073">
      <w:pPr>
        <w:pStyle w:val="Heading2"/>
        <w:numPr>
          <w:ilvl w:val="1"/>
          <w:numId w:val="7"/>
        </w:numPr>
        <w:ind w:left="426" w:hanging="426"/>
      </w:pPr>
      <w:bookmarkStart w:id="122" w:name="_Ref98167502"/>
      <w:r>
        <w:t xml:space="preserve">Time-Dependent Deterioration Modeling of </w:t>
      </w:r>
      <w:ins w:id="123" w:author="Shivang Shekhar" w:date="2022-03-14T00:12:00Z">
        <w:r w:rsidR="004C145E">
          <w:t xml:space="preserve">the </w:t>
        </w:r>
      </w:ins>
      <w:r>
        <w:t>Case-Study Frame</w:t>
      </w:r>
      <w:bookmarkEnd w:id="122"/>
    </w:p>
    <w:p w14:paraId="6D003E08" w14:textId="0CD67E23" w:rsidR="00190780" w:rsidRPr="003770B3" w:rsidRDefault="007D473B" w:rsidP="0071477C">
      <w:pPr>
        <w:pStyle w:val="BodyNoindent"/>
        <w:spacing w:after="240"/>
        <w:rPr>
          <w:lang w:val="en-US"/>
        </w:rPr>
      </w:pPr>
      <w:r>
        <w:rPr>
          <w:lang w:val="en-US"/>
        </w:rPr>
        <w:t>When located in adverse environmental condition</w:t>
      </w:r>
      <w:ins w:id="124" w:author="Shivang Shekhar" w:date="2022-03-14T19:18:00Z">
        <w:r w:rsidR="0051130C">
          <w:rPr>
            <w:lang w:val="en-US"/>
          </w:rPr>
          <w:t>s</w:t>
        </w:r>
      </w:ins>
      <w:r>
        <w:rPr>
          <w:lang w:val="en-US"/>
        </w:rPr>
        <w:t xml:space="preserve">, </w:t>
      </w:r>
      <w:r w:rsidR="00914FA2">
        <w:rPr>
          <w:lang w:val="en-US"/>
        </w:rPr>
        <w:t xml:space="preserve">RC </w:t>
      </w:r>
      <w:r w:rsidR="00447125">
        <w:rPr>
          <w:lang w:val="en-US"/>
        </w:rPr>
        <w:t>b</w:t>
      </w:r>
      <w:r w:rsidR="00665E65">
        <w:rPr>
          <w:lang w:val="en-US"/>
        </w:rPr>
        <w:t xml:space="preserve">uildings </w:t>
      </w:r>
      <w:r w:rsidR="00914FA2" w:rsidRPr="00914FA2">
        <w:rPr>
          <w:lang w:val="en-US"/>
        </w:rPr>
        <w:t>are subjected to time-dependent aging and degradation</w:t>
      </w:r>
      <w:del w:id="125" w:author="Shivang Shekhar" w:date="2022-03-14T19:18:00Z">
        <w:r w:rsidR="00DA1EC5" w:rsidDel="0051130C">
          <w:rPr>
            <w:lang w:val="en-US"/>
          </w:rPr>
          <w:delText xml:space="preserve"> during the design service life</w:delText>
        </w:r>
      </w:del>
      <w:r w:rsidR="00914FA2" w:rsidRPr="00914FA2">
        <w:rPr>
          <w:lang w:val="en-US"/>
        </w:rPr>
        <w:t xml:space="preserve">. </w:t>
      </w:r>
      <w:r w:rsidR="003770B3" w:rsidRPr="003770B3">
        <w:rPr>
          <w:rFonts w:eastAsia="Times New Roman" w:cs="Shruti"/>
          <w:szCs w:val="20"/>
          <w:lang w:val="en-US"/>
        </w:rPr>
        <w:t xml:space="preserve">The aging and deterioration process of RC </w:t>
      </w:r>
      <w:r w:rsidR="003770B3">
        <w:rPr>
          <w:rFonts w:eastAsia="Times New Roman" w:cs="Shruti"/>
          <w:szCs w:val="20"/>
          <w:lang w:val="en-US"/>
        </w:rPr>
        <w:t>structures</w:t>
      </w:r>
      <w:r w:rsidR="003770B3" w:rsidRPr="003770B3">
        <w:rPr>
          <w:rFonts w:eastAsia="Times New Roman" w:cs="Shruti"/>
          <w:szCs w:val="20"/>
          <w:lang w:val="en-US"/>
        </w:rPr>
        <w:t xml:space="preserve"> manifest in the form of corrosion, and other physical and chemical deterioration. Among these, corrosion deterioration due to the ingress of chloride ions constitutes a dominant form of degradation of RC structures</w:t>
      </w:r>
      <w:r w:rsidR="003770B3">
        <w:rPr>
          <w:rFonts w:eastAsia="Times New Roman" w:cs="Shruti"/>
          <w:szCs w:val="20"/>
          <w:lang w:val="en-US"/>
        </w:rPr>
        <w:t xml:space="preserve"> </w:t>
      </w:r>
      <w:del w:id="126" w:author="Shivang Shekhar" w:date="2022-03-14T19:18:00Z">
        <w:r w:rsidR="003770B3" w:rsidRPr="003770B3" w:rsidDel="0051130C">
          <w:rPr>
            <w:rFonts w:eastAsia="Times New Roman" w:cs="Shruti"/>
            <w:color w:val="7030A0"/>
            <w:szCs w:val="20"/>
            <w:lang w:val="en-US"/>
          </w:rPr>
          <w:delText>(</w:delText>
        </w:r>
      </w:del>
      <w:ins w:id="127" w:author="Shivang Shekhar" w:date="2022-03-14T19:18:00Z">
        <w:r w:rsidR="0051130C">
          <w:rPr>
            <w:rFonts w:eastAsia="Times New Roman" w:cs="Shruti"/>
            <w:color w:val="7030A0"/>
            <w:szCs w:val="20"/>
            <w:lang w:val="en-US"/>
          </w:rPr>
          <w:t>[</w:t>
        </w:r>
      </w:ins>
      <w:r w:rsidR="003770B3" w:rsidRPr="003770B3">
        <w:rPr>
          <w:rFonts w:eastAsia="Times New Roman" w:cs="Shruti"/>
          <w:color w:val="7030A0"/>
          <w:szCs w:val="20"/>
          <w:lang w:val="en-US"/>
        </w:rPr>
        <w:t xml:space="preserve">CITE Stewart and </w:t>
      </w:r>
      <w:proofErr w:type="spellStart"/>
      <w:r w:rsidR="003770B3" w:rsidRPr="003770B3">
        <w:rPr>
          <w:rFonts w:eastAsia="Times New Roman" w:cs="Shruti"/>
          <w:color w:val="7030A0"/>
          <w:szCs w:val="20"/>
          <w:lang w:val="en-US"/>
        </w:rPr>
        <w:t>Rosowsky</w:t>
      </w:r>
      <w:proofErr w:type="spellEnd"/>
      <w:r w:rsidR="003770B3" w:rsidRPr="003770B3">
        <w:rPr>
          <w:rFonts w:eastAsia="Times New Roman" w:cs="Shruti"/>
          <w:color w:val="7030A0"/>
          <w:szCs w:val="20"/>
          <w:lang w:val="en-US"/>
        </w:rPr>
        <w:t xml:space="preserve"> 1998a; Choe et al. 2009; Akiyama et al. 2011</w:t>
      </w:r>
      <w:del w:id="128" w:author="Shivang Shekhar" w:date="2022-03-14T19:18:00Z">
        <w:r w:rsidR="003770B3" w:rsidRPr="003770B3" w:rsidDel="0051130C">
          <w:rPr>
            <w:rFonts w:eastAsia="Times New Roman" w:cs="Shruti"/>
            <w:color w:val="7030A0"/>
            <w:szCs w:val="20"/>
            <w:lang w:val="en-US"/>
          </w:rPr>
          <w:delText>)</w:delText>
        </w:r>
        <w:r w:rsidR="003770B3" w:rsidRPr="003770B3" w:rsidDel="0051130C">
          <w:rPr>
            <w:rFonts w:eastAsia="Times New Roman" w:cs="Shruti"/>
            <w:szCs w:val="20"/>
            <w:lang w:val="en-US"/>
          </w:rPr>
          <w:delText xml:space="preserve">. </w:delText>
        </w:r>
      </w:del>
      <w:ins w:id="129" w:author="Shivang Shekhar" w:date="2022-03-14T19:18:00Z">
        <w:r w:rsidR="0051130C">
          <w:rPr>
            <w:rFonts w:eastAsia="Times New Roman" w:cs="Shruti"/>
            <w:color w:val="7030A0"/>
            <w:szCs w:val="20"/>
            <w:lang w:val="en-US"/>
          </w:rPr>
          <w:t>]</w:t>
        </w:r>
        <w:r w:rsidR="0051130C" w:rsidRPr="003770B3">
          <w:rPr>
            <w:rFonts w:eastAsia="Times New Roman" w:cs="Shruti"/>
            <w:szCs w:val="20"/>
            <w:lang w:val="en-US"/>
          </w:rPr>
          <w:t xml:space="preserve">. </w:t>
        </w:r>
      </w:ins>
      <w:r w:rsidR="003770B3" w:rsidRPr="003770B3">
        <w:rPr>
          <w:rFonts w:eastAsia="Times New Roman" w:cs="Shruti"/>
          <w:szCs w:val="20"/>
          <w:lang w:val="en-US"/>
        </w:rPr>
        <w:t xml:space="preserve">Sources of chlorides may stem from marine environments, </w:t>
      </w:r>
      <w:r w:rsidR="003770B3">
        <w:rPr>
          <w:rFonts w:eastAsia="Times New Roman" w:cs="Shruti"/>
          <w:szCs w:val="20"/>
          <w:lang w:val="en-US"/>
        </w:rPr>
        <w:t>or airborne chloride</w:t>
      </w:r>
      <w:r w:rsidR="003770B3" w:rsidRPr="003770B3">
        <w:rPr>
          <w:rFonts w:eastAsia="Times New Roman" w:cs="Shruti"/>
          <w:szCs w:val="20"/>
          <w:lang w:val="en-US"/>
        </w:rPr>
        <w:t xml:space="preserve"> </w:t>
      </w:r>
      <w:r w:rsidR="003770B3">
        <w:rPr>
          <w:rFonts w:eastAsia="Times New Roman" w:cs="Shruti"/>
          <w:szCs w:val="20"/>
          <w:lang w:val="en-US"/>
        </w:rPr>
        <w:t xml:space="preserve">that </w:t>
      </w:r>
      <w:r w:rsidR="003770B3" w:rsidRPr="003770B3">
        <w:rPr>
          <w:rFonts w:eastAsia="Times New Roman" w:cs="Shruti"/>
          <w:szCs w:val="20"/>
          <w:lang w:val="en-US"/>
        </w:rPr>
        <w:t xml:space="preserve">constitute common exposure scenarios for </w:t>
      </w:r>
      <w:r w:rsidR="003770B3">
        <w:rPr>
          <w:rFonts w:eastAsia="Times New Roman" w:cs="Shruti"/>
          <w:szCs w:val="20"/>
          <w:lang w:val="en-US"/>
        </w:rPr>
        <w:t xml:space="preserve">RC buildings located </w:t>
      </w:r>
      <w:r w:rsidR="003770B3" w:rsidRPr="003770B3">
        <w:rPr>
          <w:rFonts w:eastAsia="Times New Roman" w:cs="Shruti"/>
          <w:szCs w:val="20"/>
          <w:lang w:val="en-US"/>
        </w:rPr>
        <w:t xml:space="preserve">in the </w:t>
      </w:r>
      <w:r w:rsidR="003770B3">
        <w:rPr>
          <w:rFonts w:eastAsia="Times New Roman" w:cs="Shruti"/>
          <w:szCs w:val="20"/>
          <w:lang w:val="en-US"/>
        </w:rPr>
        <w:t>coastal area of case-study</w:t>
      </w:r>
      <w:r w:rsidR="003770B3" w:rsidRPr="003770B3">
        <w:rPr>
          <w:rFonts w:eastAsia="Times New Roman" w:cs="Shruti"/>
          <w:szCs w:val="20"/>
          <w:lang w:val="en-US"/>
        </w:rPr>
        <w:t xml:space="preserve"> region of </w:t>
      </w:r>
      <w:r w:rsidR="003770B3">
        <w:rPr>
          <w:rFonts w:eastAsia="Times New Roman" w:cs="Shruti"/>
          <w:szCs w:val="20"/>
          <w:lang w:val="en-US"/>
        </w:rPr>
        <w:t>California</w:t>
      </w:r>
      <w:r w:rsidR="003770B3" w:rsidRPr="003770B3">
        <w:rPr>
          <w:rFonts w:eastAsia="Times New Roman" w:cs="Shruti"/>
          <w:szCs w:val="20"/>
          <w:lang w:val="en-US"/>
        </w:rPr>
        <w:t>.</w:t>
      </w:r>
      <w:r w:rsidR="003770B3">
        <w:rPr>
          <w:szCs w:val="20"/>
          <w:lang w:val="en-US"/>
        </w:rPr>
        <w:t xml:space="preserve"> Accordingly, </w:t>
      </w:r>
      <w:r w:rsidR="003770B3">
        <w:rPr>
          <w:lang w:val="en-US"/>
        </w:rPr>
        <w:t>t</w:t>
      </w:r>
      <w:r w:rsidR="00914FA2" w:rsidRPr="00914FA2">
        <w:rPr>
          <w:lang w:val="en-US"/>
        </w:rPr>
        <w:t xml:space="preserve">his study considers chloride-induced </w:t>
      </w:r>
      <w:r w:rsidR="009E1D12">
        <w:rPr>
          <w:lang w:val="en-US"/>
        </w:rPr>
        <w:t>corrosion</w:t>
      </w:r>
      <w:r w:rsidR="00914FA2" w:rsidRPr="00914FA2">
        <w:rPr>
          <w:lang w:val="en-US"/>
        </w:rPr>
        <w:t xml:space="preserve"> as the primary form</w:t>
      </w:r>
      <w:r w:rsidR="00914FA2">
        <w:rPr>
          <w:lang w:val="en-US"/>
        </w:rPr>
        <w:t xml:space="preserve"> of time-dependent degradation</w:t>
      </w:r>
      <w:r w:rsidR="003770B3">
        <w:rPr>
          <w:lang w:val="en-US"/>
        </w:rPr>
        <w:t xml:space="preserve"> of the case-study building frame</w:t>
      </w:r>
      <w:r w:rsidR="00914FA2">
        <w:rPr>
          <w:lang w:val="en-US"/>
        </w:rPr>
        <w:t xml:space="preserve">. </w:t>
      </w:r>
      <w:r w:rsidR="00914FA2" w:rsidRPr="00914FA2">
        <w:rPr>
          <w:lang w:val="en-US"/>
        </w:rPr>
        <w:t xml:space="preserve">Corrosion </w:t>
      </w:r>
      <w:proofErr w:type="spellStart"/>
      <w:r w:rsidR="0087194E">
        <w:rPr>
          <w:lang w:val="en-US"/>
        </w:rPr>
        <w:t>p</w:t>
      </w:r>
      <w:r w:rsidR="00914FA2" w:rsidRPr="00914FA2">
        <w:rPr>
          <w:lang w:val="en-US"/>
        </w:rPr>
        <w:t>deterioration</w:t>
      </w:r>
      <w:proofErr w:type="spellEnd"/>
      <w:r w:rsidR="00914FA2" w:rsidRPr="00914FA2">
        <w:rPr>
          <w:lang w:val="en-US"/>
        </w:rPr>
        <w:t xml:space="preserve"> in RC </w:t>
      </w:r>
      <w:r w:rsidR="00902F95">
        <w:rPr>
          <w:lang w:val="en-US"/>
        </w:rPr>
        <w:t>structures</w:t>
      </w:r>
      <w:r w:rsidR="00914FA2" w:rsidRPr="00914FA2">
        <w:rPr>
          <w:lang w:val="en-US"/>
        </w:rPr>
        <w:t xml:space="preserve"> begins after a time interval known as the corrosion initiation time (</w:t>
      </w:r>
      <w:proofErr w:type="spellStart"/>
      <w:r w:rsidR="00914FA2" w:rsidRPr="00447125">
        <w:rPr>
          <w:i/>
          <w:lang w:val="en-US"/>
        </w:rPr>
        <w:t>T</w:t>
      </w:r>
      <w:r w:rsidR="00914FA2" w:rsidRPr="00447125">
        <w:rPr>
          <w:i/>
          <w:vertAlign w:val="subscript"/>
          <w:lang w:val="en-US"/>
        </w:rPr>
        <w:t>init</w:t>
      </w:r>
      <w:proofErr w:type="spellEnd"/>
      <w:r w:rsidR="00914FA2" w:rsidRPr="00914FA2">
        <w:rPr>
          <w:lang w:val="en-US"/>
        </w:rPr>
        <w:t xml:space="preserve">). Chloride ions gradually penetrate the concrete cover during this time, </w:t>
      </w:r>
      <w:proofErr w:type="spellStart"/>
      <w:r w:rsidR="00914FA2" w:rsidRPr="00914FA2">
        <w:rPr>
          <w:lang w:val="en-US"/>
        </w:rPr>
        <w:t>depassivating</w:t>
      </w:r>
      <w:proofErr w:type="spellEnd"/>
      <w:r w:rsidR="00914FA2" w:rsidRPr="00914FA2">
        <w:rPr>
          <w:lang w:val="en-US"/>
        </w:rPr>
        <w:t xml:space="preserve"> the reinforcing steel and initiating corrosion. This study uses the widely adopted probabilistic model proposed by </w:t>
      </w:r>
      <w:proofErr w:type="spellStart"/>
      <w:r w:rsidR="00914FA2" w:rsidRPr="00914FA2">
        <w:rPr>
          <w:lang w:val="en-US"/>
        </w:rPr>
        <w:t>Duracrete</w:t>
      </w:r>
      <w:proofErr w:type="spellEnd"/>
      <w:r w:rsidR="00914FA2" w:rsidRPr="00914FA2">
        <w:rPr>
          <w:lang w:val="en-US"/>
        </w:rPr>
        <w:t xml:space="preserve"> </w:t>
      </w:r>
      <w:r w:rsidR="00447125">
        <w:rPr>
          <w:lang w:val="en-US"/>
        </w:rPr>
        <w:t>[</w:t>
      </w:r>
      <w:r w:rsidR="00447125" w:rsidRPr="00665E65">
        <w:rPr>
          <w:color w:val="7030A0"/>
          <w:lang w:val="en-US"/>
        </w:rPr>
        <w:t>CITE</w:t>
      </w:r>
      <w:r w:rsidR="00447125">
        <w:rPr>
          <w:lang w:val="en-US"/>
        </w:rPr>
        <w:t xml:space="preserve">] </w:t>
      </w:r>
      <w:r w:rsidR="00914FA2" w:rsidRPr="00914FA2">
        <w:rPr>
          <w:lang w:val="en-US"/>
        </w:rPr>
        <w:t>to predict corrosion initiation time represented as:</w:t>
      </w:r>
    </w:p>
    <w:p w14:paraId="1F6360AD" w14:textId="3912035A" w:rsidR="0071477C" w:rsidRPr="0071477C" w:rsidRDefault="0071477C" w:rsidP="0071477C">
      <w:pPr>
        <w:pStyle w:val="MTDisplayEquation"/>
        <w:rPr>
          <w:lang w:val="en-US"/>
        </w:rPr>
      </w:pPr>
      <w:r>
        <w:rPr>
          <w:lang w:val="en-US"/>
        </w:rPr>
        <w:tab/>
      </w:r>
      <w:r w:rsidR="00A31D92" w:rsidRPr="00A31D92">
        <w:rPr>
          <w:position w:val="-36"/>
          <w:lang w:val="en-US"/>
        </w:rPr>
        <w:object w:dxaOrig="4540" w:dyaOrig="980" w14:anchorId="3C4C2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4pt;height:49.2pt" o:ole="">
            <v:imagedata r:id="rId15" o:title=""/>
          </v:shape>
          <o:OLEObject Type="Embed" ProgID="Equation.DSMT4" ShapeID="_x0000_i1025" DrawAspect="Content" ObjectID="_1709797502" r:id="rId16"/>
        </w:objec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130" w:name="ZEqnNum729115"/>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87194E">
        <w:rPr>
          <w:noProof/>
          <w:lang w:val="en-US"/>
        </w:rPr>
        <w:instrText>1</w:instrText>
      </w:r>
      <w:r>
        <w:rPr>
          <w:lang w:val="en-US"/>
        </w:rPr>
        <w:fldChar w:fldCharType="end"/>
      </w:r>
      <w:r>
        <w:rPr>
          <w:lang w:val="en-US"/>
        </w:rPr>
        <w:instrText>)</w:instrText>
      </w:r>
      <w:bookmarkEnd w:id="130"/>
      <w:r>
        <w:rPr>
          <w:lang w:val="en-US"/>
        </w:rPr>
        <w:fldChar w:fldCharType="end"/>
      </w:r>
    </w:p>
    <w:p w14:paraId="1137DE3D" w14:textId="3AB54294" w:rsidR="0082704D" w:rsidRDefault="00190780" w:rsidP="00470141">
      <w:pPr>
        <w:pStyle w:val="CommentText"/>
        <w:spacing w:after="240"/>
        <w:jc w:val="both"/>
      </w:pPr>
      <w:r w:rsidRPr="00A339F7">
        <w:t xml:space="preserve">where, </w:t>
      </w:r>
      <w:r w:rsidRPr="00A339F7">
        <w:rPr>
          <w:i/>
        </w:rPr>
        <w:t>c</w:t>
      </w:r>
      <w:r w:rsidRPr="00A339F7">
        <w:rPr>
          <w:i/>
          <w:vertAlign w:val="subscript"/>
        </w:rPr>
        <w:t>v</w:t>
      </w:r>
      <w:r w:rsidRPr="00A339F7">
        <w:t xml:space="preserve"> is the concrete cover depth in mm, </w:t>
      </w:r>
      <w:r w:rsidRPr="00A339F7">
        <w:rPr>
          <w:i/>
        </w:rPr>
        <w:t>D</w:t>
      </w:r>
      <w:r w:rsidRPr="00A339F7">
        <w:rPr>
          <w:i/>
          <w:vertAlign w:val="subscript"/>
        </w:rPr>
        <w:t>cl,</w:t>
      </w:r>
      <w:r w:rsidRPr="00A339F7">
        <w:rPr>
          <w:vertAlign w:val="subscript"/>
        </w:rPr>
        <w:t>0</w:t>
      </w:r>
      <w:r w:rsidRPr="00A339F7">
        <w:t xml:space="preserve"> is the diffusion coefficient at </w:t>
      </w:r>
      <w:r w:rsidRPr="00A339F7">
        <w:rPr>
          <w:i/>
        </w:rPr>
        <w:t>t</w:t>
      </w:r>
      <w:r w:rsidRPr="00A339F7">
        <w:rPr>
          <w:vertAlign w:val="subscript"/>
        </w:rPr>
        <w:t>0</w:t>
      </w:r>
      <w:r w:rsidRPr="00A339F7">
        <w:t xml:space="preserve"> = 28 days in mm</w:t>
      </w:r>
      <w:r w:rsidRPr="00A339F7">
        <w:rPr>
          <w:vertAlign w:val="superscript"/>
        </w:rPr>
        <w:t>2</w:t>
      </w:r>
      <w:r w:rsidRPr="00A339F7">
        <w:t>/year determined from compliance test</w:t>
      </w:r>
      <w:r w:rsidRPr="00A339F7">
        <w:rPr>
          <w:i/>
        </w:rPr>
        <w:t>, k</w:t>
      </w:r>
      <w:r w:rsidRPr="00A339F7">
        <w:rPr>
          <w:i/>
          <w:vertAlign w:val="subscript"/>
        </w:rPr>
        <w:t>t</w:t>
      </w:r>
      <w:r w:rsidRPr="00A339F7">
        <w:t xml:space="preserve"> is the correction factor of tests performed to estimate </w:t>
      </w:r>
      <w:r w:rsidRPr="00A339F7">
        <w:rPr>
          <w:i/>
        </w:rPr>
        <w:t>D</w:t>
      </w:r>
      <w:r w:rsidRPr="00A339F7">
        <w:rPr>
          <w:i/>
          <w:vertAlign w:val="subscript"/>
        </w:rPr>
        <w:t>cl</w:t>
      </w:r>
      <w:r w:rsidRPr="00A339F7">
        <w:rPr>
          <w:vertAlign w:val="subscript"/>
        </w:rPr>
        <w:t>,0</w:t>
      </w:r>
      <w:r w:rsidRPr="00A339F7">
        <w:t xml:space="preserve">, </w:t>
      </w:r>
      <w:proofErr w:type="spellStart"/>
      <w:r w:rsidRPr="00A339F7">
        <w:rPr>
          <w:i/>
        </w:rPr>
        <w:t>k</w:t>
      </w:r>
      <w:r w:rsidRPr="00A339F7">
        <w:rPr>
          <w:i/>
          <w:vertAlign w:val="subscript"/>
        </w:rPr>
        <w:t>e</w:t>
      </w:r>
      <w:proofErr w:type="spellEnd"/>
      <w:r w:rsidRPr="00A339F7">
        <w:t xml:space="preserve"> and </w:t>
      </w:r>
      <w:r w:rsidRPr="00A339F7">
        <w:rPr>
          <w:i/>
        </w:rPr>
        <w:t>k</w:t>
      </w:r>
      <w:r w:rsidRPr="00A339F7">
        <w:rPr>
          <w:i/>
          <w:vertAlign w:val="subscript"/>
        </w:rPr>
        <w:t>c</w:t>
      </w:r>
      <w:r w:rsidRPr="00A339F7">
        <w:t xml:space="preserve"> are environmental and curing factor, </w:t>
      </w:r>
      <w:proofErr w:type="spellStart"/>
      <w:r w:rsidRPr="00A339F7">
        <w:rPr>
          <w:i/>
        </w:rPr>
        <w:t>n</w:t>
      </w:r>
      <w:r w:rsidRPr="00A339F7">
        <w:rPr>
          <w:i/>
          <w:vertAlign w:val="subscript"/>
        </w:rPr>
        <w:t>cl</w:t>
      </w:r>
      <w:proofErr w:type="spellEnd"/>
      <w:r w:rsidRPr="00A339F7">
        <w:t xml:space="preserve"> is the age exponent considering densification of cement paste due to hydration chloride, </w:t>
      </w:r>
      <w:r w:rsidRPr="00A339F7">
        <w:rPr>
          <w:i/>
        </w:rPr>
        <w:t>C</w:t>
      </w:r>
      <w:r w:rsidRPr="00A339F7">
        <w:rPr>
          <w:i/>
          <w:vertAlign w:val="subscript"/>
        </w:rPr>
        <w:t>s</w:t>
      </w:r>
      <w:r w:rsidRPr="00A339F7">
        <w:t xml:space="preserve"> is the equilibrium chloride concentration at the exposed concrete surface, </w:t>
      </w:r>
      <w:proofErr w:type="spellStart"/>
      <w:r w:rsidRPr="00A339F7">
        <w:rPr>
          <w:i/>
        </w:rPr>
        <w:t>C</w:t>
      </w:r>
      <w:r w:rsidRPr="00A339F7">
        <w:rPr>
          <w:i/>
          <w:vertAlign w:val="subscript"/>
        </w:rPr>
        <w:t>cr</w:t>
      </w:r>
      <w:proofErr w:type="spellEnd"/>
      <w:r w:rsidRPr="00A339F7">
        <w:t xml:space="preserve"> is the critical chloride concentration, and </w:t>
      </w:r>
      <w:r w:rsidRPr="00A339F7">
        <w:rPr>
          <w:i/>
        </w:rPr>
        <w:t>erf</w:t>
      </w:r>
      <w:r w:rsidRPr="00A339F7">
        <w:t xml:space="preserve"> is the Gaussian error function. This study assumes marine splash environmental condition and probabilistic distribution of the parameters to estimate corrosion initiation time are adopted from </w:t>
      </w:r>
      <w:proofErr w:type="spellStart"/>
      <w:r w:rsidR="00665E65">
        <w:t>Duracrete</w:t>
      </w:r>
      <w:proofErr w:type="spellEnd"/>
      <w:r w:rsidR="00665E65">
        <w:t xml:space="preserve"> [</w:t>
      </w:r>
      <w:r w:rsidR="00665E65" w:rsidRPr="00665E65">
        <w:rPr>
          <w:color w:val="7030A0"/>
        </w:rPr>
        <w:t>CITE</w:t>
      </w:r>
      <w:r w:rsidR="00665E65">
        <w:t xml:space="preserve">] </w:t>
      </w:r>
      <w:r w:rsidR="0051130C">
        <w:t xml:space="preserve">and reported in </w:t>
      </w:r>
      <w:r w:rsidR="0051130C" w:rsidRPr="0051130C">
        <w:rPr>
          <w:b/>
          <w:highlight w:val="yellow"/>
        </w:rPr>
        <w:fldChar w:fldCharType="begin"/>
      </w:r>
      <w:r w:rsidR="0051130C" w:rsidRPr="0051130C">
        <w:rPr>
          <w:b/>
          <w:highlight w:val="yellow"/>
        </w:rPr>
        <w:instrText xml:space="preserve"> REF _Ref46678339 \h </w:instrText>
      </w:r>
      <w:r w:rsidR="0051130C">
        <w:rPr>
          <w:b/>
          <w:highlight w:val="yellow"/>
        </w:rPr>
        <w:instrText xml:space="preserve"> \* MERGEFORMAT </w:instrText>
      </w:r>
      <w:r w:rsidR="0051130C" w:rsidRPr="0051130C">
        <w:rPr>
          <w:b/>
          <w:highlight w:val="yellow"/>
        </w:rPr>
      </w:r>
      <w:r w:rsidR="0051130C" w:rsidRPr="0051130C">
        <w:rPr>
          <w:b/>
          <w:highlight w:val="yellow"/>
        </w:rPr>
        <w:fldChar w:fldCharType="separate"/>
      </w:r>
      <w:r w:rsidR="0087194E" w:rsidRPr="0082704D">
        <w:rPr>
          <w:rFonts w:cs="Shruti"/>
          <w:b/>
          <w:iCs/>
          <w:szCs w:val="18"/>
          <w:lang w:val="en-US"/>
        </w:rPr>
        <w:t xml:space="preserve">Table </w:t>
      </w:r>
      <w:r w:rsidR="0087194E">
        <w:rPr>
          <w:rFonts w:cs="Shruti"/>
          <w:b/>
          <w:iCs/>
          <w:noProof/>
          <w:szCs w:val="18"/>
          <w:lang w:val="en-US"/>
        </w:rPr>
        <w:t>1</w:t>
      </w:r>
      <w:r w:rsidR="0051130C" w:rsidRPr="0051130C">
        <w:rPr>
          <w:b/>
          <w:highlight w:val="yellow"/>
        </w:rPr>
        <w:fldChar w:fldCharType="end"/>
      </w:r>
      <w:r w:rsidRPr="0051130C">
        <w:rPr>
          <w:b/>
        </w:rPr>
        <w:t>.</w:t>
      </w:r>
      <w:r>
        <w:t xml:space="preserve"> </w:t>
      </w:r>
    </w:p>
    <w:p w14:paraId="6277FD57" w14:textId="26C11B5E" w:rsidR="0082704D" w:rsidRPr="0082704D" w:rsidRDefault="0082704D" w:rsidP="0082704D">
      <w:pPr>
        <w:spacing w:after="200"/>
        <w:jc w:val="both"/>
        <w:rPr>
          <w:rFonts w:cs="Shruti"/>
          <w:b/>
          <w:iCs/>
          <w:szCs w:val="18"/>
          <w:lang w:val="en-US"/>
        </w:rPr>
      </w:pPr>
      <w:bookmarkStart w:id="131" w:name="_Ref46678339"/>
      <w:r w:rsidRPr="0082704D">
        <w:rPr>
          <w:rFonts w:cs="Shruti"/>
          <w:b/>
          <w:iCs/>
          <w:szCs w:val="18"/>
          <w:lang w:val="en-US"/>
        </w:rPr>
        <w:t xml:space="preserve">Table </w:t>
      </w:r>
      <w:r w:rsidRPr="0082704D">
        <w:rPr>
          <w:rFonts w:cs="Shruti"/>
          <w:b/>
          <w:iCs/>
          <w:szCs w:val="18"/>
          <w:lang w:val="en-US"/>
        </w:rPr>
        <w:fldChar w:fldCharType="begin"/>
      </w:r>
      <w:r w:rsidRPr="0082704D">
        <w:rPr>
          <w:rFonts w:cs="Shruti"/>
          <w:b/>
          <w:iCs/>
          <w:szCs w:val="18"/>
          <w:lang w:val="en-US"/>
        </w:rPr>
        <w:instrText xml:space="preserve"> SEQ Table \* ARABIC </w:instrText>
      </w:r>
      <w:r w:rsidRPr="0082704D">
        <w:rPr>
          <w:rFonts w:cs="Shruti"/>
          <w:b/>
          <w:iCs/>
          <w:szCs w:val="18"/>
          <w:lang w:val="en-US"/>
        </w:rPr>
        <w:fldChar w:fldCharType="separate"/>
      </w:r>
      <w:r w:rsidR="0087194E">
        <w:rPr>
          <w:rFonts w:cs="Shruti"/>
          <w:b/>
          <w:iCs/>
          <w:noProof/>
          <w:szCs w:val="18"/>
          <w:lang w:val="en-US"/>
        </w:rPr>
        <w:t>1</w:t>
      </w:r>
      <w:r w:rsidRPr="0082704D">
        <w:rPr>
          <w:rFonts w:cs="Shruti"/>
          <w:b/>
          <w:iCs/>
          <w:szCs w:val="18"/>
          <w:lang w:val="en-US"/>
        </w:rPr>
        <w:fldChar w:fldCharType="end"/>
      </w:r>
      <w:bookmarkEnd w:id="131"/>
      <w:r w:rsidRPr="0082704D">
        <w:rPr>
          <w:rFonts w:cs="Shruti"/>
          <w:b/>
          <w:iCs/>
          <w:szCs w:val="18"/>
          <w:lang w:val="en-US"/>
        </w:rPr>
        <w:t xml:space="preserve">. Probability distribution of the parameters involved to estimate corrosion initiation time and rate of </w:t>
      </w:r>
      <w:commentRangeStart w:id="132"/>
      <w:r w:rsidRPr="0082704D">
        <w:rPr>
          <w:rFonts w:cs="Shruti"/>
          <w:b/>
          <w:iCs/>
          <w:szCs w:val="18"/>
          <w:lang w:val="en-US"/>
        </w:rPr>
        <w:t>corrosion</w:t>
      </w:r>
      <w:commentRangeEnd w:id="132"/>
      <w:r w:rsidR="0051130C">
        <w:rPr>
          <w:rStyle w:val="CommentReference"/>
        </w:rPr>
        <w:commentReference w:id="132"/>
      </w:r>
      <w:r w:rsidRPr="0082704D">
        <w:rPr>
          <w:rFonts w:cs="Shruti"/>
          <w:b/>
          <w:iCs/>
          <w:szCs w:val="18"/>
          <w:lang w:val="en-US"/>
        </w:rPr>
        <w:t>.</w:t>
      </w:r>
    </w:p>
    <w:tbl>
      <w:tblPr>
        <w:tblStyle w:val="TableGrid2"/>
        <w:tblW w:w="9072" w:type="dxa"/>
        <w:jc w:val="center"/>
        <w:tblCellMar>
          <w:top w:w="28" w:type="dxa"/>
          <w:left w:w="57" w:type="dxa"/>
          <w:bottom w:w="28" w:type="dxa"/>
          <w:right w:w="57" w:type="dxa"/>
        </w:tblCellMar>
        <w:tblLook w:val="04A0" w:firstRow="1" w:lastRow="0" w:firstColumn="1" w:lastColumn="0" w:noHBand="0" w:noVBand="1"/>
      </w:tblPr>
      <w:tblGrid>
        <w:gridCol w:w="4108"/>
        <w:gridCol w:w="1084"/>
        <w:gridCol w:w="1069"/>
        <w:gridCol w:w="344"/>
        <w:gridCol w:w="91"/>
        <w:gridCol w:w="1200"/>
        <w:gridCol w:w="1176"/>
      </w:tblGrid>
      <w:tr w:rsidR="0082704D" w:rsidRPr="0082704D" w14:paraId="76B87637" w14:textId="77777777" w:rsidTr="0082704D">
        <w:trPr>
          <w:trHeight w:val="237"/>
          <w:jc w:val="center"/>
        </w:trPr>
        <w:tc>
          <w:tcPr>
            <w:tcW w:w="9072" w:type="dxa"/>
            <w:gridSpan w:val="7"/>
          </w:tcPr>
          <w:p w14:paraId="303EDD31" w14:textId="67C3BB02"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b/>
                <w:i/>
                <w:sz w:val="20"/>
                <w:szCs w:val="20"/>
                <w:lang w:val="en-US"/>
              </w:rPr>
              <w:t>D</w:t>
            </w:r>
            <w:r w:rsidRPr="0082704D">
              <w:rPr>
                <w:rFonts w:ascii="Times New Roman" w:hAnsi="Times New Roman" w:cs="Times New Roman"/>
                <w:b/>
                <w:i/>
                <w:sz w:val="20"/>
                <w:szCs w:val="20"/>
                <w:vertAlign w:val="subscript"/>
                <w:lang w:val="en-US"/>
              </w:rPr>
              <w:t>cl</w:t>
            </w:r>
            <w:r w:rsidRPr="0082704D">
              <w:rPr>
                <w:rFonts w:ascii="Times New Roman" w:hAnsi="Times New Roman" w:cs="Times New Roman"/>
                <w:b/>
                <w:sz w:val="20"/>
                <w:szCs w:val="20"/>
                <w:vertAlign w:val="subscript"/>
                <w:lang w:val="en-US"/>
              </w:rPr>
              <w:t>,0</w:t>
            </w:r>
            <w:r w:rsidRPr="0082704D">
              <w:rPr>
                <w:rFonts w:ascii="Times New Roman" w:hAnsi="Times New Roman" w:cs="Times New Roman"/>
                <w:b/>
                <w:sz w:val="20"/>
                <w:szCs w:val="20"/>
                <w:lang w:val="en-US"/>
              </w:rPr>
              <w:t xml:space="preserve">:  Reference chloride diffusion coefficient for </w:t>
            </w:r>
            <w:r w:rsidRPr="0082704D">
              <w:rPr>
                <w:rFonts w:ascii="Times New Roman" w:hAnsi="Times New Roman" w:cs="Times New Roman"/>
                <w:b/>
                <w:i/>
                <w:sz w:val="20"/>
                <w:szCs w:val="20"/>
                <w:lang w:val="en-US"/>
              </w:rPr>
              <w:t>w/c</w:t>
            </w:r>
            <w:r w:rsidRPr="0082704D">
              <w:rPr>
                <w:rFonts w:ascii="Times New Roman" w:hAnsi="Times New Roman" w:cs="Times New Roman"/>
                <w:b/>
                <w:sz w:val="20"/>
                <w:szCs w:val="20"/>
                <w:lang w:val="en-US"/>
              </w:rPr>
              <w:t xml:space="preserve"> ratio = 0.50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mdwQa7Fw","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33FD31B6" w14:textId="77777777" w:rsidTr="0082704D">
        <w:trPr>
          <w:jc w:val="center"/>
        </w:trPr>
        <w:tc>
          <w:tcPr>
            <w:tcW w:w="4108" w:type="dxa"/>
            <w:vMerge w:val="restart"/>
            <w:vAlign w:val="center"/>
          </w:tcPr>
          <w:p w14:paraId="1D9C1EE2"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tcPr>
          <w:p w14:paraId="0959842B"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4A3024B6"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1C3A0FA6" w14:textId="77777777" w:rsidTr="0082704D">
        <w:trPr>
          <w:jc w:val="center"/>
        </w:trPr>
        <w:tc>
          <w:tcPr>
            <w:tcW w:w="4108" w:type="dxa"/>
            <w:vMerge/>
          </w:tcPr>
          <w:p w14:paraId="1368D38F" w14:textId="77777777" w:rsidR="0082704D" w:rsidRPr="0082704D" w:rsidRDefault="0082704D" w:rsidP="0082704D">
            <w:pPr>
              <w:jc w:val="center"/>
              <w:rPr>
                <w:rFonts w:ascii="Times New Roman" w:hAnsi="Times New Roman" w:cs="Times New Roman"/>
                <w:sz w:val="20"/>
                <w:szCs w:val="20"/>
                <w:lang w:val="en-US"/>
              </w:rPr>
            </w:pPr>
          </w:p>
        </w:tc>
        <w:tc>
          <w:tcPr>
            <w:tcW w:w="2497" w:type="dxa"/>
            <w:gridSpan w:val="3"/>
          </w:tcPr>
          <w:p w14:paraId="3788D085"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473.0 </w:t>
            </w:r>
            <w:r w:rsidRPr="0082704D">
              <w:rPr>
                <w:rFonts w:ascii="Times New Roman" w:hAnsi="Times New Roman" w:cs="Times New Roman"/>
                <w:i/>
                <w:sz w:val="20"/>
                <w:szCs w:val="20"/>
                <w:lang w:val="en-US"/>
              </w:rPr>
              <w:t>m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year</w:t>
            </w:r>
          </w:p>
        </w:tc>
        <w:tc>
          <w:tcPr>
            <w:tcW w:w="2467" w:type="dxa"/>
            <w:gridSpan w:val="3"/>
          </w:tcPr>
          <w:p w14:paraId="16B4414E"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3.2 × 10</w:t>
            </w:r>
            <w:r w:rsidRPr="0082704D">
              <w:rPr>
                <w:rFonts w:ascii="Times New Roman" w:hAnsi="Times New Roman" w:cs="Times New Roman"/>
                <w:sz w:val="20"/>
                <w:szCs w:val="20"/>
                <w:vertAlign w:val="superscript"/>
                <w:lang w:val="en-US"/>
              </w:rPr>
              <w:t xml:space="preserve">-12 </w:t>
            </w:r>
            <w:r w:rsidRPr="0082704D">
              <w:rPr>
                <w:rFonts w:ascii="Times New Roman" w:hAnsi="Times New Roman" w:cs="Times New Roman"/>
                <w:i/>
                <w:sz w:val="20"/>
                <w:szCs w:val="20"/>
                <w:lang w:val="en-US"/>
              </w:rPr>
              <w:t>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s</w:t>
            </w:r>
          </w:p>
        </w:tc>
      </w:tr>
      <w:tr w:rsidR="0082704D" w:rsidRPr="0082704D" w14:paraId="479EA68A" w14:textId="77777777" w:rsidTr="0082704D">
        <w:trPr>
          <w:jc w:val="center"/>
        </w:trPr>
        <w:tc>
          <w:tcPr>
            <w:tcW w:w="9072" w:type="dxa"/>
            <w:gridSpan w:val="7"/>
          </w:tcPr>
          <w:p w14:paraId="7A7723A0" w14:textId="70974A82" w:rsidR="0082704D" w:rsidRPr="0082704D" w:rsidRDefault="0082704D" w:rsidP="0082704D">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e</w:t>
            </w:r>
            <w:proofErr w:type="spellEnd"/>
            <w:r w:rsidRPr="0082704D">
              <w:rPr>
                <w:rFonts w:ascii="Times New Roman" w:hAnsi="Times New Roman" w:cs="Times New Roman"/>
                <w:b/>
                <w:sz w:val="20"/>
                <w:szCs w:val="20"/>
                <w:lang w:val="en-US"/>
              </w:rPr>
              <w:t xml:space="preserve">: Environmental correction facto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hM4wykXA","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6F8F0B57" w14:textId="77777777" w:rsidTr="0082704D">
        <w:trPr>
          <w:jc w:val="center"/>
        </w:trPr>
        <w:tc>
          <w:tcPr>
            <w:tcW w:w="4108" w:type="dxa"/>
            <w:vMerge w:val="restart"/>
            <w:vAlign w:val="center"/>
          </w:tcPr>
          <w:p w14:paraId="2C67C7E3"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w:t>
            </w:r>
            <w:proofErr w:type="gramStart"/>
            <w:r w:rsidRPr="0082704D">
              <w:rPr>
                <w:rFonts w:ascii="Cambria Math" w:hAnsi="Cambria Math" w:cs="Cambria Math"/>
                <w:sz w:val="20"/>
                <w:szCs w:val="20"/>
                <w:lang w:val="en-US"/>
              </w:rPr>
              <w:t>𝛽</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2497" w:type="dxa"/>
            <w:gridSpan w:val="3"/>
          </w:tcPr>
          <w:p w14:paraId="246C1B72"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𝛼</w:t>
            </w:r>
          </w:p>
        </w:tc>
        <w:tc>
          <w:tcPr>
            <w:tcW w:w="2467" w:type="dxa"/>
            <w:gridSpan w:val="3"/>
          </w:tcPr>
          <w:p w14:paraId="62659EEE"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𝛽</w:t>
            </w:r>
          </w:p>
        </w:tc>
      </w:tr>
      <w:tr w:rsidR="0082704D" w:rsidRPr="0082704D" w14:paraId="35BFFE2E" w14:textId="77777777" w:rsidTr="0082704D">
        <w:trPr>
          <w:jc w:val="center"/>
        </w:trPr>
        <w:tc>
          <w:tcPr>
            <w:tcW w:w="4108" w:type="dxa"/>
            <w:vMerge/>
          </w:tcPr>
          <w:p w14:paraId="5DB3049C" w14:textId="77777777" w:rsidR="0082704D" w:rsidRPr="0082704D" w:rsidRDefault="0082704D" w:rsidP="0082704D">
            <w:pPr>
              <w:jc w:val="center"/>
              <w:rPr>
                <w:rFonts w:ascii="Times New Roman" w:hAnsi="Times New Roman" w:cs="Times New Roman"/>
                <w:sz w:val="20"/>
                <w:szCs w:val="20"/>
                <w:lang w:val="en-US"/>
              </w:rPr>
            </w:pPr>
          </w:p>
        </w:tc>
        <w:tc>
          <w:tcPr>
            <w:tcW w:w="2497" w:type="dxa"/>
            <w:gridSpan w:val="3"/>
          </w:tcPr>
          <w:p w14:paraId="37C4C630"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2</w:t>
            </w:r>
          </w:p>
        </w:tc>
        <w:tc>
          <w:tcPr>
            <w:tcW w:w="2467" w:type="dxa"/>
            <w:gridSpan w:val="3"/>
          </w:tcPr>
          <w:p w14:paraId="12F40066"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0</w:t>
            </w:r>
          </w:p>
        </w:tc>
      </w:tr>
      <w:tr w:rsidR="0082704D" w:rsidRPr="0082704D" w14:paraId="52875540" w14:textId="77777777" w:rsidTr="0082704D">
        <w:trPr>
          <w:jc w:val="center"/>
        </w:trPr>
        <w:tc>
          <w:tcPr>
            <w:tcW w:w="9072" w:type="dxa"/>
            <w:gridSpan w:val="7"/>
          </w:tcPr>
          <w:p w14:paraId="2186FC3C" w14:textId="77777777" w:rsidR="0082704D" w:rsidRPr="0082704D" w:rsidRDefault="0082704D" w:rsidP="0082704D">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proofErr w:type="gramStart"/>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𝛽</w:t>
            </w:r>
            <w:proofErr w:type="gramEnd"/>
            <w:r w:rsidRPr="0082704D">
              <w:rPr>
                <w:rFonts w:ascii="Times New Roman" w:hAnsi="Times New Roman" w:cs="Times New Roman"/>
                <w:sz w:val="20"/>
                <w:szCs w:val="20"/>
                <w:lang w:val="en-US"/>
              </w:rPr>
              <w:t xml:space="preserve">) refers to Gamma distribution with shape parameter </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and inverse scale parameter </w:t>
            </w:r>
            <w:r w:rsidRPr="0082704D">
              <w:rPr>
                <w:rFonts w:ascii="Cambria Math" w:hAnsi="Cambria Math" w:cs="Cambria Math"/>
                <w:sz w:val="20"/>
                <w:szCs w:val="20"/>
                <w:lang w:val="en-US"/>
              </w:rPr>
              <w:t>𝛽</w:t>
            </w:r>
          </w:p>
        </w:tc>
      </w:tr>
      <w:tr w:rsidR="0082704D" w:rsidRPr="0082704D" w14:paraId="677EB3D8" w14:textId="77777777" w:rsidTr="0082704D">
        <w:trPr>
          <w:jc w:val="center"/>
        </w:trPr>
        <w:tc>
          <w:tcPr>
            <w:tcW w:w="9072" w:type="dxa"/>
            <w:gridSpan w:val="7"/>
          </w:tcPr>
          <w:p w14:paraId="2CDE4EB8" w14:textId="4ADDBD47" w:rsidR="0082704D" w:rsidRPr="0082704D" w:rsidRDefault="0082704D" w:rsidP="0082704D">
            <w:pPr>
              <w:jc w:val="center"/>
              <w:rPr>
                <w:rFonts w:ascii="Times New Roman" w:hAnsi="Times New Roman" w:cs="Times New Roman"/>
                <w:b/>
                <w:sz w:val="20"/>
                <w:szCs w:val="20"/>
                <w:lang w:val="en-US"/>
              </w:rPr>
            </w:pPr>
            <w:r w:rsidRPr="0082704D">
              <w:rPr>
                <w:rFonts w:ascii="Times New Roman" w:hAnsi="Times New Roman" w:cs="Times New Roman"/>
                <w:b/>
                <w:i/>
                <w:sz w:val="20"/>
                <w:szCs w:val="20"/>
                <w:lang w:val="en-US"/>
              </w:rPr>
              <w:lastRenderedPageBreak/>
              <w:t>k</w:t>
            </w:r>
            <w:r w:rsidRPr="0082704D">
              <w:rPr>
                <w:rFonts w:ascii="Times New Roman" w:hAnsi="Times New Roman" w:cs="Times New Roman"/>
                <w:b/>
                <w:i/>
                <w:sz w:val="20"/>
                <w:szCs w:val="20"/>
                <w:vertAlign w:val="subscript"/>
                <w:lang w:val="en-US"/>
              </w:rPr>
              <w:t>c</w:t>
            </w:r>
            <w:r w:rsidRPr="0082704D">
              <w:rPr>
                <w:rFonts w:ascii="Times New Roman" w:hAnsi="Times New Roman" w:cs="Times New Roman"/>
                <w:b/>
                <w:sz w:val="20"/>
                <w:szCs w:val="20"/>
                <w:lang w:val="en-US"/>
              </w:rPr>
              <w:t xml:space="preserve">: Correction factor for curing time </w:t>
            </w:r>
            <w:r w:rsidRPr="0082704D">
              <w:rPr>
                <w:rFonts w:ascii="Times New Roman" w:hAnsi="Times New Roman" w:cs="Times New Roman"/>
                <w:i/>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b/>
                <w:i/>
                <w:sz w:val="20"/>
                <w:szCs w:val="20"/>
                <w:lang w:val="en-US"/>
              </w:rPr>
              <w:t xml:space="preserve">At age </w:t>
            </w:r>
            <w:r w:rsidRPr="0082704D">
              <w:rPr>
                <w:rFonts w:ascii="Times New Roman" w:hAnsi="Times New Roman" w:cs="Times New Roman"/>
                <w:b/>
                <w:sz w:val="20"/>
                <w:szCs w:val="20"/>
                <w:lang w:val="en-US"/>
              </w:rPr>
              <w:t>7</w:t>
            </w:r>
            <w:r w:rsidRPr="0082704D">
              <w:rPr>
                <w:rFonts w:ascii="Times New Roman" w:hAnsi="Times New Roman" w:cs="Times New Roman"/>
                <w:b/>
                <w:i/>
                <w:sz w:val="20"/>
                <w:szCs w:val="20"/>
                <w:lang w:val="en-US"/>
              </w:rPr>
              <w:t xml:space="preserve"> days</w:t>
            </w:r>
            <w:r w:rsidRPr="0082704D">
              <w:rPr>
                <w:rFonts w:ascii="Times New Roman" w:hAnsi="Times New Roman" w:cs="Times New Roman"/>
                <w:b/>
                <w:sz w:val="20"/>
                <w:szCs w:val="20"/>
                <w:lang w:val="en-US"/>
              </w:rPr>
              <w:t xml:space="preserve">)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aH7YzVdg","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6AB1A4B0" w14:textId="77777777" w:rsidTr="0082704D">
        <w:trPr>
          <w:jc w:val="center"/>
        </w:trPr>
        <w:tc>
          <w:tcPr>
            <w:tcW w:w="4108" w:type="dxa"/>
            <w:vMerge w:val="restart"/>
            <w:vAlign w:val="center"/>
          </w:tcPr>
          <w:p w14:paraId="02C65EDB" w14:textId="77777777" w:rsidR="0082704D" w:rsidRPr="0082704D" w:rsidRDefault="0082704D" w:rsidP="0082704D">
            <w:pPr>
              <w:jc w:val="center"/>
              <w:rPr>
                <w:rFonts w:ascii="Times New Roman" w:hAnsi="Times New Roman" w:cs="Times New Roman"/>
                <w:sz w:val="20"/>
                <w:szCs w:val="20"/>
                <w:vertAlign w:val="superscript"/>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 xml:space="preserve">a, b, p, </w:t>
            </w:r>
            <w:proofErr w:type="gramStart"/>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1084" w:type="dxa"/>
          </w:tcPr>
          <w:p w14:paraId="0F31B4EE"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00F6B8E0"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141F2C84"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0AFB6DD8"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82704D" w:rsidRPr="0082704D" w14:paraId="77D718AA" w14:textId="77777777" w:rsidTr="0082704D">
        <w:trPr>
          <w:jc w:val="center"/>
        </w:trPr>
        <w:tc>
          <w:tcPr>
            <w:tcW w:w="4108" w:type="dxa"/>
            <w:vMerge/>
          </w:tcPr>
          <w:p w14:paraId="3C07D263" w14:textId="77777777" w:rsidR="0082704D" w:rsidRPr="0082704D" w:rsidRDefault="0082704D" w:rsidP="0082704D">
            <w:pPr>
              <w:jc w:val="center"/>
              <w:rPr>
                <w:rFonts w:ascii="Times New Roman" w:hAnsi="Times New Roman" w:cs="Times New Roman"/>
                <w:sz w:val="20"/>
                <w:szCs w:val="20"/>
                <w:lang w:val="en-US"/>
              </w:rPr>
            </w:pPr>
          </w:p>
        </w:tc>
        <w:tc>
          <w:tcPr>
            <w:tcW w:w="1084" w:type="dxa"/>
          </w:tcPr>
          <w:p w14:paraId="131EE50D"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069" w:type="dxa"/>
          </w:tcPr>
          <w:p w14:paraId="2345E955"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0</w:t>
            </w:r>
          </w:p>
        </w:tc>
        <w:tc>
          <w:tcPr>
            <w:tcW w:w="1635" w:type="dxa"/>
            <w:gridSpan w:val="3"/>
          </w:tcPr>
          <w:p w14:paraId="4C1531E7"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15</w:t>
            </w:r>
          </w:p>
        </w:tc>
        <w:tc>
          <w:tcPr>
            <w:tcW w:w="1176" w:type="dxa"/>
          </w:tcPr>
          <w:p w14:paraId="64284475"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7</w:t>
            </w:r>
          </w:p>
        </w:tc>
      </w:tr>
      <w:tr w:rsidR="0082704D" w:rsidRPr="0082704D" w14:paraId="7762E2A6" w14:textId="77777777" w:rsidTr="0082704D">
        <w:trPr>
          <w:jc w:val="center"/>
        </w:trPr>
        <w:tc>
          <w:tcPr>
            <w:tcW w:w="9072" w:type="dxa"/>
            <w:gridSpan w:val="7"/>
          </w:tcPr>
          <w:p w14:paraId="11DA1BA2" w14:textId="77777777" w:rsidR="0082704D" w:rsidRPr="0082704D" w:rsidRDefault="0082704D" w:rsidP="0082704D">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 xml:space="preserve">) refers to a four-parameter Beta distribution with </w:t>
            </w:r>
            <w:r w:rsidRPr="0082704D">
              <w:rPr>
                <w:rFonts w:ascii="Times New Roman" w:hAnsi="Times New Roman" w:cs="Times New Roman"/>
                <w:i/>
                <w:sz w:val="20"/>
                <w:szCs w:val="20"/>
                <w:lang w:val="en-US"/>
              </w:rPr>
              <w:t>a</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b</w:t>
            </w:r>
            <w:r w:rsidRPr="0082704D">
              <w:rPr>
                <w:rFonts w:ascii="Times New Roman" w:hAnsi="Times New Roman" w:cs="Times New Roman"/>
                <w:sz w:val="20"/>
                <w:szCs w:val="20"/>
                <w:lang w:val="en-US"/>
              </w:rPr>
              <w:t xml:space="preserve"> representing the upper and lower bounds, and </w:t>
            </w:r>
            <w:r w:rsidRPr="0082704D">
              <w:rPr>
                <w:rFonts w:ascii="Times New Roman" w:hAnsi="Times New Roman" w:cs="Times New Roman"/>
                <w:i/>
                <w:sz w:val="20"/>
                <w:szCs w:val="20"/>
                <w:lang w:val="en-US"/>
              </w:rPr>
              <w:t>p</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 xml:space="preserve"> representing the shape parameters</w:t>
            </w:r>
          </w:p>
        </w:tc>
      </w:tr>
      <w:tr w:rsidR="0082704D" w:rsidRPr="0082704D" w14:paraId="73AB72DE" w14:textId="77777777" w:rsidTr="0082704D">
        <w:trPr>
          <w:jc w:val="center"/>
        </w:trPr>
        <w:tc>
          <w:tcPr>
            <w:tcW w:w="9072" w:type="dxa"/>
            <w:gridSpan w:val="7"/>
          </w:tcPr>
          <w:p w14:paraId="279E017A" w14:textId="611A5F7B" w:rsidR="0082704D" w:rsidRPr="0082704D" w:rsidRDefault="0082704D" w:rsidP="0082704D">
            <w:pPr>
              <w:jc w:val="center"/>
              <w:rPr>
                <w:rFonts w:ascii="Times New Roman" w:hAnsi="Times New Roman" w:cs="Times New Roman"/>
                <w:sz w:val="20"/>
                <w:szCs w:val="20"/>
                <w:lang w:val="en-US"/>
              </w:rPr>
            </w:pPr>
            <w:proofErr w:type="spellStart"/>
            <w:r w:rsidRPr="0082704D">
              <w:rPr>
                <w:rFonts w:ascii="Times New Roman" w:hAnsi="Times New Roman" w:cs="Times New Roman"/>
                <w:b/>
                <w:i/>
                <w:sz w:val="20"/>
                <w:szCs w:val="20"/>
                <w:lang w:val="en-US"/>
              </w:rPr>
              <w:t>n</w:t>
            </w:r>
            <w:r w:rsidRPr="0082704D">
              <w:rPr>
                <w:rFonts w:ascii="Times New Roman" w:hAnsi="Times New Roman" w:cs="Times New Roman"/>
                <w:b/>
                <w:i/>
                <w:sz w:val="20"/>
                <w:szCs w:val="20"/>
                <w:vertAlign w:val="subscript"/>
                <w:lang w:val="en-US"/>
              </w:rPr>
              <w:t>cl</w:t>
            </w:r>
            <w:proofErr w:type="spellEnd"/>
            <w:r w:rsidRPr="0082704D">
              <w:rPr>
                <w:rFonts w:ascii="Times New Roman" w:hAnsi="Times New Roman" w:cs="Times New Roman"/>
                <w:b/>
                <w:sz w:val="20"/>
                <w:szCs w:val="20"/>
                <w:lang w:val="en-US"/>
              </w:rPr>
              <w:t xml:space="preserve">: Aging factor or age exponent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hZBEkspo","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3F2758A8" w14:textId="77777777" w:rsidTr="0082704D">
        <w:trPr>
          <w:jc w:val="center"/>
        </w:trPr>
        <w:tc>
          <w:tcPr>
            <w:tcW w:w="4108" w:type="dxa"/>
            <w:vMerge w:val="restart"/>
            <w:vAlign w:val="center"/>
          </w:tcPr>
          <w:p w14:paraId="1362AEC7"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w:t>
            </w:r>
          </w:p>
        </w:tc>
        <w:tc>
          <w:tcPr>
            <w:tcW w:w="1084" w:type="dxa"/>
          </w:tcPr>
          <w:p w14:paraId="4BD7D325"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31CC1DE4"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7EA3796F"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60768DB6"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82704D" w:rsidRPr="0082704D" w14:paraId="55E7C7B4" w14:textId="77777777" w:rsidTr="0082704D">
        <w:trPr>
          <w:jc w:val="center"/>
        </w:trPr>
        <w:tc>
          <w:tcPr>
            <w:tcW w:w="4108" w:type="dxa"/>
            <w:vMerge/>
          </w:tcPr>
          <w:p w14:paraId="63810131" w14:textId="77777777" w:rsidR="0082704D" w:rsidRPr="0082704D" w:rsidRDefault="0082704D" w:rsidP="0082704D">
            <w:pPr>
              <w:jc w:val="center"/>
              <w:rPr>
                <w:rFonts w:ascii="Times New Roman" w:hAnsi="Times New Roman" w:cs="Times New Roman"/>
                <w:sz w:val="20"/>
                <w:szCs w:val="20"/>
                <w:lang w:val="en-US"/>
              </w:rPr>
            </w:pPr>
          </w:p>
        </w:tc>
        <w:tc>
          <w:tcPr>
            <w:tcW w:w="1084" w:type="dxa"/>
          </w:tcPr>
          <w:p w14:paraId="67179EAC"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0</w:t>
            </w:r>
          </w:p>
        </w:tc>
        <w:tc>
          <w:tcPr>
            <w:tcW w:w="1069" w:type="dxa"/>
          </w:tcPr>
          <w:p w14:paraId="102F1F94"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635" w:type="dxa"/>
            <w:gridSpan w:val="3"/>
          </w:tcPr>
          <w:p w14:paraId="7ADB243D"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7.2</w:t>
            </w:r>
          </w:p>
        </w:tc>
        <w:tc>
          <w:tcPr>
            <w:tcW w:w="1176" w:type="dxa"/>
          </w:tcPr>
          <w:p w14:paraId="440A3032"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3</w:t>
            </w:r>
          </w:p>
        </w:tc>
      </w:tr>
      <w:tr w:rsidR="0082704D" w:rsidRPr="0082704D" w14:paraId="6C1EAB18" w14:textId="77777777" w:rsidTr="0082704D">
        <w:trPr>
          <w:jc w:val="center"/>
        </w:trPr>
        <w:tc>
          <w:tcPr>
            <w:tcW w:w="9072" w:type="dxa"/>
            <w:gridSpan w:val="7"/>
          </w:tcPr>
          <w:p w14:paraId="37E5208E" w14:textId="27A3D7D6" w:rsidR="0082704D" w:rsidRPr="0082704D" w:rsidRDefault="0082704D" w:rsidP="0082704D">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cr</w:t>
            </w:r>
            <w:proofErr w:type="spellEnd"/>
            <w:r w:rsidRPr="0082704D">
              <w:rPr>
                <w:rFonts w:ascii="Times New Roman" w:hAnsi="Times New Roman" w:cs="Times New Roman"/>
                <w:b/>
                <w:sz w:val="20"/>
                <w:szCs w:val="20"/>
                <w:lang w:val="en-US"/>
              </w:rPr>
              <w:t xml:space="preserve">: Critical chloride concentration (% relative to binde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cwOW2pRx","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2A2B3F9A" w14:textId="77777777" w:rsidTr="0082704D">
        <w:trPr>
          <w:trHeight w:val="224"/>
          <w:jc w:val="center"/>
        </w:trPr>
        <w:tc>
          <w:tcPr>
            <w:tcW w:w="4108" w:type="dxa"/>
            <w:vMerge w:val="restart"/>
            <w:vAlign w:val="center"/>
          </w:tcPr>
          <w:p w14:paraId="6F96AACE"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vAlign w:val="center"/>
          </w:tcPr>
          <w:p w14:paraId="0223A10B"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2BE5CE62"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33425361" w14:textId="77777777" w:rsidTr="0082704D">
        <w:trPr>
          <w:trHeight w:val="241"/>
          <w:jc w:val="center"/>
        </w:trPr>
        <w:tc>
          <w:tcPr>
            <w:tcW w:w="4108" w:type="dxa"/>
            <w:vMerge/>
          </w:tcPr>
          <w:p w14:paraId="5833B1B0" w14:textId="77777777" w:rsidR="0082704D" w:rsidRPr="0082704D" w:rsidRDefault="0082704D" w:rsidP="0082704D">
            <w:pPr>
              <w:jc w:val="center"/>
              <w:rPr>
                <w:rFonts w:ascii="Times New Roman" w:hAnsi="Times New Roman" w:cs="Times New Roman"/>
                <w:sz w:val="20"/>
                <w:szCs w:val="20"/>
                <w:lang w:val="en-US"/>
              </w:rPr>
            </w:pPr>
          </w:p>
        </w:tc>
        <w:tc>
          <w:tcPr>
            <w:tcW w:w="2497" w:type="dxa"/>
            <w:gridSpan w:val="3"/>
            <w:vAlign w:val="center"/>
          </w:tcPr>
          <w:p w14:paraId="5234965C"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50</w:t>
            </w:r>
          </w:p>
        </w:tc>
        <w:tc>
          <w:tcPr>
            <w:tcW w:w="2467" w:type="dxa"/>
            <w:gridSpan w:val="3"/>
            <w:vAlign w:val="center"/>
          </w:tcPr>
          <w:p w14:paraId="46793711"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10</w:t>
            </w:r>
          </w:p>
        </w:tc>
      </w:tr>
      <w:tr w:rsidR="0082704D" w:rsidRPr="0082704D" w14:paraId="267F64EA" w14:textId="77777777" w:rsidTr="0082704D">
        <w:trPr>
          <w:jc w:val="center"/>
        </w:trPr>
        <w:tc>
          <w:tcPr>
            <w:tcW w:w="9072" w:type="dxa"/>
            <w:gridSpan w:val="7"/>
          </w:tcPr>
          <w:p w14:paraId="12857FAA" w14:textId="4EF0F6AC"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s</w:t>
            </w:r>
            <w:r w:rsidRPr="0082704D">
              <w:rPr>
                <w:rFonts w:ascii="Times New Roman" w:hAnsi="Times New Roman" w:cs="Times New Roman"/>
                <w:b/>
                <w:sz w:val="20"/>
                <w:szCs w:val="20"/>
                <w:lang w:val="en-US"/>
              </w:rPr>
              <w:t xml:space="preserve">: Surface chloride concentration (% relative to binde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wu8Ozi9H","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7AB501CE" w14:textId="77777777" w:rsidTr="0082704D">
        <w:trPr>
          <w:jc w:val="center"/>
        </w:trPr>
        <w:tc>
          <w:tcPr>
            <w:tcW w:w="9072" w:type="dxa"/>
            <w:gridSpan w:val="7"/>
          </w:tcPr>
          <w:p w14:paraId="004F3BC7" w14:textId="77777777" w:rsidR="0082704D" w:rsidRPr="0082704D" w:rsidRDefault="0082704D" w:rsidP="0082704D">
            <w:pPr>
              <w:jc w:val="both"/>
              <w:rPr>
                <w:rFonts w:ascii="Times New Roman" w:hAnsi="Times New Roman" w:cs="Times New Roman"/>
                <w:b/>
                <w:i/>
                <w:sz w:val="20"/>
                <w:szCs w:val="20"/>
                <w:lang w:val="en-US"/>
              </w:rPr>
            </w:pPr>
            <w:r w:rsidRPr="0082704D">
              <w:rPr>
                <w:rFonts w:ascii="Times New Roman" w:hAnsi="Times New Roman" w:cs="Times New Roman"/>
                <w:sz w:val="20"/>
                <w:szCs w:val="20"/>
                <w:lang w:val="en-US"/>
              </w:rPr>
              <w:t xml:space="preserve">Calculated as </w:t>
            </w:r>
            <w:r w:rsidRPr="0082704D">
              <w:rPr>
                <w:rFonts w:ascii="Times New Roman" w:hAnsi="Times New Roman" w:cs="Times New Roman"/>
                <w:i/>
                <w:sz w:val="20"/>
                <w:szCs w:val="20"/>
                <w:lang w:val="en-US"/>
              </w:rPr>
              <w:t>C</w:t>
            </w:r>
            <w:r w:rsidRPr="0082704D">
              <w:rPr>
                <w:rFonts w:ascii="Times New Roman" w:hAnsi="Times New Roman" w:cs="Times New Roman"/>
                <w:i/>
                <w:sz w:val="20"/>
                <w:szCs w:val="20"/>
                <w:vertAlign w:val="subscript"/>
                <w:lang w:val="en-US"/>
              </w:rPr>
              <w:t>s</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her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is the water-binder ratio (assumed as 0.5 in this study),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chloride surface content regression parameter and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the error term for surface chloride concentration. These two parameters are described below.</w:t>
            </w:r>
          </w:p>
        </w:tc>
      </w:tr>
      <w:tr w:rsidR="0082704D" w:rsidRPr="0082704D" w14:paraId="327533EA" w14:textId="77777777" w:rsidTr="0082704D">
        <w:trPr>
          <w:jc w:val="center"/>
        </w:trPr>
        <w:tc>
          <w:tcPr>
            <w:tcW w:w="9072" w:type="dxa"/>
            <w:gridSpan w:val="7"/>
          </w:tcPr>
          <w:p w14:paraId="0D1324BE" w14:textId="5A101DD4" w:rsidR="0082704D" w:rsidRPr="0082704D" w:rsidRDefault="0082704D" w:rsidP="0082704D">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A</w:t>
            </w:r>
            <w:r w:rsidRPr="0082704D">
              <w:rPr>
                <w:rFonts w:ascii="Times New Roman" w:hAnsi="Times New Roman" w:cs="Times New Roman"/>
                <w:b/>
                <w:i/>
                <w:sz w:val="20"/>
                <w:szCs w:val="20"/>
                <w:vertAlign w:val="subscript"/>
                <w:lang w:val="en-US"/>
              </w:rPr>
              <w:t>cs</w:t>
            </w:r>
            <w:proofErr w:type="spellEnd"/>
            <w:r w:rsidRPr="0082704D">
              <w:rPr>
                <w:rFonts w:ascii="Times New Roman" w:hAnsi="Times New Roman" w:cs="Times New Roman"/>
                <w:b/>
                <w:sz w:val="20"/>
                <w:szCs w:val="20"/>
                <w:lang w:val="en-US"/>
              </w:rPr>
              <w:t xml:space="preserve">: Chloride surface content regression parameter (% relative to binde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e7Sx14A1","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75742134" w14:textId="77777777" w:rsidTr="0082704D">
        <w:trPr>
          <w:jc w:val="center"/>
        </w:trPr>
        <w:tc>
          <w:tcPr>
            <w:tcW w:w="4108" w:type="dxa"/>
            <w:vMerge w:val="restart"/>
            <w:vAlign w:val="center"/>
          </w:tcPr>
          <w:p w14:paraId="555555E6"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45CD33BE"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6C46DC08"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795057FB" w14:textId="77777777" w:rsidTr="0082704D">
        <w:trPr>
          <w:jc w:val="center"/>
        </w:trPr>
        <w:tc>
          <w:tcPr>
            <w:tcW w:w="4108" w:type="dxa"/>
            <w:vMerge/>
          </w:tcPr>
          <w:p w14:paraId="032AC34D"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1A931ABF"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7.76</w:t>
            </w:r>
          </w:p>
        </w:tc>
        <w:tc>
          <w:tcPr>
            <w:tcW w:w="2376" w:type="dxa"/>
            <w:gridSpan w:val="2"/>
          </w:tcPr>
          <w:p w14:paraId="1875C697"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36</w:t>
            </w:r>
          </w:p>
        </w:tc>
      </w:tr>
      <w:tr w:rsidR="0082704D" w:rsidRPr="0082704D" w14:paraId="7AB9ED16" w14:textId="77777777" w:rsidTr="0082704D">
        <w:trPr>
          <w:jc w:val="center"/>
        </w:trPr>
        <w:tc>
          <w:tcPr>
            <w:tcW w:w="9072" w:type="dxa"/>
            <w:gridSpan w:val="7"/>
          </w:tcPr>
          <w:p w14:paraId="1A4C432E" w14:textId="3D115394" w:rsidR="0082704D" w:rsidRPr="0082704D" w:rsidRDefault="0082704D" w:rsidP="0082704D">
            <w:pPr>
              <w:tabs>
                <w:tab w:val="left" w:pos="3436"/>
              </w:tabs>
              <w:jc w:val="center"/>
              <w:rPr>
                <w:rFonts w:ascii="Times New Roman" w:hAnsi="Times New Roman" w:cs="Times New Roman"/>
                <w:sz w:val="20"/>
                <w:szCs w:val="20"/>
                <w:lang w:val="en-US"/>
              </w:rPr>
            </w:pPr>
            <w:r w:rsidRPr="0082704D">
              <w:rPr>
                <w:rFonts w:ascii="Cambria Math" w:hAnsi="Cambria Math" w:cs="Cambria Math"/>
                <w:b/>
                <w:i/>
                <w:sz w:val="20"/>
                <w:szCs w:val="20"/>
                <w:lang w:val="en-US"/>
              </w:rPr>
              <w:t>𝜺</w:t>
            </w:r>
            <w:r w:rsidRPr="0082704D">
              <w:rPr>
                <w:rFonts w:ascii="Times New Roman" w:hAnsi="Times New Roman" w:cs="Times New Roman"/>
                <w:b/>
                <w:i/>
                <w:sz w:val="20"/>
                <w:szCs w:val="20"/>
                <w:vertAlign w:val="subscript"/>
                <w:lang w:val="en-US"/>
              </w:rPr>
              <w:t>cs</w:t>
            </w:r>
            <w:r w:rsidRPr="0082704D">
              <w:rPr>
                <w:rFonts w:ascii="Times New Roman" w:hAnsi="Times New Roman" w:cs="Times New Roman"/>
                <w:b/>
                <w:sz w:val="20"/>
                <w:szCs w:val="20"/>
                <w:lang w:val="en-US"/>
              </w:rPr>
              <w:t xml:space="preserve"> : Chloride surface content error term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ZWDVPQsL","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42522A56" w14:textId="77777777" w:rsidTr="0082704D">
        <w:trPr>
          <w:jc w:val="center"/>
        </w:trPr>
        <w:tc>
          <w:tcPr>
            <w:tcW w:w="4108" w:type="dxa"/>
            <w:vMerge w:val="restart"/>
            <w:vAlign w:val="center"/>
          </w:tcPr>
          <w:p w14:paraId="49C959BB"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4C8434C6"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06E9619B"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427B0F95" w14:textId="77777777" w:rsidTr="0082704D">
        <w:trPr>
          <w:jc w:val="center"/>
        </w:trPr>
        <w:tc>
          <w:tcPr>
            <w:tcW w:w="4108" w:type="dxa"/>
            <w:vMerge/>
          </w:tcPr>
          <w:p w14:paraId="652EF377"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553F0E58"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w:t>
            </w:r>
          </w:p>
        </w:tc>
        <w:tc>
          <w:tcPr>
            <w:tcW w:w="2376" w:type="dxa"/>
            <w:gridSpan w:val="2"/>
          </w:tcPr>
          <w:p w14:paraId="6F16384F"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1</w:t>
            </w:r>
          </w:p>
        </w:tc>
      </w:tr>
      <w:tr w:rsidR="0082704D" w:rsidRPr="0082704D" w14:paraId="6C8FE4D1" w14:textId="77777777" w:rsidTr="0082704D">
        <w:trPr>
          <w:jc w:val="center"/>
        </w:trPr>
        <w:tc>
          <w:tcPr>
            <w:tcW w:w="9072" w:type="dxa"/>
            <w:gridSpan w:val="7"/>
          </w:tcPr>
          <w:p w14:paraId="06119BBA" w14:textId="2C49D94E" w:rsidR="0082704D" w:rsidRPr="0082704D" w:rsidRDefault="00586A3B" w:rsidP="0082704D">
            <w:pPr>
              <w:jc w:val="center"/>
              <w:rPr>
                <w:rFonts w:ascii="Times New Roman" w:hAnsi="Times New Roman" w:cs="Times New Roman"/>
                <w:sz w:val="20"/>
                <w:szCs w:val="20"/>
                <w:lang w:val="en-US"/>
              </w:rPr>
            </w:pPr>
            <w:r>
              <w:rPr>
                <w:rFonts w:ascii="Times New Roman" w:hAnsi="Times New Roman" w:cs="Times New Roman"/>
                <w:b/>
                <w:i/>
                <w:sz w:val="20"/>
                <w:szCs w:val="20"/>
                <w:lang w:val="en-US"/>
              </w:rPr>
              <w:t>c</w:t>
            </w:r>
            <w:r w:rsidRPr="00586A3B">
              <w:rPr>
                <w:rFonts w:ascii="Times New Roman" w:hAnsi="Times New Roman" w:cs="Times New Roman"/>
                <w:b/>
                <w:i/>
                <w:sz w:val="20"/>
                <w:szCs w:val="20"/>
                <w:vertAlign w:val="subscript"/>
                <w:lang w:val="en-US"/>
              </w:rPr>
              <w:t>v</w:t>
            </w:r>
            <w:r w:rsidR="0082704D" w:rsidRPr="0082704D">
              <w:rPr>
                <w:rFonts w:ascii="Times New Roman" w:hAnsi="Times New Roman" w:cs="Times New Roman"/>
                <w:b/>
                <w:sz w:val="20"/>
                <w:szCs w:val="20"/>
                <w:lang w:val="en-US"/>
              </w:rPr>
              <w:t>: Concrete cover depth (mm)</w:t>
            </w:r>
          </w:p>
        </w:tc>
      </w:tr>
      <w:tr w:rsidR="0082704D" w:rsidRPr="0082704D" w14:paraId="70C43909" w14:textId="77777777" w:rsidTr="0082704D">
        <w:trPr>
          <w:jc w:val="center"/>
        </w:trPr>
        <w:tc>
          <w:tcPr>
            <w:tcW w:w="4108" w:type="dxa"/>
            <w:vMerge w:val="restart"/>
            <w:vAlign w:val="center"/>
          </w:tcPr>
          <w:p w14:paraId="674A133E"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Lognormal</w:t>
            </w:r>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1FD13254" w14:textId="77777777" w:rsidR="0082704D" w:rsidRPr="0082704D" w:rsidRDefault="0082704D" w:rsidP="0082704D">
            <w:pPr>
              <w:jc w:val="center"/>
              <w:rPr>
                <w:rFonts w:ascii="Times New Roman" w:hAnsi="Times New Roman" w:cs="Times New Roman"/>
                <w:b/>
                <w:i/>
                <w:sz w:val="20"/>
                <w:szCs w:val="20"/>
                <w:lang w:val="en-US"/>
              </w:rPr>
            </w:pPr>
            <w:r w:rsidRPr="0082704D">
              <w:rPr>
                <w:rFonts w:ascii="Times New Roman" w:hAnsi="Times New Roman" w:cs="Times New Roman"/>
                <w:b/>
                <w:i/>
                <w:sz w:val="20"/>
                <w:szCs w:val="20"/>
                <w:lang w:val="en-US"/>
              </w:rPr>
              <w:t>λ</w:t>
            </w:r>
          </w:p>
        </w:tc>
        <w:tc>
          <w:tcPr>
            <w:tcW w:w="2376" w:type="dxa"/>
            <w:gridSpan w:val="2"/>
          </w:tcPr>
          <w:p w14:paraId="37847D35"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ζ</w:t>
            </w:r>
          </w:p>
        </w:tc>
      </w:tr>
      <w:tr w:rsidR="0082704D" w:rsidRPr="0082704D" w14:paraId="25F004CC" w14:textId="77777777" w:rsidTr="0082704D">
        <w:trPr>
          <w:jc w:val="center"/>
        </w:trPr>
        <w:tc>
          <w:tcPr>
            <w:tcW w:w="4108" w:type="dxa"/>
            <w:vMerge/>
          </w:tcPr>
          <w:p w14:paraId="32CD05DB"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7E66787F" w14:textId="64285721" w:rsidR="0082704D" w:rsidRPr="0082704D" w:rsidRDefault="0082704D" w:rsidP="0051130C">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3.62</w:t>
            </w:r>
            <w:r w:rsidR="0051130C">
              <w:rPr>
                <w:rFonts w:ascii="Times New Roman" w:hAnsi="Times New Roman" w:cs="Times New Roman"/>
                <w:sz w:val="20"/>
                <w:szCs w:val="20"/>
                <w:lang w:val="en-US"/>
              </w:rPr>
              <w:t xml:space="preserve"> and 3.84</w:t>
            </w:r>
          </w:p>
        </w:tc>
        <w:tc>
          <w:tcPr>
            <w:tcW w:w="2376" w:type="dxa"/>
            <w:gridSpan w:val="2"/>
          </w:tcPr>
          <w:p w14:paraId="3C29AD74"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2</w:t>
            </w:r>
          </w:p>
        </w:tc>
      </w:tr>
      <w:tr w:rsidR="0082704D" w:rsidRPr="0082704D" w14:paraId="61ADFC90" w14:textId="77777777" w:rsidTr="0082704D">
        <w:trPr>
          <w:jc w:val="center"/>
        </w:trPr>
        <w:tc>
          <w:tcPr>
            <w:tcW w:w="9072" w:type="dxa"/>
            <w:gridSpan w:val="7"/>
          </w:tcPr>
          <w:p w14:paraId="03F4CECB" w14:textId="652023C2" w:rsidR="0082704D" w:rsidRPr="0082704D" w:rsidRDefault="0082704D" w:rsidP="0051130C">
            <w:pPr>
              <w:jc w:val="both"/>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cover depth of 38.1</w:t>
            </w:r>
            <w:r w:rsidR="0051130C">
              <w:rPr>
                <w:rFonts w:ascii="Times New Roman" w:hAnsi="Times New Roman" w:cs="Times New Roman"/>
                <w:sz w:val="20"/>
                <w:szCs w:val="20"/>
                <w:lang w:val="en-US"/>
              </w:rPr>
              <w:t xml:space="preserve"> and 47.61</w:t>
            </w:r>
            <w:r w:rsidRPr="0082704D">
              <w:rPr>
                <w:rFonts w:ascii="Times New Roman" w:hAnsi="Times New Roman" w:cs="Times New Roman"/>
                <w:sz w:val="20"/>
                <w:szCs w:val="20"/>
                <w:lang w:val="en-US"/>
              </w:rPr>
              <w:t xml:space="preserve"> mm </w:t>
            </w:r>
            <w:r w:rsidR="0051130C">
              <w:rPr>
                <w:rFonts w:ascii="Times New Roman" w:hAnsi="Times New Roman" w:cs="Times New Roman"/>
                <w:sz w:val="20"/>
                <w:szCs w:val="20"/>
                <w:lang w:val="en-US"/>
              </w:rPr>
              <w:t xml:space="preserve">for transverse and longitudinal steel respectively, </w:t>
            </w:r>
            <w:r w:rsidRPr="0082704D">
              <w:rPr>
                <w:rFonts w:ascii="Times New Roman" w:hAnsi="Times New Roman" w:cs="Times New Roman"/>
                <w:sz w:val="20"/>
                <w:szCs w:val="20"/>
                <w:lang w:val="en-US"/>
              </w:rPr>
              <w:t>and a coefficient of variation of 0.20</w:t>
            </w:r>
          </w:p>
        </w:tc>
      </w:tr>
      <w:tr w:rsidR="0082704D" w:rsidRPr="0082704D" w14:paraId="3EF0B4EA" w14:textId="77777777" w:rsidTr="0082704D">
        <w:trPr>
          <w:jc w:val="center"/>
        </w:trPr>
        <w:tc>
          <w:tcPr>
            <w:tcW w:w="9072" w:type="dxa"/>
            <w:gridSpan w:val="7"/>
          </w:tcPr>
          <w:p w14:paraId="6ABF10B4" w14:textId="73F43031" w:rsidR="0082704D" w:rsidRPr="0082704D" w:rsidRDefault="0082704D" w:rsidP="0082704D">
            <w:pPr>
              <w:jc w:val="center"/>
              <w:rPr>
                <w:rFonts w:ascii="Times New Roman" w:hAnsi="Times New Roman" w:cs="Times New Roman"/>
                <w:sz w:val="20"/>
                <w:szCs w:val="20"/>
                <w:lang w:val="en-US"/>
              </w:rPr>
            </w:pPr>
            <w:proofErr w:type="spellStart"/>
            <w:r>
              <w:rPr>
                <w:rFonts w:ascii="Times New Roman" w:hAnsi="Times New Roman" w:cs="Times New Roman"/>
                <w:b/>
                <w:i/>
                <w:sz w:val="20"/>
                <w:szCs w:val="20"/>
                <w:lang w:val="en-US"/>
              </w:rPr>
              <w:t>i</w:t>
            </w:r>
            <w:r>
              <w:rPr>
                <w:rFonts w:ascii="Times New Roman" w:hAnsi="Times New Roman" w:cs="Times New Roman"/>
                <w:b/>
                <w:i/>
                <w:sz w:val="20"/>
                <w:szCs w:val="20"/>
                <w:vertAlign w:val="subscript"/>
                <w:lang w:val="en-US"/>
              </w:rPr>
              <w:t>corr</w:t>
            </w:r>
            <w:proofErr w:type="spellEnd"/>
            <w:r w:rsidRPr="0082704D">
              <w:rPr>
                <w:rFonts w:ascii="Times New Roman" w:hAnsi="Times New Roman" w:cs="Times New Roman"/>
                <w:b/>
                <w:i/>
                <w:sz w:val="20"/>
                <w:szCs w:val="20"/>
                <w:vertAlign w:val="subscript"/>
                <w:lang w:val="en-US"/>
              </w:rPr>
              <w:t xml:space="preserve"> </w:t>
            </w:r>
            <w:r>
              <w:rPr>
                <w:rFonts w:ascii="Times New Roman" w:hAnsi="Times New Roman" w:cs="Times New Roman"/>
                <w:b/>
                <w:sz w:val="20"/>
                <w:szCs w:val="20"/>
                <w:lang w:val="en-US"/>
              </w:rPr>
              <w:t>: C</w:t>
            </w:r>
            <w:r w:rsidRPr="0082704D">
              <w:rPr>
                <w:rFonts w:ascii="Times New Roman" w:hAnsi="Times New Roman" w:cs="Times New Roman"/>
                <w:b/>
                <w:sz w:val="20"/>
                <w:szCs w:val="20"/>
                <w:lang w:val="en-US"/>
              </w:rPr>
              <w:t xml:space="preserve">orrosion rate </w:t>
            </w:r>
            <w:r w:rsidRPr="00586A3B">
              <w:rPr>
                <w:rFonts w:ascii="Times New Roman" w:hAnsi="Times New Roman" w:cs="Times New Roman"/>
                <w:b/>
                <w:sz w:val="20"/>
                <w:szCs w:val="20"/>
                <w:lang w:val="en-US"/>
              </w:rPr>
              <w:t>(</w:t>
            </w:r>
            <w:r w:rsidRPr="00586A3B">
              <w:rPr>
                <w:rFonts w:ascii="Times New Roman" w:hAnsi="Times New Roman" w:cs="Times New Roman"/>
                <w:b/>
                <w:sz w:val="20"/>
              </w:rPr>
              <w:t>µA/cm</w:t>
            </w:r>
            <w:r w:rsidRPr="00586A3B">
              <w:rPr>
                <w:rFonts w:ascii="Times New Roman" w:hAnsi="Times New Roman" w:cs="Times New Roman"/>
                <w:b/>
                <w:sz w:val="20"/>
                <w:vertAlign w:val="superscript"/>
              </w:rPr>
              <w:t>2</w:t>
            </w:r>
            <w:r w:rsidRPr="00586A3B">
              <w:rPr>
                <w:rFonts w:ascii="Times New Roman" w:hAnsi="Times New Roman" w:cs="Times New Roman"/>
                <w:b/>
                <w:sz w:val="20"/>
                <w:szCs w:val="20"/>
                <w:lang w:val="en-US"/>
              </w:rPr>
              <w:t>)</w:t>
            </w:r>
            <w:r w:rsidRPr="0082704D">
              <w:rPr>
                <w:rFonts w:ascii="Times New Roman" w:hAnsi="Times New Roman" w:cs="Times New Roman"/>
                <w:b/>
                <w:sz w:val="20"/>
                <w:szCs w:val="20"/>
                <w:lang w:val="en-US"/>
              </w:rPr>
              <w:t xml:space="preserve">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K98iYkum","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7D9CD9F3" w14:textId="77777777" w:rsidTr="0082704D">
        <w:trPr>
          <w:jc w:val="center"/>
        </w:trPr>
        <w:tc>
          <w:tcPr>
            <w:tcW w:w="4108" w:type="dxa"/>
            <w:vMerge w:val="restart"/>
            <w:vAlign w:val="center"/>
          </w:tcPr>
          <w:p w14:paraId="33594196" w14:textId="3B45D3E5"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Pr>
                <w:rFonts w:ascii="Times New Roman" w:hAnsi="Times New Roman" w:cs="Times New Roman"/>
                <w:i/>
                <w:sz w:val="20"/>
                <w:szCs w:val="20"/>
                <w:lang w:val="en-US"/>
              </w:rPr>
              <w:t>Lognormal</w:t>
            </w:r>
            <w:r w:rsidRPr="0082704D">
              <w:rPr>
                <w:rFonts w:ascii="Times New Roman" w:hAnsi="Times New Roman" w:cs="Times New Roman"/>
                <w:i/>
                <w:sz w:val="20"/>
                <w:szCs w:val="20"/>
                <w:lang w:val="en-US"/>
              </w:rPr>
              <w:t xml:space="preserve">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0235E366" w14:textId="6BC325FA"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λ</w:t>
            </w:r>
          </w:p>
        </w:tc>
        <w:tc>
          <w:tcPr>
            <w:tcW w:w="2376" w:type="dxa"/>
            <w:gridSpan w:val="2"/>
          </w:tcPr>
          <w:p w14:paraId="6861739A" w14:textId="3F23B324"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i/>
                <w:sz w:val="20"/>
                <w:szCs w:val="20"/>
                <w:lang w:val="en-US"/>
              </w:rPr>
              <w:t>ζ</w:t>
            </w:r>
          </w:p>
        </w:tc>
      </w:tr>
      <w:tr w:rsidR="0082704D" w:rsidRPr="0082704D" w14:paraId="4A0CA4F5" w14:textId="77777777" w:rsidTr="0082704D">
        <w:trPr>
          <w:jc w:val="center"/>
        </w:trPr>
        <w:tc>
          <w:tcPr>
            <w:tcW w:w="4108" w:type="dxa"/>
            <w:vMerge/>
          </w:tcPr>
          <w:p w14:paraId="05622B8D"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222D85D5" w14:textId="6BBFDF24" w:rsidR="0082704D" w:rsidRPr="0082704D" w:rsidRDefault="00F322B2" w:rsidP="0082704D">
            <w:pPr>
              <w:jc w:val="center"/>
              <w:rPr>
                <w:rFonts w:ascii="Times New Roman" w:hAnsi="Times New Roman" w:cs="Times New Roman"/>
                <w:sz w:val="20"/>
                <w:szCs w:val="20"/>
                <w:lang w:val="en-US"/>
              </w:rPr>
            </w:pPr>
            <w:r>
              <w:rPr>
                <w:rFonts w:ascii="Times New Roman" w:hAnsi="Times New Roman" w:cs="Times New Roman"/>
                <w:sz w:val="20"/>
                <w:szCs w:val="20"/>
                <w:lang w:val="en-US"/>
              </w:rPr>
              <w:t>0.766</w:t>
            </w:r>
          </w:p>
        </w:tc>
        <w:tc>
          <w:tcPr>
            <w:tcW w:w="2376" w:type="dxa"/>
            <w:gridSpan w:val="2"/>
          </w:tcPr>
          <w:p w14:paraId="47740C67" w14:textId="6AEDE824" w:rsidR="0082704D" w:rsidRPr="0082704D" w:rsidRDefault="00F322B2" w:rsidP="0082704D">
            <w:pPr>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r>
      <w:tr w:rsidR="0082704D" w:rsidRPr="0082704D" w14:paraId="2CE86022" w14:textId="77777777" w:rsidTr="0082704D">
        <w:trPr>
          <w:jc w:val="center"/>
        </w:trPr>
        <w:tc>
          <w:tcPr>
            <w:tcW w:w="9072" w:type="dxa"/>
            <w:gridSpan w:val="7"/>
          </w:tcPr>
          <w:p w14:paraId="6221272A" w14:textId="5762B82E" w:rsidR="0082704D" w:rsidRPr="0082704D" w:rsidRDefault="00F322B2" w:rsidP="00F322B2">
            <w:pPr>
              <w:jc w:val="both"/>
              <w:rPr>
                <w:rFonts w:ascii="Times New Roman" w:hAnsi="Times New Roman" w:cs="Times New Roman"/>
                <w:i/>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w:t>
            </w:r>
            <w:r>
              <w:rPr>
                <w:rFonts w:ascii="Times New Roman" w:hAnsi="Times New Roman" w:cs="Times New Roman"/>
                <w:sz w:val="20"/>
                <w:szCs w:val="20"/>
                <w:lang w:val="en-US"/>
              </w:rPr>
              <w:t>corrosion current density of 2.586</w:t>
            </w:r>
            <w:r w:rsidRPr="0082704D">
              <w:rPr>
                <w:rFonts w:ascii="Times New Roman" w:hAnsi="Times New Roman" w:cs="Times New Roman"/>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sz w:val="20"/>
              </w:rPr>
              <w:t>µA/cm</w:t>
            </w:r>
            <w:r w:rsidRPr="0082704D">
              <w:rPr>
                <w:rFonts w:ascii="Times New Roman" w:hAnsi="Times New Roman" w:cs="Times New Roman"/>
                <w:sz w:val="20"/>
                <w:vertAlign w:val="superscript"/>
              </w:rPr>
              <w:t>2</w:t>
            </w:r>
            <w:r w:rsidRPr="0082704D">
              <w:rPr>
                <w:rFonts w:ascii="Times New Roman" w:hAnsi="Times New Roman" w:cs="Times New Roman"/>
                <w:b/>
                <w:sz w:val="20"/>
                <w:szCs w:val="20"/>
                <w:lang w:val="en-US"/>
              </w:rPr>
              <w:t xml:space="preserve">) </w:t>
            </w:r>
            <w:r w:rsidRPr="0082704D">
              <w:rPr>
                <w:rFonts w:ascii="Times New Roman" w:hAnsi="Times New Roman" w:cs="Times New Roman"/>
                <w:sz w:val="20"/>
                <w:szCs w:val="20"/>
                <w:lang w:val="en-US"/>
              </w:rPr>
              <w:t>and a coefficient of variation of 0.</w:t>
            </w:r>
            <w:r>
              <w:rPr>
                <w:rFonts w:ascii="Times New Roman" w:hAnsi="Times New Roman" w:cs="Times New Roman"/>
                <w:sz w:val="20"/>
                <w:szCs w:val="20"/>
                <w:lang w:val="en-US"/>
              </w:rPr>
              <w:t>6</w:t>
            </w:r>
            <w:r w:rsidRPr="0082704D">
              <w:rPr>
                <w:rFonts w:ascii="Times New Roman" w:hAnsi="Times New Roman" w:cs="Times New Roman"/>
                <w:sz w:val="20"/>
                <w:szCs w:val="20"/>
                <w:lang w:val="en-US"/>
              </w:rPr>
              <w:t>0</w:t>
            </w:r>
          </w:p>
        </w:tc>
      </w:tr>
    </w:tbl>
    <w:p w14:paraId="68A59D1C" w14:textId="559C24CC" w:rsidR="00914FA2" w:rsidRDefault="00190780" w:rsidP="0082704D">
      <w:pPr>
        <w:pStyle w:val="CommentText"/>
        <w:spacing w:before="240" w:after="240"/>
        <w:ind w:firstLine="357"/>
        <w:jc w:val="both"/>
      </w:pPr>
      <w:r>
        <w:t xml:space="preserve">Considering uncertainty of the above-mentioned parameters, a Monte Carlo simulation is carried out to estimate the </w:t>
      </w:r>
      <w:r w:rsidR="00C50502">
        <w:t xml:space="preserve">mean </w:t>
      </w:r>
      <w:r>
        <w:t>corrosion initiation time</w:t>
      </w:r>
      <w:r w:rsidR="00167F50">
        <w:t xml:space="preserve"> for longitudinal and transverse reinforcement of columns</w:t>
      </w:r>
      <w:r>
        <w:t>.</w:t>
      </w:r>
      <w:r w:rsidR="00665E65">
        <w:t xml:space="preserve"> </w:t>
      </w:r>
      <w:r w:rsidR="007C197F" w:rsidRPr="007C197F">
        <w:fldChar w:fldCharType="begin"/>
      </w:r>
      <w:r w:rsidR="007C197F" w:rsidRPr="007C197F">
        <w:instrText xml:space="preserve"> REF _Ref98167458 \h  \* MERGEFORMAT </w:instrText>
      </w:r>
      <w:r w:rsidR="007C197F" w:rsidRPr="007C197F">
        <w:fldChar w:fldCharType="separate"/>
      </w:r>
      <w:r w:rsidR="0087194E" w:rsidRPr="0087194E">
        <w:t xml:space="preserve">Figure </w:t>
      </w:r>
      <w:r w:rsidR="0087194E" w:rsidRPr="0087194E">
        <w:rPr>
          <w:noProof/>
        </w:rPr>
        <w:t>2</w:t>
      </w:r>
      <w:r w:rsidR="007C197F" w:rsidRPr="007C197F">
        <w:fldChar w:fldCharType="end"/>
      </w:r>
      <w:r w:rsidR="007C197F">
        <w:t xml:space="preserve"> </w:t>
      </w:r>
      <w:r w:rsidR="00DA1EC5">
        <w:t>(a) shows the simulated corrosion initiation time for</w:t>
      </w:r>
      <w:r w:rsidR="009E1D12">
        <w:t xml:space="preserve"> transverse steel reinforcement having mean cover depth of 38.1 mm. </w:t>
      </w:r>
      <w:r>
        <w:t xml:space="preserve">Using Lilliefors test, a lognormal distribution with mean </w:t>
      </w:r>
      <w:r w:rsidR="00902F95">
        <w:t xml:space="preserve">of </w:t>
      </w:r>
      <w:r w:rsidR="00167F50">
        <w:rPr>
          <w:color w:val="000000" w:themeColor="text1"/>
        </w:rPr>
        <w:t xml:space="preserve">10 </w:t>
      </w:r>
      <w:r w:rsidRPr="003F3A15">
        <w:rPr>
          <w:color w:val="000000" w:themeColor="text1"/>
        </w:rPr>
        <w:t xml:space="preserve">years </w:t>
      </w:r>
      <w:r>
        <w:t xml:space="preserve">is found to be a good fit to the simulated data for corrosion initiation time of </w:t>
      </w:r>
      <w:r w:rsidR="00167F50">
        <w:t xml:space="preserve">transverse </w:t>
      </w:r>
      <w:r w:rsidR="00A15A9B">
        <w:t xml:space="preserve">steel </w:t>
      </w:r>
      <w:r w:rsidR="00167F50">
        <w:t>reinforcement.</w:t>
      </w:r>
      <w:r w:rsidR="00470141">
        <w:t xml:space="preserve"> In similar</w:t>
      </w:r>
      <w:r w:rsidR="000F7241">
        <w:t xml:space="preserve"> way</w:t>
      </w:r>
      <w:r w:rsidR="00470141">
        <w:t>, the mean corrosion initiation time for longitudinal steel reinforcement is estimated as 14 years. Note that a</w:t>
      </w:r>
      <w:r w:rsidR="00C50502">
        <w:t xml:space="preserve"> lower initiation time is expected for transverse steel as it is located closer to the outside</w:t>
      </w:r>
      <w:r w:rsidR="000F7241">
        <w:t xml:space="preserve"> </w:t>
      </w:r>
      <w:r w:rsidR="00C50502">
        <w:t>environment as compared to longitudinal reinforcement</w:t>
      </w:r>
      <w:r w:rsidR="000F7241">
        <w:t xml:space="preserve"> (See column details</w:t>
      </w:r>
      <w:r w:rsidR="008F698F">
        <w:t xml:space="preserve"> in </w:t>
      </w:r>
      <w:r w:rsidR="008F698F">
        <w:fldChar w:fldCharType="begin"/>
      </w:r>
      <w:r w:rsidR="008F698F">
        <w:instrText xml:space="preserve"> REF _Ref98177854 \h </w:instrText>
      </w:r>
      <w:r w:rsidR="008F698F">
        <w:fldChar w:fldCharType="separate"/>
      </w:r>
      <w:r w:rsidR="0087194E" w:rsidRPr="00A317DC">
        <w:t xml:space="preserve">Figure </w:t>
      </w:r>
      <w:r w:rsidR="0087194E">
        <w:rPr>
          <w:noProof/>
        </w:rPr>
        <w:t>1</w:t>
      </w:r>
      <w:r w:rsidR="008F698F">
        <w:fldChar w:fldCharType="end"/>
      </w:r>
      <w:r w:rsidR="000F7241">
        <w:t>)</w:t>
      </w:r>
      <w:r w:rsidR="00C50502">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720"/>
      </w:tblGrid>
      <w:tr w:rsidR="00167F50" w:rsidRPr="00A339F7" w14:paraId="0D8CBAED" w14:textId="77777777" w:rsidTr="00A31D92">
        <w:trPr>
          <w:trHeight w:val="3544"/>
        </w:trPr>
        <w:tc>
          <w:tcPr>
            <w:tcW w:w="4536" w:type="dxa"/>
          </w:tcPr>
          <w:p w14:paraId="79D43B52" w14:textId="0A5E2FF6" w:rsidR="00167F50" w:rsidRPr="00A339F7" w:rsidRDefault="00D52433" w:rsidP="00447125">
            <w:r w:rsidRPr="00D52433">
              <w:rPr>
                <w:noProof/>
                <w:lang w:val="en-IN" w:eastAsia="en-IN"/>
              </w:rPr>
              <w:lastRenderedPageBreak/>
              <w:drawing>
                <wp:inline distT="0" distB="0" distL="0" distR="0" wp14:anchorId="406DBAD1" wp14:editId="7DA0515C">
                  <wp:extent cx="2971800" cy="2228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1800" cy="2228850"/>
                          </a:xfrm>
                          <a:prstGeom prst="rect">
                            <a:avLst/>
                          </a:prstGeom>
                          <a:noFill/>
                          <a:ln>
                            <a:noFill/>
                          </a:ln>
                        </pic:spPr>
                      </pic:pic>
                    </a:graphicData>
                  </a:graphic>
                </wp:inline>
              </w:drawing>
            </w:r>
          </w:p>
        </w:tc>
        <w:tc>
          <w:tcPr>
            <w:tcW w:w="4490" w:type="dxa"/>
          </w:tcPr>
          <w:p w14:paraId="5DF4A5E2" w14:textId="48FA836B" w:rsidR="00167F50" w:rsidRPr="00A339F7" w:rsidRDefault="008408BA" w:rsidP="00447125">
            <w:pPr>
              <w:jc w:val="center"/>
            </w:pPr>
            <w:r>
              <w:rPr>
                <w:noProof/>
                <w:lang w:val="en-IN" w:eastAsia="en-IN"/>
              </w:rPr>
              <w:drawing>
                <wp:inline distT="0" distB="0" distL="0" distR="0" wp14:anchorId="4D907092" wp14:editId="393B5C91">
                  <wp:extent cx="3026062" cy="22644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3026062" cy="2264400"/>
                          </a:xfrm>
                          <a:prstGeom prst="rect">
                            <a:avLst/>
                          </a:prstGeom>
                        </pic:spPr>
                      </pic:pic>
                    </a:graphicData>
                  </a:graphic>
                </wp:inline>
              </w:drawing>
            </w:r>
          </w:p>
        </w:tc>
      </w:tr>
      <w:tr w:rsidR="00167F50" w:rsidRPr="00A339F7" w14:paraId="2017010C" w14:textId="77777777" w:rsidTr="00A31D92">
        <w:trPr>
          <w:trHeight w:val="295"/>
        </w:trPr>
        <w:tc>
          <w:tcPr>
            <w:tcW w:w="4536" w:type="dxa"/>
          </w:tcPr>
          <w:p w14:paraId="6AEBD82F" w14:textId="77777777" w:rsidR="00167F50" w:rsidRPr="00E64925" w:rsidRDefault="00167F50" w:rsidP="00447125">
            <w:pPr>
              <w:jc w:val="center"/>
              <w:rPr>
                <w:rFonts w:ascii="Times New Roman" w:hAnsi="Times New Roman" w:cs="Times New Roman"/>
                <w:b/>
                <w:sz w:val="20"/>
              </w:rPr>
            </w:pPr>
            <w:r w:rsidRPr="00E64925">
              <w:rPr>
                <w:rFonts w:ascii="Times New Roman" w:hAnsi="Times New Roman" w:cs="Times New Roman"/>
                <w:b/>
                <w:sz w:val="20"/>
              </w:rPr>
              <w:t>(a)</w:t>
            </w:r>
          </w:p>
        </w:tc>
        <w:tc>
          <w:tcPr>
            <w:tcW w:w="4490" w:type="dxa"/>
          </w:tcPr>
          <w:p w14:paraId="74D164DA" w14:textId="77777777" w:rsidR="00167F50" w:rsidRPr="00E64925" w:rsidRDefault="00167F50" w:rsidP="00447125">
            <w:pPr>
              <w:jc w:val="center"/>
              <w:rPr>
                <w:rFonts w:ascii="Times New Roman" w:hAnsi="Times New Roman" w:cs="Times New Roman"/>
                <w:b/>
                <w:sz w:val="20"/>
              </w:rPr>
            </w:pPr>
            <w:r w:rsidRPr="00E64925">
              <w:rPr>
                <w:rFonts w:ascii="Times New Roman" w:hAnsi="Times New Roman" w:cs="Times New Roman"/>
                <w:b/>
                <w:sz w:val="20"/>
              </w:rPr>
              <w:t xml:space="preserve"> (b)</w:t>
            </w:r>
          </w:p>
        </w:tc>
      </w:tr>
      <w:tr w:rsidR="00167F50" w:rsidRPr="00A339F7" w14:paraId="58BBAD4A" w14:textId="77777777" w:rsidTr="00447125">
        <w:trPr>
          <w:trHeight w:val="295"/>
        </w:trPr>
        <w:tc>
          <w:tcPr>
            <w:tcW w:w="9026" w:type="dxa"/>
            <w:gridSpan w:val="2"/>
          </w:tcPr>
          <w:p w14:paraId="6E0F36F1" w14:textId="6B68BF45" w:rsidR="00167F50" w:rsidRPr="00E64925" w:rsidRDefault="00B26C76" w:rsidP="007C197F">
            <w:pPr>
              <w:jc w:val="both"/>
              <w:rPr>
                <w:b/>
                <w:sz w:val="20"/>
              </w:rPr>
            </w:pPr>
            <w:bookmarkStart w:id="133" w:name="_Ref98167458"/>
            <w:r w:rsidRPr="00E64925">
              <w:rPr>
                <w:rFonts w:ascii="Times New Roman" w:hAnsi="Times New Roman" w:cs="Times New Roman"/>
                <w:b/>
                <w:sz w:val="20"/>
              </w:rPr>
              <w:t xml:space="preserve">Figure </w:t>
            </w:r>
            <w:r w:rsidRPr="00E64925">
              <w:rPr>
                <w:b/>
              </w:rPr>
              <w:fldChar w:fldCharType="begin"/>
            </w:r>
            <w:r w:rsidRPr="00E64925">
              <w:rPr>
                <w:rFonts w:ascii="Times New Roman" w:hAnsi="Times New Roman" w:cs="Times New Roman"/>
                <w:b/>
                <w:sz w:val="20"/>
              </w:rPr>
              <w:instrText xml:space="preserve"> SEQ Figure \* ARABIC </w:instrText>
            </w:r>
            <w:r w:rsidRPr="00E64925">
              <w:rPr>
                <w:b/>
              </w:rPr>
              <w:fldChar w:fldCharType="separate"/>
            </w:r>
            <w:r w:rsidR="0087194E">
              <w:rPr>
                <w:rFonts w:ascii="Times New Roman" w:hAnsi="Times New Roman" w:cs="Times New Roman"/>
                <w:b/>
                <w:noProof/>
                <w:sz w:val="20"/>
              </w:rPr>
              <w:t>2</w:t>
            </w:r>
            <w:r w:rsidRPr="00E64925">
              <w:rPr>
                <w:b/>
              </w:rPr>
              <w:fldChar w:fldCharType="end"/>
            </w:r>
            <w:bookmarkEnd w:id="133"/>
            <w:r w:rsidR="008F698F">
              <w:rPr>
                <w:rFonts w:ascii="Times New Roman" w:hAnsi="Times New Roman" w:cs="Times New Roman"/>
                <w:b/>
                <w:sz w:val="20"/>
                <w:lang w:val="en-IN"/>
              </w:rPr>
              <w:t xml:space="preserve"> (a)</w:t>
            </w:r>
            <w:r w:rsidR="007C197F">
              <w:rPr>
                <w:rFonts w:ascii="Times New Roman" w:hAnsi="Times New Roman" w:cs="Times New Roman"/>
                <w:b/>
                <w:sz w:val="20"/>
                <w:lang w:val="en-IN"/>
              </w:rPr>
              <w:t xml:space="preserve"> </w:t>
            </w:r>
            <w:r w:rsidR="008F698F">
              <w:rPr>
                <w:rFonts w:ascii="Times New Roman" w:hAnsi="Times New Roman" w:cs="Times New Roman"/>
                <w:b/>
                <w:sz w:val="20"/>
                <w:lang w:val="en-IN"/>
              </w:rPr>
              <w:t xml:space="preserve">Distribution of corrosion initiation time for transverse reinforcement, and (b) </w:t>
            </w:r>
            <w:r w:rsidR="008408BA" w:rsidRPr="008408BA">
              <w:rPr>
                <w:rFonts w:ascii="Times New Roman" w:hAnsi="Times New Roman" w:cs="Times New Roman"/>
                <w:b/>
                <w:sz w:val="20"/>
              </w:rPr>
              <w:t xml:space="preserve">Variation of mean </w:t>
            </w:r>
            <w:r w:rsidR="007C197F">
              <w:rPr>
                <w:rFonts w:ascii="Times New Roman" w:hAnsi="Times New Roman" w:cs="Times New Roman"/>
                <w:b/>
                <w:sz w:val="20"/>
              </w:rPr>
              <w:t>longitudinal and transverse s</w:t>
            </w:r>
            <w:r w:rsidR="008408BA" w:rsidRPr="008408BA">
              <w:rPr>
                <w:rFonts w:ascii="Times New Roman" w:hAnsi="Times New Roman" w:cs="Times New Roman"/>
                <w:b/>
                <w:sz w:val="20"/>
              </w:rPr>
              <w:t>teel area with time along with the lower and upper limits of the uncertainty band representing 5th and 95th percentile confidence bounds.</w:t>
            </w:r>
          </w:p>
        </w:tc>
      </w:tr>
    </w:tbl>
    <w:p w14:paraId="33A7EE9B" w14:textId="675AEA83" w:rsidR="00167F50" w:rsidRPr="00A339F7" w:rsidRDefault="00167F50" w:rsidP="00E00881">
      <w:pPr>
        <w:spacing w:before="240" w:after="240"/>
        <w:ind w:firstLine="357"/>
        <w:jc w:val="both"/>
      </w:pPr>
      <w:r w:rsidRPr="00A339F7">
        <w:t>Following the initiation phase, the corrosion propagation phase is m</w:t>
      </w:r>
      <w:r w:rsidR="00A15A9B">
        <w:t xml:space="preserve">arked by the formation of small </w:t>
      </w:r>
      <w:r w:rsidRPr="00A339F7">
        <w:t xml:space="preserve">independent pits or cracks along the steel rebar that with time lead to wider cracks resulting in uniform corrosion </w:t>
      </w:r>
      <w:r w:rsidRPr="00A339F7">
        <w:fldChar w:fldCharType="begin" w:fldLock="1"/>
      </w:r>
      <w:r w:rsidR="00E31AEF">
        <w:instrText xml:space="preserve"> ADDIN ZOTERO_ITEM CSL_CITATION {"citationID":"JFPEHEpu","properties":{"formattedCitation":"[40]","plainCitation":"[40]","noteIndex":0},"citationItems":[{"id":"Z38ShgLe/nXs6zjFy","uris":["http://www.mendeley.com/documents/?uuid=8b446661-55c5-3279-8beb-1c3d99d8f195"],"uri":["http://www.mendeley.com/documents/?uuid=8b446661-55c5-3279-8beb-1c3d99d8f195"],"itemData":{"author":[{"dropping-particle":"","family":"Broomfield","given":"JP","non-dropping-particle":"","parse-names":false,"suffix":""}],"id":"ITEM-1","issued":{"date-parts":[["2006"]]},"title":"Corrosion of steel in concrete: understanding, investigation and repair","type":"book"}}],"schema":"https://github.com/citation-style-language/schema/raw/master/csl-citation.json"} </w:instrText>
      </w:r>
      <w:r w:rsidRPr="00A339F7">
        <w:fldChar w:fldCharType="separate"/>
      </w:r>
      <w:r w:rsidR="00E31AEF" w:rsidRPr="00E31AEF">
        <w:t>[40]</w:t>
      </w:r>
      <w:r w:rsidRPr="00A339F7">
        <w:fldChar w:fldCharType="end"/>
      </w:r>
      <w:r w:rsidR="00A15A9B">
        <w:t xml:space="preserve"> [</w:t>
      </w:r>
      <w:r w:rsidR="00A15A9B" w:rsidRPr="00A15A9B">
        <w:rPr>
          <w:color w:val="7030A0"/>
        </w:rPr>
        <w:t>CITE</w:t>
      </w:r>
      <w:r w:rsidR="00A15A9B">
        <w:t>]</w:t>
      </w:r>
      <w:r w:rsidRPr="00A339F7">
        <w:t xml:space="preserve">. The cross-sectional area of reinforcing steel at time </w:t>
      </w:r>
      <w:r w:rsidRPr="00A339F7">
        <w:rPr>
          <w:i/>
        </w:rPr>
        <w:t>t</w:t>
      </w:r>
      <w:r w:rsidRPr="00A339F7">
        <w:t xml:space="preserve"> [</w:t>
      </w:r>
      <w:proofErr w:type="spellStart"/>
      <w:r w:rsidRPr="00A339F7">
        <w:rPr>
          <w:i/>
        </w:rPr>
        <w:t>A</w:t>
      </w:r>
      <w:r w:rsidRPr="00A339F7">
        <w:rPr>
          <w:i/>
          <w:vertAlign w:val="subscript"/>
        </w:rPr>
        <w:t>st</w:t>
      </w:r>
      <w:proofErr w:type="spellEnd"/>
      <w:r w:rsidRPr="00A339F7">
        <w:t>(</w:t>
      </w:r>
      <w:r w:rsidRPr="00A339F7">
        <w:rPr>
          <w:i/>
        </w:rPr>
        <w:t>t</w:t>
      </w:r>
      <w:r w:rsidRPr="00A339F7">
        <w:t>)] can be estimated as:</w:t>
      </w:r>
    </w:p>
    <w:p w14:paraId="4C796DC0" w14:textId="3827B4ED" w:rsidR="00167F50" w:rsidRPr="00A339F7" w:rsidRDefault="00167F50" w:rsidP="00167F50">
      <w:pPr>
        <w:pStyle w:val="MTDisplayEquation"/>
      </w:pPr>
      <w:r w:rsidRPr="00A339F7">
        <w:tab/>
      </w:r>
      <w:r w:rsidR="00A31D92" w:rsidRPr="00A31D92">
        <w:rPr>
          <w:position w:val="-50"/>
        </w:rPr>
        <w:object w:dxaOrig="4440" w:dyaOrig="1100" w14:anchorId="235FF788">
          <v:shape id="_x0000_i1026" type="#_x0000_t75" style="width:223.2pt;height:58pt" o:ole="">
            <v:imagedata r:id="rId19" o:title=""/>
          </v:shape>
          <o:OLEObject Type="Embed" ProgID="Equation.DSMT4" ShapeID="_x0000_i1026" DrawAspect="Content" ObjectID="_1709797503" r:id="rId20"/>
        </w:object>
      </w:r>
      <w:r w:rsidRPr="00A339F7">
        <w:tab/>
      </w:r>
      <w:r w:rsidRPr="00A339F7">
        <w:fldChar w:fldCharType="begin"/>
      </w:r>
      <w:r w:rsidRPr="00A339F7">
        <w:instrText xml:space="preserve"> MACROBUTTON MTPlaceRef \* MERGEFORMAT </w:instrText>
      </w:r>
      <w:r w:rsidRPr="00A339F7">
        <w:fldChar w:fldCharType="begin"/>
      </w:r>
      <w:r w:rsidRPr="00A339F7">
        <w:instrText xml:space="preserve"> SEQ MTEqn \h \* MERGEFORMAT </w:instrText>
      </w:r>
      <w:r w:rsidRPr="00A339F7">
        <w:fldChar w:fldCharType="end"/>
      </w:r>
      <w:r w:rsidRPr="00A339F7">
        <w:instrText>(</w:instrText>
      </w:r>
      <w:r w:rsidRPr="00A339F7">
        <w:rPr>
          <w:noProof/>
        </w:rPr>
        <w:fldChar w:fldCharType="begin"/>
      </w:r>
      <w:r w:rsidRPr="00A339F7">
        <w:rPr>
          <w:noProof/>
        </w:rPr>
        <w:instrText xml:space="preserve"> SEQ MTEqn \c \* Arabic \* MERGEFORMAT </w:instrText>
      </w:r>
      <w:r w:rsidRPr="00A339F7">
        <w:rPr>
          <w:noProof/>
        </w:rPr>
        <w:fldChar w:fldCharType="separate"/>
      </w:r>
      <w:r w:rsidR="0087194E">
        <w:rPr>
          <w:noProof/>
        </w:rPr>
        <w:instrText>2</w:instrText>
      </w:r>
      <w:r w:rsidRPr="00A339F7">
        <w:rPr>
          <w:noProof/>
        </w:rPr>
        <w:fldChar w:fldCharType="end"/>
      </w:r>
      <w:r w:rsidRPr="00A339F7">
        <w:instrText>)</w:instrText>
      </w:r>
      <w:r w:rsidRPr="00A339F7">
        <w:fldChar w:fldCharType="end"/>
      </w:r>
    </w:p>
    <w:p w14:paraId="18BA2F06" w14:textId="07AB1D91" w:rsidR="00167F50" w:rsidRPr="001B17DE" w:rsidRDefault="00167F50" w:rsidP="009837F9">
      <w:pPr>
        <w:jc w:val="both"/>
        <w:rPr>
          <w:rFonts w:cs="Shruti"/>
          <w:color w:val="FF0000"/>
          <w:szCs w:val="22"/>
          <w:lang w:val="en-US"/>
        </w:rPr>
      </w:pPr>
      <w:r w:rsidRPr="00A339F7">
        <w:t xml:space="preserve">where, </w:t>
      </w:r>
      <w:r w:rsidRPr="00A339F7">
        <w:rPr>
          <w:i/>
        </w:rPr>
        <w:t>D</w:t>
      </w:r>
      <w:r w:rsidRPr="00A339F7">
        <w:rPr>
          <w:vertAlign w:val="subscript"/>
        </w:rPr>
        <w:t>0</w:t>
      </w:r>
      <w:r w:rsidRPr="00A339F7">
        <w:t xml:space="preserve"> is the diameter of the uncorroded reinforcing steel, </w:t>
      </w:r>
      <w:r w:rsidR="00E37670" w:rsidRPr="00E37670">
        <w:rPr>
          <w:i/>
        </w:rPr>
        <w:t>t</w:t>
      </w:r>
      <w:r w:rsidR="00E37670">
        <w:t xml:space="preserve"> is the elapsed time and</w:t>
      </w:r>
      <w:r w:rsidR="00E37670" w:rsidRPr="00A339F7">
        <w:rPr>
          <w:i/>
        </w:rPr>
        <w:t xml:space="preserve"> </w:t>
      </w:r>
      <w:proofErr w:type="spellStart"/>
      <w:r w:rsidRPr="00A339F7">
        <w:rPr>
          <w:i/>
        </w:rPr>
        <w:t>T</w:t>
      </w:r>
      <w:r w:rsidRPr="00A339F7">
        <w:rPr>
          <w:i/>
          <w:vertAlign w:val="subscript"/>
        </w:rPr>
        <w:t>init</w:t>
      </w:r>
      <w:proofErr w:type="spellEnd"/>
      <w:r w:rsidRPr="00A339F7">
        <w:t xml:space="preserve"> is the corrosion initiation time [Equation</w:t>
      </w:r>
      <w:r w:rsidR="00E37670">
        <w:t xml:space="preserve"> </w:t>
      </w:r>
      <w:r w:rsidR="007C197F">
        <w:fldChar w:fldCharType="begin"/>
      </w:r>
      <w:r w:rsidR="007C197F">
        <w:instrText xml:space="preserve"> GOTOBUTTON ZEqnNum729115  \* MERGEFORMAT </w:instrText>
      </w:r>
      <w:r w:rsidR="007C197F">
        <w:fldChar w:fldCharType="begin"/>
      </w:r>
      <w:r w:rsidR="007C197F">
        <w:instrText xml:space="preserve"> REF ZEqnNum729115 \* Charformat \! \* MERGEFORMAT </w:instrText>
      </w:r>
      <w:r w:rsidR="007C197F">
        <w:fldChar w:fldCharType="separate"/>
      </w:r>
      <w:r w:rsidR="0087194E" w:rsidRPr="0087194E">
        <w:instrText>(1)</w:instrText>
      </w:r>
      <w:r w:rsidR="007C197F">
        <w:fldChar w:fldCharType="end"/>
      </w:r>
      <w:r w:rsidR="007C197F">
        <w:fldChar w:fldCharType="end"/>
      </w:r>
      <w:r w:rsidRPr="00A339F7">
        <w:t>]</w:t>
      </w:r>
      <w:r w:rsidR="00E37670">
        <w:t xml:space="preserve"> in years</w:t>
      </w:r>
      <w:r w:rsidRPr="00A339F7">
        <w:t xml:space="preserve">, </w:t>
      </w:r>
      <w:r w:rsidR="00E37670">
        <w:t xml:space="preserve">and </w:t>
      </w:r>
      <w:proofErr w:type="spellStart"/>
      <w:r w:rsidR="00C8788E">
        <w:rPr>
          <w:i/>
        </w:rPr>
        <w:t>i</w:t>
      </w:r>
      <w:r w:rsidRPr="00A339F7">
        <w:rPr>
          <w:i/>
          <w:vertAlign w:val="subscript"/>
        </w:rPr>
        <w:t>corr</w:t>
      </w:r>
      <w:proofErr w:type="spellEnd"/>
      <w:r w:rsidR="00E37670">
        <w:t xml:space="preserve"> </w:t>
      </w:r>
      <w:r w:rsidRPr="00A339F7">
        <w:t xml:space="preserve">is the corrosion </w:t>
      </w:r>
      <w:r w:rsidR="007D473B">
        <w:t>current density</w:t>
      </w:r>
      <w:r w:rsidR="00C8788E">
        <w:t xml:space="preserve"> in µA/cm</w:t>
      </w:r>
      <w:r w:rsidR="00C8788E" w:rsidRPr="00C8788E">
        <w:rPr>
          <w:vertAlign w:val="superscript"/>
        </w:rPr>
        <w:t>2</w:t>
      </w:r>
      <w:r>
        <w:t>.</w:t>
      </w:r>
      <w:r w:rsidR="00C8788E">
        <w:t xml:space="preserve"> While several corrosion rate model</w:t>
      </w:r>
      <w:r w:rsidR="007D473B">
        <w:t>s</w:t>
      </w:r>
      <w:r w:rsidR="00C8788E">
        <w:t xml:space="preserve"> </w:t>
      </w:r>
      <w:r w:rsidR="007D473B">
        <w:t>are</w:t>
      </w:r>
      <w:r w:rsidR="00C8788E">
        <w:t xml:space="preserve"> available in the literature [</w:t>
      </w:r>
      <w:r w:rsidR="00C8788E" w:rsidRPr="00C8788E">
        <w:rPr>
          <w:color w:val="7030A0"/>
        </w:rPr>
        <w:t>CITE</w:t>
      </w:r>
      <w:r w:rsidR="00C8788E">
        <w:t>], to maintain consistency w</w:t>
      </w:r>
      <w:r w:rsidR="007D473B">
        <w:t xml:space="preserve">ith corrosion initiation model, the </w:t>
      </w:r>
      <w:r w:rsidR="00A31D92">
        <w:t xml:space="preserve">corrosion rate </w:t>
      </w:r>
      <w:r w:rsidR="007D473B">
        <w:t xml:space="preserve">is also adopted from </w:t>
      </w:r>
      <w:proofErr w:type="spellStart"/>
      <w:r w:rsidR="007D473B">
        <w:t>Duracrete</w:t>
      </w:r>
      <w:proofErr w:type="spellEnd"/>
      <w:r w:rsidR="007D473B">
        <w:t xml:space="preserve"> [</w:t>
      </w:r>
      <w:r w:rsidR="007D473B" w:rsidRPr="007D473B">
        <w:rPr>
          <w:color w:val="7030A0"/>
        </w:rPr>
        <w:t>CITE</w:t>
      </w:r>
      <w:r w:rsidR="007D473B">
        <w:t>] and</w:t>
      </w:r>
      <w:r w:rsidR="0051468E">
        <w:t xml:space="preserve"> reported in </w:t>
      </w:r>
      <w:r w:rsidR="0051468E" w:rsidRPr="0051468E">
        <w:fldChar w:fldCharType="begin"/>
      </w:r>
      <w:r w:rsidR="0051468E" w:rsidRPr="0051468E">
        <w:instrText xml:space="preserve"> REF _Ref46678339 \h  \* MERGEFORMAT </w:instrText>
      </w:r>
      <w:r w:rsidR="0051468E" w:rsidRPr="0051468E">
        <w:fldChar w:fldCharType="separate"/>
      </w:r>
      <w:r w:rsidR="0087194E" w:rsidRPr="0087194E">
        <w:rPr>
          <w:rFonts w:cs="Shruti"/>
          <w:iCs/>
          <w:szCs w:val="18"/>
          <w:lang w:val="en-US"/>
        </w:rPr>
        <w:t xml:space="preserve">Table </w:t>
      </w:r>
      <w:r w:rsidR="0087194E" w:rsidRPr="0087194E">
        <w:rPr>
          <w:rFonts w:cs="Shruti"/>
          <w:iCs/>
          <w:noProof/>
          <w:szCs w:val="18"/>
          <w:lang w:val="en-US"/>
        </w:rPr>
        <w:t>1</w:t>
      </w:r>
      <w:r w:rsidR="0051468E" w:rsidRPr="0051468E">
        <w:fldChar w:fldCharType="end"/>
      </w:r>
      <w:r w:rsidR="00C8788E" w:rsidRPr="0051468E">
        <w:t>.</w:t>
      </w:r>
      <w:r w:rsidR="00C8788E">
        <w:t xml:space="preserve"> </w:t>
      </w:r>
      <w:r w:rsidR="001B17DE" w:rsidRPr="001B17DE">
        <w:rPr>
          <w:rFonts w:cs="Shruti"/>
          <w:color w:val="000000" w:themeColor="text1"/>
          <w:szCs w:val="22"/>
          <w:lang w:val="en-US"/>
        </w:rPr>
        <w:t>Note that n</w:t>
      </w:r>
      <w:r w:rsidR="009924BF" w:rsidRPr="001B17DE">
        <w:rPr>
          <w:rFonts w:cs="Shruti"/>
          <w:color w:val="000000" w:themeColor="text1"/>
          <w:szCs w:val="22"/>
          <w:lang w:val="en-US"/>
        </w:rPr>
        <w:t xml:space="preserve">on-uniform pitting corrosion of steel reinforcement is not studied in this </w:t>
      </w:r>
      <w:r w:rsidR="001B17DE" w:rsidRPr="001B17DE">
        <w:rPr>
          <w:rFonts w:cs="Shruti"/>
          <w:color w:val="000000" w:themeColor="text1"/>
          <w:szCs w:val="22"/>
          <w:lang w:val="en-US"/>
        </w:rPr>
        <w:t>work</w:t>
      </w:r>
      <w:r w:rsidR="009924BF" w:rsidRPr="001B17DE">
        <w:rPr>
          <w:rFonts w:cs="Shruti"/>
          <w:color w:val="000000" w:themeColor="text1"/>
          <w:szCs w:val="22"/>
          <w:lang w:val="en-US"/>
        </w:rPr>
        <w:t xml:space="preserve"> for the sake of simplicity. However, </w:t>
      </w:r>
      <w:r w:rsidR="001B17DE" w:rsidRPr="001B17DE">
        <w:rPr>
          <w:rFonts w:cs="Shruti"/>
          <w:color w:val="000000" w:themeColor="text1"/>
          <w:szCs w:val="22"/>
          <w:lang w:val="en-US"/>
        </w:rPr>
        <w:t xml:space="preserve">based on recommendations of </w:t>
      </w:r>
      <w:proofErr w:type="spellStart"/>
      <w:r w:rsidR="001B17DE" w:rsidRPr="001B17DE">
        <w:rPr>
          <w:rFonts w:cs="Shruti"/>
          <w:color w:val="000000" w:themeColor="text1"/>
          <w:szCs w:val="22"/>
          <w:lang w:val="en-US"/>
        </w:rPr>
        <w:t>Dizaj</w:t>
      </w:r>
      <w:proofErr w:type="spellEnd"/>
      <w:r w:rsidR="001B17DE" w:rsidRPr="001B17DE">
        <w:rPr>
          <w:rFonts w:cs="Shruti"/>
          <w:color w:val="000000" w:themeColor="text1"/>
          <w:szCs w:val="22"/>
          <w:lang w:val="en-US"/>
        </w:rPr>
        <w:t xml:space="preserve"> et al. [CITE] </w:t>
      </w:r>
      <w:r w:rsidR="009924BF" w:rsidRPr="001B17DE">
        <w:rPr>
          <w:rFonts w:cs="Shruti"/>
          <w:color w:val="000000" w:themeColor="text1"/>
          <w:szCs w:val="22"/>
          <w:lang w:val="en-US"/>
        </w:rPr>
        <w:t>when mo</w:t>
      </w:r>
      <w:r w:rsidR="001B17DE" w:rsidRPr="001B17DE">
        <w:rPr>
          <w:rFonts w:cs="Shruti"/>
          <w:color w:val="000000" w:themeColor="text1"/>
          <w:szCs w:val="22"/>
          <w:lang w:val="en-US"/>
        </w:rPr>
        <w:t>delling uniform corrosion</w:t>
      </w:r>
      <w:r w:rsidR="009924BF" w:rsidRPr="001B17DE">
        <w:rPr>
          <w:rFonts w:cs="Shruti"/>
          <w:color w:val="000000" w:themeColor="text1"/>
          <w:szCs w:val="22"/>
          <w:lang w:val="en-US"/>
        </w:rPr>
        <w:t xml:space="preserve"> other implications of</w:t>
      </w:r>
      <w:r w:rsidR="001B17DE" w:rsidRPr="001B17DE">
        <w:rPr>
          <w:rFonts w:cs="Shruti"/>
          <w:color w:val="000000" w:themeColor="text1"/>
          <w:szCs w:val="22"/>
          <w:lang w:val="en-US"/>
        </w:rPr>
        <w:t xml:space="preserve"> non-uniform pitting corrosion </w:t>
      </w:r>
      <w:r w:rsidR="009924BF" w:rsidRPr="001B17DE">
        <w:rPr>
          <w:rFonts w:cs="Shruti"/>
          <w:color w:val="000000" w:themeColor="text1"/>
          <w:szCs w:val="22"/>
          <w:lang w:val="en-US"/>
        </w:rPr>
        <w:t xml:space="preserve">such as the reduction </w:t>
      </w:r>
      <w:r w:rsidR="001B17DE" w:rsidRPr="001B17DE">
        <w:rPr>
          <w:rFonts w:cs="Shruti"/>
          <w:color w:val="000000" w:themeColor="text1"/>
          <w:szCs w:val="22"/>
          <w:lang w:val="en-US"/>
        </w:rPr>
        <w:t>in steel strength and ductility</w:t>
      </w:r>
      <w:r w:rsidR="009924BF" w:rsidRPr="001B17DE">
        <w:rPr>
          <w:rFonts w:cs="Shruti"/>
          <w:color w:val="000000" w:themeColor="text1"/>
          <w:szCs w:val="22"/>
          <w:lang w:val="en-US"/>
        </w:rPr>
        <w:t xml:space="preserve"> are e</w:t>
      </w:r>
      <w:r w:rsidR="001B17DE" w:rsidRPr="001B17DE">
        <w:rPr>
          <w:rFonts w:cs="Shruti"/>
          <w:color w:val="000000" w:themeColor="text1"/>
          <w:szCs w:val="22"/>
          <w:lang w:val="en-US"/>
        </w:rPr>
        <w:t>xplicitly included i</w:t>
      </w:r>
      <w:r w:rsidR="000F7241">
        <w:rPr>
          <w:rFonts w:cs="Shruti"/>
          <w:color w:val="000000" w:themeColor="text1"/>
          <w:szCs w:val="22"/>
          <w:lang w:val="en-US"/>
        </w:rPr>
        <w:t>n this work as elaborated later</w:t>
      </w:r>
      <w:r w:rsidR="00C8788E" w:rsidRPr="001B17DE">
        <w:rPr>
          <w:color w:val="000000" w:themeColor="text1"/>
        </w:rPr>
        <w:t xml:space="preserve">. </w:t>
      </w:r>
      <w:r w:rsidR="0051468E" w:rsidRPr="007C197F">
        <w:fldChar w:fldCharType="begin"/>
      </w:r>
      <w:r w:rsidR="0051468E" w:rsidRPr="007C197F">
        <w:instrText xml:space="preserve"> REF _Ref98167458 \h  \* MERGEFORMAT </w:instrText>
      </w:r>
      <w:r w:rsidR="0051468E" w:rsidRPr="007C197F">
        <w:fldChar w:fldCharType="separate"/>
      </w:r>
      <w:r w:rsidR="0087194E" w:rsidRPr="0087194E">
        <w:t xml:space="preserve">Figure </w:t>
      </w:r>
      <w:r w:rsidR="0087194E" w:rsidRPr="0087194E">
        <w:rPr>
          <w:noProof/>
        </w:rPr>
        <w:t>2</w:t>
      </w:r>
      <w:r w:rsidR="0051468E" w:rsidRPr="007C197F">
        <w:fldChar w:fldCharType="end"/>
      </w:r>
      <w:r w:rsidR="0051468E">
        <w:t xml:space="preserve"> </w:t>
      </w:r>
      <w:r w:rsidR="00C8788E" w:rsidRPr="00C8788E">
        <w:rPr>
          <w:rFonts w:cs="Shruti"/>
          <w:szCs w:val="22"/>
          <w:lang w:val="en-US"/>
        </w:rPr>
        <w:t>(</w:t>
      </w:r>
      <w:r w:rsidR="0051468E">
        <w:rPr>
          <w:rFonts w:cs="Shruti"/>
          <w:szCs w:val="22"/>
          <w:lang w:val="en-US"/>
        </w:rPr>
        <w:t>b</w:t>
      </w:r>
      <w:r w:rsidR="00C8788E" w:rsidRPr="00C8788E">
        <w:rPr>
          <w:rFonts w:cs="Shruti"/>
          <w:szCs w:val="22"/>
          <w:lang w:val="en-US"/>
        </w:rPr>
        <w:t xml:space="preserve">) shows the variation of mean reinforcing steel area </w:t>
      </w:r>
      <w:r w:rsidR="007C197F">
        <w:rPr>
          <w:rFonts w:cs="Shruti"/>
          <w:szCs w:val="22"/>
          <w:lang w:val="en-US"/>
        </w:rPr>
        <w:t xml:space="preserve">(longitudinal and transverse) </w:t>
      </w:r>
      <w:r w:rsidR="00C8788E" w:rsidRPr="00C8788E">
        <w:rPr>
          <w:rFonts w:cs="Shruti"/>
          <w:szCs w:val="22"/>
          <w:lang w:val="en-US"/>
        </w:rPr>
        <w:t>with time along with the lower and upper limits of the uncertainty band representing 5</w:t>
      </w:r>
      <w:r w:rsidR="00C8788E" w:rsidRPr="00C8788E">
        <w:rPr>
          <w:rFonts w:cs="Shruti"/>
          <w:szCs w:val="22"/>
          <w:vertAlign w:val="superscript"/>
          <w:lang w:val="en-US"/>
        </w:rPr>
        <w:t>th</w:t>
      </w:r>
      <w:r w:rsidR="00C8788E" w:rsidRPr="00C8788E">
        <w:rPr>
          <w:rFonts w:cs="Shruti"/>
          <w:szCs w:val="22"/>
          <w:lang w:val="en-US"/>
        </w:rPr>
        <w:t xml:space="preserve"> and 95</w:t>
      </w:r>
      <w:r w:rsidR="00C8788E" w:rsidRPr="00C8788E">
        <w:rPr>
          <w:rFonts w:cs="Shruti"/>
          <w:szCs w:val="22"/>
          <w:vertAlign w:val="superscript"/>
          <w:lang w:val="en-US"/>
        </w:rPr>
        <w:t>th</w:t>
      </w:r>
      <w:r w:rsidR="00C8788E" w:rsidRPr="00C8788E">
        <w:rPr>
          <w:rFonts w:cs="Shruti"/>
          <w:szCs w:val="22"/>
          <w:lang w:val="en-US"/>
        </w:rPr>
        <w:t xml:space="preserve"> percentile confidence bounds after incorporating the uncertainties in the corrosion deterioration process, as mentioned in </w:t>
      </w:r>
      <w:r w:rsidR="0051468E" w:rsidRPr="0051468E">
        <w:fldChar w:fldCharType="begin"/>
      </w:r>
      <w:r w:rsidR="0051468E" w:rsidRPr="0051468E">
        <w:instrText xml:space="preserve"> REF _Ref46678339 \h  \* MERGEFORMAT </w:instrText>
      </w:r>
      <w:r w:rsidR="0051468E" w:rsidRPr="0051468E">
        <w:fldChar w:fldCharType="separate"/>
      </w:r>
      <w:r w:rsidR="0087194E" w:rsidRPr="0087194E">
        <w:rPr>
          <w:rFonts w:cs="Shruti"/>
          <w:iCs/>
          <w:szCs w:val="18"/>
          <w:lang w:val="en-US"/>
        </w:rPr>
        <w:t xml:space="preserve">Table </w:t>
      </w:r>
      <w:r w:rsidR="0087194E" w:rsidRPr="0087194E">
        <w:rPr>
          <w:rFonts w:cs="Shruti"/>
          <w:iCs/>
          <w:noProof/>
          <w:szCs w:val="18"/>
          <w:lang w:val="en-US"/>
        </w:rPr>
        <w:t>1</w:t>
      </w:r>
      <w:r w:rsidR="0051468E" w:rsidRPr="0051468E">
        <w:fldChar w:fldCharType="end"/>
      </w:r>
      <w:r w:rsidR="00C8788E" w:rsidRPr="00C8788E">
        <w:rPr>
          <w:rFonts w:cs="Shruti"/>
          <w:szCs w:val="22"/>
          <w:lang w:val="en-US"/>
        </w:rPr>
        <w:t>.</w:t>
      </w:r>
      <w:r w:rsidR="00A31D92">
        <w:rPr>
          <w:rFonts w:cs="Shruti"/>
          <w:szCs w:val="22"/>
          <w:lang w:val="en-US"/>
        </w:rPr>
        <w:t xml:space="preserve"> The effect of </w:t>
      </w:r>
      <w:r w:rsidR="009837F9">
        <w:rPr>
          <w:rFonts w:cs="Shruti"/>
          <w:szCs w:val="22"/>
          <w:lang w:val="en-US"/>
        </w:rPr>
        <w:t xml:space="preserve">area </w:t>
      </w:r>
      <w:r w:rsidR="00A31D92">
        <w:rPr>
          <w:rFonts w:cs="Shruti"/>
          <w:szCs w:val="22"/>
          <w:lang w:val="en-US"/>
        </w:rPr>
        <w:t>loss of reinforcement is more pronounced for smaller diameters</w:t>
      </w:r>
      <w:r w:rsidR="009837F9">
        <w:rPr>
          <w:rFonts w:cs="Shruti"/>
          <w:szCs w:val="22"/>
          <w:lang w:val="en-US"/>
        </w:rPr>
        <w:t xml:space="preserve"> [</w:t>
      </w:r>
      <w:r w:rsidR="009837F9" w:rsidRPr="00710961">
        <w:rPr>
          <w:rFonts w:cs="Shruti"/>
          <w:color w:val="7030A0"/>
          <w:szCs w:val="22"/>
          <w:lang w:val="en-US"/>
        </w:rPr>
        <w:t>CITE</w:t>
      </w:r>
      <w:r w:rsidR="009837F9">
        <w:rPr>
          <w:rFonts w:cs="Shruti"/>
          <w:szCs w:val="22"/>
          <w:lang w:val="en-US"/>
        </w:rPr>
        <w:t>]</w:t>
      </w:r>
      <w:r w:rsidR="00A31D92">
        <w:rPr>
          <w:rFonts w:cs="Shruti"/>
          <w:szCs w:val="22"/>
          <w:lang w:val="en-US"/>
        </w:rPr>
        <w:t xml:space="preserve">, thus higher percentage </w:t>
      </w:r>
      <w:r w:rsidR="0051468E">
        <w:rPr>
          <w:rFonts w:cs="Shruti"/>
          <w:szCs w:val="22"/>
          <w:lang w:val="en-US"/>
        </w:rPr>
        <w:t>area</w:t>
      </w:r>
      <w:r w:rsidR="00A31D92">
        <w:rPr>
          <w:rFonts w:cs="Shruti"/>
          <w:szCs w:val="22"/>
          <w:lang w:val="en-US"/>
        </w:rPr>
        <w:t xml:space="preserve"> loss is observed for transverse steel as evident in the figure.</w:t>
      </w:r>
      <w:r w:rsidR="00823B7D">
        <w:rPr>
          <w:rFonts w:cs="Shruti"/>
          <w:szCs w:val="22"/>
          <w:lang w:val="en-US"/>
        </w:rPr>
        <w:t xml:space="preserve"> </w:t>
      </w:r>
      <w:r w:rsidR="009837F9">
        <w:rPr>
          <w:rFonts w:cs="Shruti"/>
          <w:szCs w:val="22"/>
          <w:lang w:val="en-US"/>
        </w:rPr>
        <w:t xml:space="preserve">At the end of 50 years, </w:t>
      </w:r>
      <w:r w:rsidR="00831CB4">
        <w:rPr>
          <w:rFonts w:cs="Shruti"/>
          <w:szCs w:val="22"/>
          <w:lang w:val="en-US"/>
        </w:rPr>
        <w:t>19</w:t>
      </w:r>
      <w:r w:rsidR="00823B7D" w:rsidRPr="00823B7D">
        <w:rPr>
          <w:rFonts w:cs="Shruti"/>
          <w:szCs w:val="22"/>
          <w:lang w:val="en-US"/>
        </w:rPr>
        <w:t xml:space="preserve">% </w:t>
      </w:r>
      <w:r w:rsidR="009837F9">
        <w:rPr>
          <w:rFonts w:cs="Shruti"/>
          <w:szCs w:val="22"/>
          <w:lang w:val="en-US"/>
        </w:rPr>
        <w:t xml:space="preserve">and </w:t>
      </w:r>
      <w:r w:rsidR="00831CB4" w:rsidRPr="00831CB4">
        <w:rPr>
          <w:rFonts w:cs="Shruti"/>
          <w:szCs w:val="22"/>
          <w:lang w:val="en-US"/>
        </w:rPr>
        <w:t>3</w:t>
      </w:r>
      <w:r w:rsidR="00831CB4">
        <w:rPr>
          <w:rFonts w:cs="Shruti"/>
          <w:szCs w:val="22"/>
          <w:lang w:val="en-US"/>
        </w:rPr>
        <w:t>8</w:t>
      </w:r>
      <w:r w:rsidR="009837F9">
        <w:rPr>
          <w:rFonts w:cs="Shruti"/>
          <w:szCs w:val="22"/>
          <w:lang w:val="en-US"/>
        </w:rPr>
        <w:t xml:space="preserve">% reduction in </w:t>
      </w:r>
      <w:r w:rsidR="0051468E">
        <w:rPr>
          <w:rFonts w:cs="Shruti"/>
          <w:szCs w:val="22"/>
          <w:lang w:val="en-US"/>
        </w:rPr>
        <w:t>area</w:t>
      </w:r>
      <w:r w:rsidR="009837F9">
        <w:rPr>
          <w:rFonts w:cs="Shruti"/>
          <w:szCs w:val="22"/>
          <w:lang w:val="en-US"/>
        </w:rPr>
        <w:t xml:space="preserve"> loss</w:t>
      </w:r>
      <w:r w:rsidR="00823B7D" w:rsidRPr="00823B7D">
        <w:rPr>
          <w:rFonts w:cs="Shruti"/>
          <w:szCs w:val="22"/>
          <w:lang w:val="en-US"/>
        </w:rPr>
        <w:t xml:space="preserve"> is observed </w:t>
      </w:r>
      <w:r w:rsidR="009837F9">
        <w:rPr>
          <w:rFonts w:cs="Shruti"/>
          <w:szCs w:val="22"/>
          <w:lang w:val="en-US"/>
        </w:rPr>
        <w:t xml:space="preserve">for </w:t>
      </w:r>
      <w:r w:rsidR="009837F9">
        <w:t>longitudinal and transverse reinforcement of columns</w:t>
      </w:r>
      <w:r w:rsidR="00823B7D" w:rsidRPr="00823B7D">
        <w:rPr>
          <w:rFonts w:cs="Shruti"/>
          <w:szCs w:val="22"/>
          <w:lang w:val="en-US"/>
        </w:rPr>
        <w:t xml:space="preserve">, signifying the necessity of considering corrosion deterioration in the lifetime seismic vulnerability assessment of </w:t>
      </w:r>
      <w:r w:rsidR="009837F9">
        <w:rPr>
          <w:rFonts w:cs="Shruti"/>
          <w:szCs w:val="22"/>
          <w:lang w:val="en-US"/>
        </w:rPr>
        <w:t>RC buildings</w:t>
      </w:r>
      <w:r w:rsidR="00823B7D" w:rsidRPr="00823B7D">
        <w:rPr>
          <w:rFonts w:cs="Shruti"/>
          <w:szCs w:val="22"/>
          <w:lang w:val="en-US"/>
        </w:rPr>
        <w:t>.</w:t>
      </w:r>
    </w:p>
    <w:p w14:paraId="753A0FBC" w14:textId="4F5F96A3" w:rsidR="00831CB4" w:rsidRPr="00710961" w:rsidRDefault="009837F9" w:rsidP="00831CB4">
      <w:pPr>
        <w:ind w:firstLine="357"/>
        <w:jc w:val="both"/>
        <w:rPr>
          <w:rFonts w:cs="Shruti"/>
          <w:szCs w:val="22"/>
          <w:lang w:val="en-US"/>
        </w:rPr>
      </w:pPr>
      <w:r w:rsidRPr="00B26C76">
        <w:rPr>
          <w:rFonts w:cs="Shruti"/>
          <w:szCs w:val="22"/>
          <w:lang w:val="en-US"/>
        </w:rPr>
        <w:t xml:space="preserve">In addition to the primary effect of corrosion deterioration through area loss of longitudinal and transverse reinforcement, the present study also considers several secondary effects such as the reduction in concrete core and cover strength, and reduction in steel strength and ductility. </w:t>
      </w:r>
      <w:r w:rsidR="00000872" w:rsidRPr="00B26C76">
        <w:rPr>
          <w:rFonts w:cs="Shruti"/>
          <w:szCs w:val="22"/>
          <w:lang w:val="en-US"/>
        </w:rPr>
        <w:t xml:space="preserve">Expansive rust products formed due to rebar corrosion results in the generation of micro-cracks that can lead to a reduction in cover concrete strength and even spalling of concrete over time. The deterioration of cover concrete strength is evaluated using the model proposed by </w:t>
      </w:r>
      <w:r w:rsidR="00000872" w:rsidRPr="00B26C76">
        <w:rPr>
          <w:rFonts w:cs="Shruti"/>
          <w:szCs w:val="22"/>
          <w:lang w:val="en-US"/>
        </w:rPr>
        <w:fldChar w:fldCharType="begin" w:fldLock="1"/>
      </w:r>
      <w:r w:rsidR="008467F5">
        <w:rPr>
          <w:rFonts w:cs="Shruti"/>
          <w:szCs w:val="22"/>
          <w:lang w:val="en-US"/>
        </w:rPr>
        <w:instrText xml:space="preserve"> ADDIN ZOTERO_ITEM CSL_CITATION {"citationID":"6GLRVwTY","properties":{"formattedCitation":"[41]","plainCitation":"[41]","noteIndex":0},"citationItems":[{"id":"Z38ShgLe/cFdBoo4i","uris":["http://www.mendeley.com/documents/?uuid=627460fa-674e-43f2-83fd-758f657bac0a"],"uri":["http://www.mendeley.com/documents/?uuid=627460fa-674e-43f2-83fd-758f657bac0a"],"itemData":{"author":[{"dropping-particle":"","family":"Coronelli","given":"D.","non-dropping-particle":"","parse-names":false,"suffix":""},{"dropping-particle":"","family":"Gambarova","given":"P.","non-dropping-particle":"","parse-names":false,"suffix":""}],"container-title":"Journal of Structural Engineering","id":"ITEM-1","issue":"8","issued":{"date-parts":[["2004"]]},"page":"1214–1224","title":"Structural assessment of corroded reinforced concrete beams: modeling guidelines","type":"article-journal","volume":"130"}}],"schema":"https://github.com/citation-style-language/schema/raw/master/csl-citation.json"} </w:instrText>
      </w:r>
      <w:r w:rsidR="00000872" w:rsidRPr="00B26C76">
        <w:rPr>
          <w:rFonts w:cs="Shruti"/>
          <w:szCs w:val="22"/>
          <w:lang w:val="en-US"/>
        </w:rPr>
        <w:fldChar w:fldCharType="separate"/>
      </w:r>
      <w:r w:rsidR="008467F5" w:rsidRPr="008467F5">
        <w:t>[41]</w:t>
      </w:r>
      <w:r w:rsidR="00000872" w:rsidRPr="00B26C76">
        <w:rPr>
          <w:rFonts w:cs="Shruti"/>
          <w:szCs w:val="22"/>
          <w:lang w:val="en-US"/>
        </w:rPr>
        <w:fldChar w:fldCharType="end"/>
      </w:r>
      <w:r w:rsidR="000F7241" w:rsidRPr="00B26C76">
        <w:rPr>
          <w:rFonts w:cs="Shruti"/>
          <w:szCs w:val="22"/>
          <w:lang w:val="en-US"/>
        </w:rPr>
        <w:t>[</w:t>
      </w:r>
      <w:r w:rsidR="000F7241" w:rsidRPr="00B26C76">
        <w:rPr>
          <w:rFonts w:cs="Shruti"/>
          <w:color w:val="7030A0"/>
          <w:szCs w:val="22"/>
          <w:lang w:val="en-US"/>
        </w:rPr>
        <w:t>CITE</w:t>
      </w:r>
      <w:r w:rsidR="000F7241" w:rsidRPr="00B26C76">
        <w:rPr>
          <w:rFonts w:cs="Shruti"/>
          <w:szCs w:val="22"/>
          <w:lang w:val="en-US"/>
        </w:rPr>
        <w:t>]</w:t>
      </w:r>
      <w:r w:rsidR="00000872" w:rsidRPr="00B26C76">
        <w:rPr>
          <w:rFonts w:cs="Shruti"/>
          <w:szCs w:val="22"/>
          <w:lang w:val="en-US"/>
        </w:rPr>
        <w:t>.</w:t>
      </w:r>
      <w:r w:rsidR="00B26C76">
        <w:rPr>
          <w:rFonts w:cs="Shruti"/>
          <w:szCs w:val="22"/>
          <w:lang w:val="en-US"/>
        </w:rPr>
        <w:t xml:space="preserve"> </w:t>
      </w:r>
      <w:r w:rsidRPr="00B26C76">
        <w:rPr>
          <w:rFonts w:cs="Shruti"/>
          <w:szCs w:val="22"/>
          <w:lang w:val="en-US"/>
        </w:rPr>
        <w:t xml:space="preserve">The concrete core strength is a function of the volumetric ratio of transverse reinforcement </w:t>
      </w:r>
      <w:r w:rsidR="00B26C76" w:rsidRPr="00B26C76">
        <w:rPr>
          <w:rFonts w:cs="Shruti"/>
          <w:szCs w:val="22"/>
          <w:lang w:val="en-US"/>
        </w:rPr>
        <w:t xml:space="preserve">(stirrups) </w:t>
      </w:r>
      <w:r w:rsidRPr="00B26C76">
        <w:rPr>
          <w:rFonts w:cs="Shruti"/>
          <w:szCs w:val="22"/>
          <w:lang w:val="en-US"/>
        </w:rPr>
        <w:t xml:space="preserve">and undergoes a time-dependent reduction due to corrosion deterioration. This time-dependent </w:t>
      </w:r>
      <w:r w:rsidR="00B26C76" w:rsidRPr="00B26C76">
        <w:rPr>
          <w:rFonts w:cs="Shruti"/>
          <w:szCs w:val="22"/>
          <w:lang w:val="en-US"/>
        </w:rPr>
        <w:t>loss</w:t>
      </w:r>
      <w:r w:rsidRPr="00B26C76">
        <w:rPr>
          <w:rFonts w:cs="Shruti"/>
          <w:szCs w:val="22"/>
          <w:lang w:val="en-US"/>
        </w:rPr>
        <w:t xml:space="preserve"> in core concrete strength is </w:t>
      </w:r>
      <w:r w:rsidR="00B26C76" w:rsidRPr="00B26C76">
        <w:rPr>
          <w:rFonts w:cs="Shruti"/>
          <w:szCs w:val="22"/>
          <w:lang w:val="en-US"/>
        </w:rPr>
        <w:t>estimated</w:t>
      </w:r>
      <w:r w:rsidRPr="00B26C76">
        <w:rPr>
          <w:rFonts w:cs="Shruti"/>
          <w:szCs w:val="22"/>
          <w:lang w:val="en-US"/>
        </w:rPr>
        <w:t xml:space="preserve"> based on the modified theoretical stress-strain model proposed by </w:t>
      </w:r>
      <w:r w:rsidRPr="00B26C76">
        <w:rPr>
          <w:rFonts w:cs="Shruti"/>
          <w:szCs w:val="22"/>
          <w:lang w:val="en-US"/>
        </w:rPr>
        <w:fldChar w:fldCharType="begin" w:fldLock="1"/>
      </w:r>
      <w:r w:rsidR="008467F5">
        <w:rPr>
          <w:rFonts w:cs="Shruti"/>
          <w:szCs w:val="22"/>
          <w:lang w:val="en-US"/>
        </w:rPr>
        <w:instrText xml:space="preserve"> ADDIN ZOTERO_ITEM CSL_CITATION {"citationID":"s3DvWcme","properties":{"formattedCitation":"[42]","plainCitation":"[42]","noteIndex":0},"citationItems":[{"id":"Z38ShgLe/YZwCkof5","uris":["http://www.mendeley.com/documents/?uuid=47f1fe85-e7f2-468b-962d-1946562e1634"],"uri":["http://www.mendeley.com/documents/?uuid=47f1fe85-e7f2-468b-962d-1946562e1634"],"itemData":{"author":[{"dropping-particle":"","family":"Mander","given":"J B","non-dropping-particle":"","parse-names":false,"suffix":""},{"dropping-particle":"","family":"Priestley","given":"MJ","non-dropping-particle":"","parse-names":false,"suffix":""},{"dropping-particle":"","family":"Park","given":"R","non-dropping-particle":"","parse-names":false,"suffix":""}],"container-title":"Journal of Structural Engineering","id":"ITEM-1","issue":"8","issued":{"date-parts":[["1988"]]},"note":"NULL","page":"1804-1826","title":"Theoretical stress-strain model for confined concrete","type":"article-journal","volume":"114"}}],"schema":"https://github.com/citation-style-language/schema/raw/master/csl-citation.json"} </w:instrText>
      </w:r>
      <w:r w:rsidRPr="00B26C76">
        <w:rPr>
          <w:rFonts w:cs="Shruti"/>
          <w:szCs w:val="22"/>
          <w:lang w:val="en-US"/>
        </w:rPr>
        <w:fldChar w:fldCharType="separate"/>
      </w:r>
      <w:r w:rsidR="008467F5" w:rsidRPr="008467F5">
        <w:t>[42]</w:t>
      </w:r>
      <w:r w:rsidRPr="00B26C76">
        <w:rPr>
          <w:rFonts w:cs="Shruti"/>
          <w:szCs w:val="22"/>
          <w:lang w:val="en-US"/>
        </w:rPr>
        <w:fldChar w:fldCharType="end"/>
      </w:r>
      <w:r w:rsidR="00B26C76" w:rsidRPr="0051468E">
        <w:rPr>
          <w:rFonts w:cs="Shruti"/>
          <w:color w:val="7030A0"/>
          <w:szCs w:val="22"/>
          <w:lang w:val="en-US"/>
        </w:rPr>
        <w:t>[CITE]</w:t>
      </w:r>
      <w:r w:rsidRPr="0051468E">
        <w:rPr>
          <w:rFonts w:cs="Shruti"/>
          <w:color w:val="7030A0"/>
          <w:szCs w:val="22"/>
          <w:lang w:val="en-US"/>
        </w:rPr>
        <w:t xml:space="preserve">, </w:t>
      </w:r>
      <w:r w:rsidRPr="00B26C76">
        <w:rPr>
          <w:rFonts w:cs="Shruti"/>
          <w:szCs w:val="22"/>
          <w:lang w:val="en-US"/>
        </w:rPr>
        <w:t>as subsequently adopted by other researchers</w:t>
      </w:r>
      <w:r w:rsidR="00B26C76" w:rsidRPr="00B26C76">
        <w:rPr>
          <w:rFonts w:cs="Shruti"/>
          <w:szCs w:val="22"/>
          <w:lang w:val="en-US"/>
        </w:rPr>
        <w:t xml:space="preserve"> [</w:t>
      </w:r>
      <w:r w:rsidR="00B26C76" w:rsidRPr="00B26C76">
        <w:rPr>
          <w:rFonts w:cs="Shruti"/>
          <w:color w:val="7030A0"/>
          <w:szCs w:val="22"/>
          <w:lang w:val="en-US"/>
        </w:rPr>
        <w:t>CITE</w:t>
      </w:r>
      <w:r w:rsidR="00B26C76" w:rsidRPr="00B26C76">
        <w:rPr>
          <w:rFonts w:cs="Shruti"/>
          <w:szCs w:val="22"/>
          <w:lang w:val="en-US"/>
        </w:rPr>
        <w:t>]</w:t>
      </w:r>
      <w:r w:rsidRPr="00B26C76">
        <w:rPr>
          <w:rFonts w:cs="Shruti"/>
          <w:szCs w:val="22"/>
          <w:lang w:val="en-US"/>
        </w:rPr>
        <w:t xml:space="preserve">. </w:t>
      </w:r>
      <w:r w:rsidRPr="00710961">
        <w:rPr>
          <w:rFonts w:cs="Shruti"/>
          <w:color w:val="000000" w:themeColor="text1"/>
          <w:szCs w:val="22"/>
          <w:lang w:val="en-US"/>
        </w:rPr>
        <w:t xml:space="preserve">Reduction in steel mechanical properties due to corrosion deterioration along the rebar length are manifested through changes in yield strength, ultimate strength, and ultimate strain. </w:t>
      </w:r>
      <w:r w:rsidR="00710961" w:rsidRPr="00710961">
        <w:rPr>
          <w:rFonts w:cs="Shruti"/>
          <w:color w:val="000000" w:themeColor="text1"/>
          <w:szCs w:val="22"/>
          <w:lang w:val="en-IN"/>
        </w:rPr>
        <w:t>This study utilizes Du et al. [</w:t>
      </w:r>
      <w:r w:rsidR="00710961" w:rsidRPr="00710961">
        <w:rPr>
          <w:rFonts w:cs="Shruti"/>
          <w:color w:val="7030A0"/>
          <w:szCs w:val="22"/>
          <w:lang w:val="en-IN"/>
        </w:rPr>
        <w:t>CITE</w:t>
      </w:r>
      <w:r w:rsidR="00710961" w:rsidRPr="00710961">
        <w:rPr>
          <w:rFonts w:cs="Shruti"/>
          <w:color w:val="000000" w:themeColor="text1"/>
          <w:szCs w:val="22"/>
          <w:lang w:val="en-IN"/>
        </w:rPr>
        <w:t xml:space="preserve">] time-dependent model for steel strength reduction, in which </w:t>
      </w:r>
      <w:proofErr w:type="gramStart"/>
      <w:r w:rsidR="00710961" w:rsidRPr="00710961">
        <w:rPr>
          <w:rFonts w:cs="Shruti"/>
          <w:color w:val="000000" w:themeColor="text1"/>
          <w:szCs w:val="22"/>
          <w:lang w:val="en-IN"/>
        </w:rPr>
        <w:t>yield</w:t>
      </w:r>
      <w:proofErr w:type="gramEnd"/>
      <w:r w:rsidR="00710961" w:rsidRPr="00710961">
        <w:rPr>
          <w:rFonts w:cs="Shruti"/>
          <w:color w:val="000000" w:themeColor="text1"/>
          <w:szCs w:val="22"/>
          <w:lang w:val="en-IN"/>
        </w:rPr>
        <w:t xml:space="preserve"> and ultimate strength decreases linearly </w:t>
      </w:r>
      <w:r w:rsidR="00710961" w:rsidRPr="00710961">
        <w:rPr>
          <w:rFonts w:cs="Shruti"/>
          <w:color w:val="000000" w:themeColor="text1"/>
          <w:szCs w:val="22"/>
          <w:lang w:val="en-IN"/>
        </w:rPr>
        <w:lastRenderedPageBreak/>
        <w:t xml:space="preserve">with mass loss. In contrast, the ultimate strain reduction in steel </w:t>
      </w:r>
      <w:r w:rsidRPr="00710961">
        <w:rPr>
          <w:rFonts w:cs="Shruti"/>
          <w:szCs w:val="22"/>
          <w:lang w:val="en-US"/>
        </w:rPr>
        <w:t xml:space="preserve">does not follow a linear reduction, as </w:t>
      </w:r>
      <w:r w:rsidR="00710961" w:rsidRPr="00710961">
        <w:rPr>
          <w:rFonts w:cs="Shruti"/>
          <w:szCs w:val="22"/>
          <w:lang w:val="en-US"/>
        </w:rPr>
        <w:t>past</w:t>
      </w:r>
      <w:r w:rsidRPr="00710961">
        <w:rPr>
          <w:rFonts w:cs="Shruti"/>
          <w:szCs w:val="22"/>
          <w:lang w:val="en-US"/>
        </w:rPr>
        <w:t xml:space="preserve"> research revealed that strain reduction values </w:t>
      </w:r>
      <w:r w:rsidR="00710961" w:rsidRPr="00710961">
        <w:rPr>
          <w:rFonts w:cs="Shruti"/>
          <w:szCs w:val="22"/>
          <w:lang w:val="en-US"/>
        </w:rPr>
        <w:t xml:space="preserve">are </w:t>
      </w:r>
      <w:r w:rsidRPr="00710961">
        <w:rPr>
          <w:rFonts w:cs="Shruti"/>
          <w:szCs w:val="22"/>
          <w:lang w:val="en-US"/>
        </w:rPr>
        <w:t>scattered over a large range</w:t>
      </w:r>
      <w:r w:rsidRPr="009837F9">
        <w:rPr>
          <w:rFonts w:cs="Shruti"/>
          <w:color w:val="FF0000"/>
          <w:szCs w:val="22"/>
          <w:lang w:val="en-US"/>
        </w:rPr>
        <w:t xml:space="preserve"> </w:t>
      </w:r>
      <w:r w:rsidR="0051468E">
        <w:rPr>
          <w:rFonts w:cs="Shruti"/>
          <w:color w:val="7030A0"/>
          <w:szCs w:val="22"/>
          <w:lang w:val="en-US"/>
        </w:rPr>
        <w:t xml:space="preserve">[CITE </w:t>
      </w:r>
      <w:proofErr w:type="spellStart"/>
      <w:r w:rsidR="0051468E">
        <w:rPr>
          <w:rFonts w:cs="Shruti"/>
          <w:color w:val="7030A0"/>
          <w:szCs w:val="22"/>
          <w:lang w:val="en-US"/>
        </w:rPr>
        <w:t>Andisheh</w:t>
      </w:r>
      <w:proofErr w:type="spellEnd"/>
      <w:r w:rsidR="0051468E">
        <w:rPr>
          <w:rFonts w:cs="Shruti"/>
          <w:color w:val="7030A0"/>
          <w:szCs w:val="22"/>
          <w:lang w:val="en-US"/>
        </w:rPr>
        <w:t xml:space="preserve"> et al. 2016]</w:t>
      </w:r>
      <w:r w:rsidRPr="00710961">
        <w:rPr>
          <w:rFonts w:cs="Shruti"/>
          <w:szCs w:val="22"/>
          <w:lang w:val="en-US"/>
        </w:rPr>
        <w:t xml:space="preserve">. </w:t>
      </w:r>
      <w:r w:rsidR="00710961" w:rsidRPr="00710961">
        <w:rPr>
          <w:rFonts w:cs="Shruti"/>
          <w:szCs w:val="22"/>
          <w:lang w:val="en-US"/>
        </w:rPr>
        <w:t xml:space="preserve">As a result, this research incorporates </w:t>
      </w:r>
      <w:proofErr w:type="spellStart"/>
      <w:r w:rsidR="00710961" w:rsidRPr="00710961">
        <w:rPr>
          <w:rFonts w:cs="Shruti"/>
          <w:szCs w:val="22"/>
          <w:lang w:val="en-US"/>
        </w:rPr>
        <w:t>Apostolopoulos</w:t>
      </w:r>
      <w:proofErr w:type="spellEnd"/>
      <w:r w:rsidR="00710961" w:rsidRPr="00710961">
        <w:rPr>
          <w:rFonts w:cs="Shruti"/>
          <w:szCs w:val="22"/>
          <w:lang w:val="en-US"/>
        </w:rPr>
        <w:t xml:space="preserve"> and Papadakis [</w:t>
      </w:r>
      <w:r w:rsidR="00710961" w:rsidRPr="00687D83">
        <w:rPr>
          <w:rFonts w:cs="Shruti"/>
          <w:color w:val="7030A0"/>
          <w:szCs w:val="22"/>
          <w:lang w:val="en-US"/>
        </w:rPr>
        <w:t>CITE</w:t>
      </w:r>
      <w:r w:rsidR="00710961" w:rsidRPr="00710961">
        <w:rPr>
          <w:rFonts w:cs="Shruti"/>
          <w:szCs w:val="22"/>
          <w:lang w:val="en-US"/>
        </w:rPr>
        <w:t>] experimental findings, which imply a nonlinear reduction in ultimate strain with percentage mass loss of reinforcing steel</w:t>
      </w:r>
      <w:r w:rsidRPr="00710961">
        <w:rPr>
          <w:rFonts w:cs="Shruti"/>
          <w:szCs w:val="22"/>
          <w:lang w:val="en-US"/>
        </w:rPr>
        <w:t>.</w:t>
      </w:r>
      <w:r w:rsidR="00831CB4">
        <w:rPr>
          <w:rFonts w:cs="Shruti"/>
          <w:szCs w:val="22"/>
          <w:lang w:val="en-US"/>
        </w:rPr>
        <w:t xml:space="preserve"> </w:t>
      </w:r>
      <w:r w:rsidR="00831CB4">
        <w:rPr>
          <w:szCs w:val="24"/>
        </w:rPr>
        <w:t>A</w:t>
      </w:r>
      <w:r w:rsidR="00831CB4" w:rsidRPr="00A339F7">
        <w:rPr>
          <w:szCs w:val="24"/>
        </w:rPr>
        <w:t>t the end of service life</w:t>
      </w:r>
      <w:r w:rsidR="00831CB4">
        <w:rPr>
          <w:szCs w:val="24"/>
        </w:rPr>
        <w:t xml:space="preserve"> (50  years)</w:t>
      </w:r>
      <w:r w:rsidR="00831CB4" w:rsidRPr="00A339F7">
        <w:rPr>
          <w:szCs w:val="24"/>
        </w:rPr>
        <w:t xml:space="preserve">, the deteriorated RC columns also undergo </w:t>
      </w:r>
      <w:r w:rsidR="00831CB4">
        <w:rPr>
          <w:szCs w:val="24"/>
        </w:rPr>
        <w:t>XX</w:t>
      </w:r>
      <w:r w:rsidR="00831CB4" w:rsidRPr="00A339F7">
        <w:rPr>
          <w:szCs w:val="24"/>
        </w:rPr>
        <w:t xml:space="preserve">%, </w:t>
      </w:r>
      <w:r w:rsidR="00831CB4">
        <w:rPr>
          <w:szCs w:val="24"/>
        </w:rPr>
        <w:t>XX</w:t>
      </w:r>
      <w:r w:rsidR="00831CB4" w:rsidRPr="00A339F7">
        <w:rPr>
          <w:szCs w:val="24"/>
        </w:rPr>
        <w:t xml:space="preserve">%, </w:t>
      </w:r>
      <w:r w:rsidR="00831CB4">
        <w:rPr>
          <w:szCs w:val="24"/>
        </w:rPr>
        <w:t xml:space="preserve">XX%, </w:t>
      </w:r>
      <w:r w:rsidR="00831CB4" w:rsidRPr="00A339F7">
        <w:rPr>
          <w:szCs w:val="24"/>
        </w:rPr>
        <w:t xml:space="preserve">and </w:t>
      </w:r>
      <w:r w:rsidR="00831CB4">
        <w:rPr>
          <w:szCs w:val="24"/>
        </w:rPr>
        <w:t>XX</w:t>
      </w:r>
      <w:r w:rsidR="00831CB4" w:rsidRPr="00A339F7">
        <w:rPr>
          <w:szCs w:val="24"/>
        </w:rPr>
        <w:t xml:space="preserve">% mean reduction in the </w:t>
      </w:r>
      <w:r w:rsidR="00831CB4">
        <w:rPr>
          <w:szCs w:val="24"/>
        </w:rPr>
        <w:t xml:space="preserve">cover concrete strength </w:t>
      </w:r>
      <w:r w:rsidR="00831CB4" w:rsidRPr="00A339F7">
        <w:t xml:space="preserve">steel strength, ultimate strain, and </w:t>
      </w:r>
      <w:r w:rsidR="00831CB4">
        <w:t>shear</w:t>
      </w:r>
      <w:r w:rsidR="00831CB4" w:rsidRPr="00A339F7">
        <w:t xml:space="preserve"> strength, respectively</w:t>
      </w:r>
      <w:r w:rsidR="00831CB4">
        <w:t xml:space="preserve"> (</w:t>
      </w:r>
      <w:r w:rsidR="00831CB4" w:rsidRPr="00831CB4">
        <w:fldChar w:fldCharType="begin"/>
      </w:r>
      <w:r w:rsidR="00831CB4" w:rsidRPr="00831CB4">
        <w:instrText xml:space="preserve"> REF _Ref98167395 \h  \* MERGEFORMAT </w:instrText>
      </w:r>
      <w:r w:rsidR="00831CB4" w:rsidRPr="00831CB4">
        <w:fldChar w:fldCharType="separate"/>
      </w:r>
      <w:r w:rsidR="0087194E" w:rsidRPr="0087194E">
        <w:t xml:space="preserve">Figure </w:t>
      </w:r>
      <w:r w:rsidR="0087194E" w:rsidRPr="0087194E">
        <w:rPr>
          <w:noProof/>
        </w:rPr>
        <w:t>3</w:t>
      </w:r>
      <w:r w:rsidR="00831CB4" w:rsidRPr="00831CB4">
        <w:fldChar w:fldCharType="end"/>
      </w:r>
      <w:r w:rsidR="00831CB4">
        <w:t xml:space="preserve">), </w:t>
      </w:r>
      <w:r w:rsidR="00831CB4" w:rsidRPr="00A339F7">
        <w:t xml:space="preserve">signifying the need to consider these secondary effects in the lifetime performance assessment of </w:t>
      </w:r>
      <w:r w:rsidR="00831CB4">
        <w:t>RC frame buildings</w:t>
      </w:r>
      <w:r w:rsidR="00831CB4" w:rsidRPr="00A339F7">
        <w:t xml:space="preserve">. </w:t>
      </w:r>
    </w:p>
    <w:p w14:paraId="489B27BE" w14:textId="4B351CB1" w:rsidR="00167F50" w:rsidRDefault="00167F50" w:rsidP="00167F50"/>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2704D" w:rsidRPr="00A339F7" w14:paraId="348E7F39" w14:textId="77777777" w:rsidTr="0082704D">
        <w:trPr>
          <w:trHeight w:val="3544"/>
        </w:trPr>
        <w:tc>
          <w:tcPr>
            <w:tcW w:w="9026" w:type="dxa"/>
          </w:tcPr>
          <w:p w14:paraId="74E5F254" w14:textId="06094714" w:rsidR="0082704D" w:rsidRPr="00A339F7" w:rsidRDefault="00D52433" w:rsidP="00447125">
            <w:pPr>
              <w:jc w:val="center"/>
            </w:pPr>
            <w:r w:rsidRPr="00D52433">
              <w:rPr>
                <w:noProof/>
                <w:lang w:val="en-IN" w:eastAsia="en-IN"/>
              </w:rPr>
              <w:drawing>
                <wp:inline distT="0" distB="0" distL="0" distR="0" wp14:anchorId="526E443A" wp14:editId="2CF86ED5">
                  <wp:extent cx="2984400" cy="223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84400" cy="2235600"/>
                          </a:xfrm>
                          <a:prstGeom prst="rect">
                            <a:avLst/>
                          </a:prstGeom>
                          <a:noFill/>
                          <a:ln>
                            <a:noFill/>
                          </a:ln>
                        </pic:spPr>
                      </pic:pic>
                    </a:graphicData>
                  </a:graphic>
                </wp:inline>
              </w:drawing>
            </w:r>
          </w:p>
        </w:tc>
      </w:tr>
      <w:tr w:rsidR="00167F50" w:rsidRPr="00A339F7" w14:paraId="3C456B90" w14:textId="77777777" w:rsidTr="00447125">
        <w:trPr>
          <w:trHeight w:val="295"/>
        </w:trPr>
        <w:tc>
          <w:tcPr>
            <w:tcW w:w="9026" w:type="dxa"/>
          </w:tcPr>
          <w:p w14:paraId="0C1928F8" w14:textId="655933EA" w:rsidR="00167F50" w:rsidRPr="00A339F7" w:rsidRDefault="00B26C76" w:rsidP="00B26C76">
            <w:pPr>
              <w:jc w:val="both"/>
              <w:rPr>
                <w:sz w:val="20"/>
              </w:rPr>
            </w:pPr>
            <w:bookmarkStart w:id="134" w:name="_Ref98167395"/>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sidR="0087194E">
              <w:rPr>
                <w:rFonts w:ascii="Times New Roman" w:hAnsi="Times New Roman" w:cs="Times New Roman"/>
                <w:b/>
                <w:noProof/>
                <w:sz w:val="20"/>
              </w:rPr>
              <w:t>3</w:t>
            </w:r>
            <w:r w:rsidRPr="00B26C76">
              <w:rPr>
                <w:b/>
              </w:rPr>
              <w:fldChar w:fldCharType="end"/>
            </w:r>
            <w:bookmarkEnd w:id="134"/>
            <w:r>
              <w:rPr>
                <w:rFonts w:ascii="Times New Roman" w:hAnsi="Times New Roman" w:cs="Times New Roman"/>
                <w:sz w:val="20"/>
                <w:lang w:val="en-IN"/>
              </w:rPr>
              <w:t>.</w:t>
            </w:r>
            <w:r w:rsidR="00831CB4">
              <w:rPr>
                <w:rFonts w:ascii="Times New Roman" w:hAnsi="Times New Roman" w:cs="Times New Roman"/>
                <w:sz w:val="20"/>
                <w:lang w:val="en-IN"/>
              </w:rPr>
              <w:t xml:space="preserve"> </w:t>
            </w:r>
            <w:r w:rsidR="00831CB4">
              <w:rPr>
                <w:rFonts w:ascii="Times New Roman" w:hAnsi="Times New Roman" w:cs="Times New Roman"/>
                <w:b/>
                <w:sz w:val="20"/>
                <w:szCs w:val="20"/>
                <w:lang w:val="en-IN"/>
              </w:rPr>
              <w:t>Time-</w:t>
            </w:r>
            <w:r w:rsidR="00831CB4" w:rsidRPr="00831CB4">
              <w:rPr>
                <w:rFonts w:ascii="Times New Roman" w:hAnsi="Times New Roman" w:cs="Times New Roman"/>
                <w:b/>
                <w:sz w:val="20"/>
                <w:szCs w:val="20"/>
                <w:lang w:val="en-IN"/>
              </w:rPr>
              <w:t xml:space="preserve">dependent variation of columns </w:t>
            </w:r>
            <w:r w:rsidR="00831CB4" w:rsidRPr="00831CB4">
              <w:rPr>
                <w:rFonts w:ascii="Times New Roman" w:hAnsi="Times New Roman" w:cs="Times New Roman"/>
                <w:b/>
                <w:sz w:val="20"/>
                <w:szCs w:val="20"/>
              </w:rPr>
              <w:t>cover concrete strength steel strength, ultimate strain, and shear strength</w:t>
            </w:r>
          </w:p>
        </w:tc>
      </w:tr>
    </w:tbl>
    <w:p w14:paraId="61CEBA2A" w14:textId="64B6880A" w:rsidR="00823B7D" w:rsidRPr="00695CDE" w:rsidRDefault="00710961" w:rsidP="00695CDE">
      <w:pPr>
        <w:spacing w:before="240" w:after="240"/>
        <w:ind w:firstLine="357"/>
        <w:jc w:val="both"/>
        <w:rPr>
          <w:rFonts w:cs="Shruti"/>
          <w:szCs w:val="22"/>
          <w:lang w:val="en-US"/>
        </w:rPr>
      </w:pPr>
      <w:r w:rsidRPr="00695CDE">
        <w:rPr>
          <w:rFonts w:cs="Shruti"/>
          <w:szCs w:val="22"/>
          <w:lang w:val="en-US"/>
        </w:rPr>
        <w:t xml:space="preserve">In addition to the above secondary effects, corrosion deterioration in RC columns may also result in bond strength reduction, buckling strength reduction, and low-cycle fatigue degradation, among others </w:t>
      </w:r>
      <w:r w:rsidR="00695CDE" w:rsidRPr="00695CDE">
        <w:rPr>
          <w:rFonts w:cs="Shruti"/>
          <w:color w:val="7030A0"/>
          <w:szCs w:val="22"/>
          <w:lang w:val="en-US"/>
        </w:rPr>
        <w:t xml:space="preserve">[CITE Fang et al. 2004; </w:t>
      </w:r>
      <w:proofErr w:type="spellStart"/>
      <w:r w:rsidR="00695CDE" w:rsidRPr="00695CDE">
        <w:rPr>
          <w:rFonts w:cs="Shruti"/>
          <w:color w:val="7030A0"/>
          <w:szCs w:val="22"/>
          <w:lang w:val="en-US"/>
        </w:rPr>
        <w:t>Kashani</w:t>
      </w:r>
      <w:proofErr w:type="spellEnd"/>
      <w:r w:rsidR="00695CDE" w:rsidRPr="00695CDE">
        <w:rPr>
          <w:rFonts w:cs="Shruti"/>
          <w:color w:val="7030A0"/>
          <w:szCs w:val="22"/>
          <w:lang w:val="en-US"/>
        </w:rPr>
        <w:t xml:space="preserve"> et al. 2015]</w:t>
      </w:r>
      <w:r w:rsidRPr="00695CDE">
        <w:rPr>
          <w:rFonts w:cs="Shruti"/>
          <w:szCs w:val="22"/>
          <w:lang w:val="en-US"/>
        </w:rPr>
        <w:t xml:space="preserve">. This study neglects the inclusion of loss of bond strength for deteriorating </w:t>
      </w:r>
      <w:proofErr w:type="gramStart"/>
      <w:r w:rsidRPr="00695CDE">
        <w:rPr>
          <w:rFonts w:cs="Shruti"/>
          <w:szCs w:val="22"/>
          <w:lang w:val="en-US"/>
        </w:rPr>
        <w:t>columns, since</w:t>
      </w:r>
      <w:proofErr w:type="gramEnd"/>
      <w:r w:rsidRPr="00695CDE">
        <w:rPr>
          <w:rFonts w:cs="Shruti"/>
          <w:szCs w:val="22"/>
          <w:lang w:val="en-US"/>
        </w:rPr>
        <w:t xml:space="preserve"> such effects have insignificant influence on the </w:t>
      </w:r>
      <w:r w:rsidR="00A624F0" w:rsidRPr="00695CDE">
        <w:rPr>
          <w:rFonts w:cs="Shruti"/>
          <w:szCs w:val="22"/>
          <w:lang w:val="en-US"/>
        </w:rPr>
        <w:t xml:space="preserve">seismic fragility of RC frames </w:t>
      </w:r>
      <w:r w:rsidR="00A624F0" w:rsidRPr="00695CDE">
        <w:rPr>
          <w:rFonts w:cs="Shruti"/>
          <w:color w:val="7030A0"/>
          <w:szCs w:val="22"/>
          <w:lang w:val="en-US"/>
        </w:rPr>
        <w:t>[CITE]</w:t>
      </w:r>
      <w:r w:rsidRPr="00695CDE">
        <w:rPr>
          <w:rFonts w:cs="Shruti"/>
          <w:szCs w:val="22"/>
          <w:lang w:val="en-US"/>
        </w:rPr>
        <w:t xml:space="preserve">. The phenomenological model for capturing buckling strength and low-cycle fatigue degradation due to corrosion </w:t>
      </w:r>
      <w:r w:rsidR="00695CDE" w:rsidRPr="00695CDE">
        <w:rPr>
          <w:rFonts w:cs="Shruti"/>
          <w:color w:val="7030A0"/>
          <w:szCs w:val="22"/>
          <w:lang w:val="en-US"/>
        </w:rPr>
        <w:t xml:space="preserve">[CITE </w:t>
      </w:r>
      <w:proofErr w:type="spellStart"/>
      <w:r w:rsidR="00695CDE" w:rsidRPr="00695CDE">
        <w:rPr>
          <w:rFonts w:cs="Shruti"/>
          <w:color w:val="7030A0"/>
          <w:szCs w:val="22"/>
          <w:lang w:val="en-US"/>
        </w:rPr>
        <w:t>Kashani</w:t>
      </w:r>
      <w:proofErr w:type="spellEnd"/>
      <w:r w:rsidR="00695CDE" w:rsidRPr="00695CDE">
        <w:rPr>
          <w:rFonts w:cs="Shruti"/>
          <w:color w:val="7030A0"/>
          <w:szCs w:val="22"/>
          <w:lang w:val="en-US"/>
        </w:rPr>
        <w:t xml:space="preserve"> et al. 2015]</w:t>
      </w:r>
      <w:r w:rsidRPr="00695CDE">
        <w:rPr>
          <w:rFonts w:cs="Shruti"/>
          <w:color w:val="7030A0"/>
          <w:szCs w:val="22"/>
          <w:lang w:val="en-US"/>
        </w:rPr>
        <w:t xml:space="preserve"> </w:t>
      </w:r>
      <w:r w:rsidRPr="00695CDE">
        <w:rPr>
          <w:rFonts w:cs="Shruti"/>
          <w:szCs w:val="22"/>
          <w:lang w:val="en-US"/>
        </w:rPr>
        <w:t>are applicable only for corroded bare reinforcing steel, and further experimental tests are needed to verify this model for corroded RC members, consequently not considered in this study. The next section of the paper explains the analytical modeling of the case-study aging building frame.</w:t>
      </w:r>
    </w:p>
    <w:p w14:paraId="69A4D2EB" w14:textId="4F0E3EF4" w:rsidR="00786E32" w:rsidRDefault="00786E32" w:rsidP="008F3073">
      <w:pPr>
        <w:pStyle w:val="Heading2"/>
        <w:numPr>
          <w:ilvl w:val="1"/>
          <w:numId w:val="7"/>
        </w:numPr>
        <w:ind w:left="426" w:hanging="426"/>
      </w:pPr>
      <w:del w:id="135" w:author="Shivang Shekhar" w:date="2022-03-14T09:37:00Z">
        <w:r w:rsidDel="001021ED">
          <w:delText>Finite Element</w:delText>
        </w:r>
      </w:del>
      <w:ins w:id="136" w:author="Shivang Shekhar" w:date="2022-03-14T09:37:00Z">
        <w:r w:rsidR="001021ED">
          <w:t>Analytical</w:t>
        </w:r>
      </w:ins>
      <w:r>
        <w:t xml:space="preserve"> Mode</w:t>
      </w:r>
      <w:del w:id="137" w:author="Shivang Shekhar" w:date="2022-03-14T10:12:00Z">
        <w:r w:rsidDel="007E1C96">
          <w:delText>l</w:delText>
        </w:r>
      </w:del>
      <w:ins w:id="138" w:author="Shivang Shekhar" w:date="2022-03-14T10:12:00Z">
        <w:r w:rsidR="007E1C96">
          <w:t>l</w:t>
        </w:r>
      </w:ins>
      <w:del w:id="139" w:author="Shivang Shekhar" w:date="2022-03-14T10:08:00Z">
        <w:r w:rsidDel="007E1C96">
          <w:delText>l</w:delText>
        </w:r>
      </w:del>
      <w:r>
        <w:t xml:space="preserve">ing </w:t>
      </w:r>
      <w:del w:id="140" w:author="Shivang Shekhar" w:date="2022-03-14T09:37:00Z">
        <w:r w:rsidDel="001021ED">
          <w:delText xml:space="preserve">for </w:delText>
        </w:r>
      </w:del>
      <w:ins w:id="141" w:author="Shivang Shekhar" w:date="2022-03-14T09:37:00Z">
        <w:r w:rsidR="001021ED">
          <w:t xml:space="preserve">of the </w:t>
        </w:r>
      </w:ins>
      <w:del w:id="142" w:author="Shivang Shekhar" w:date="2022-03-14T09:37:00Z">
        <w:r w:rsidR="00455D44" w:rsidDel="001021ED">
          <w:delText>A</w:delText>
        </w:r>
        <w:r w:rsidDel="001021ED">
          <w:delText xml:space="preserve">s-built and </w:delText>
        </w:r>
        <w:r w:rsidR="00455D44" w:rsidDel="001021ED">
          <w:delText>D</w:delText>
        </w:r>
        <w:r w:rsidDel="001021ED">
          <w:delText>eteriorated</w:delText>
        </w:r>
      </w:del>
      <w:ins w:id="143" w:author="Shivang Shekhar" w:date="2022-03-14T09:37:00Z">
        <w:r w:rsidR="001021ED">
          <w:t>Case-Study</w:t>
        </w:r>
      </w:ins>
      <w:r>
        <w:t xml:space="preserve"> </w:t>
      </w:r>
      <w:r w:rsidR="009E1D12">
        <w:t xml:space="preserve">RC </w:t>
      </w:r>
      <w:r w:rsidR="00455D44">
        <w:t>F</w:t>
      </w:r>
      <w:r>
        <w:t>rame</w:t>
      </w:r>
    </w:p>
    <w:p w14:paraId="7355A5D5" w14:textId="0E4C7BFB" w:rsidR="009E084F" w:rsidRPr="001021ED" w:rsidRDefault="009E084F">
      <w:pPr>
        <w:jc w:val="both"/>
        <w:rPr>
          <w:ins w:id="144" w:author="Shivang Shekhar" w:date="2022-03-14T09:30:00Z"/>
          <w:lang w:val="en-US" w:eastAsia="it-IT"/>
          <w:rPrChange w:id="145" w:author="Shivang Shekhar" w:date="2022-03-14T09:41:00Z">
            <w:rPr>
              <w:ins w:id="146" w:author="Shivang Shekhar" w:date="2022-03-14T09:30:00Z"/>
              <w:rFonts w:cs="Shruti"/>
              <w:szCs w:val="22"/>
              <w:lang w:val="en-US"/>
            </w:rPr>
          </w:rPrChange>
        </w:rPr>
        <w:pPrChange w:id="147" w:author="Shivang Shekhar" w:date="2022-03-14T09:41:00Z">
          <w:pPr>
            <w:spacing w:after="160"/>
            <w:jc w:val="both"/>
          </w:pPr>
        </w:pPrChange>
      </w:pPr>
      <w:ins w:id="148" w:author="Shivang Shekhar" w:date="2022-03-14T09:30:00Z">
        <w:r w:rsidRPr="009E084F">
          <w:rPr>
            <w:rFonts w:cs="Shruti"/>
            <w:szCs w:val="22"/>
            <w:lang w:val="en-US"/>
          </w:rPr>
          <w:t xml:space="preserve">A </w:t>
        </w:r>
      </w:ins>
      <w:ins w:id="149" w:author="Shivang Shekhar" w:date="2022-03-14T09:31:00Z">
        <w:r>
          <w:rPr>
            <w:rFonts w:cs="Shruti"/>
            <w:szCs w:val="22"/>
            <w:lang w:val="en-US"/>
          </w:rPr>
          <w:t>two</w:t>
        </w:r>
      </w:ins>
      <w:ins w:id="150" w:author="Shivang Shekhar" w:date="2022-03-14T09:30:00Z">
        <w:r w:rsidRPr="009E084F">
          <w:rPr>
            <w:rFonts w:cs="Shruti"/>
            <w:szCs w:val="22"/>
            <w:lang w:val="en-US"/>
          </w:rPr>
          <w:t xml:space="preserve">-dimensional high-fidelity finite element model of the case-study </w:t>
        </w:r>
      </w:ins>
      <w:ins w:id="151" w:author="Shivang Shekhar" w:date="2022-03-14T09:31:00Z">
        <w:r>
          <w:rPr>
            <w:rFonts w:cs="Shruti"/>
            <w:szCs w:val="22"/>
            <w:lang w:val="en-US"/>
          </w:rPr>
          <w:t>frame</w:t>
        </w:r>
      </w:ins>
      <w:ins w:id="152" w:author="Shivang Shekhar" w:date="2022-03-14T09:30:00Z">
        <w:r w:rsidRPr="009E084F">
          <w:rPr>
            <w:rFonts w:cs="Shruti"/>
            <w:szCs w:val="22"/>
            <w:lang w:val="en-US"/>
          </w:rPr>
          <w:t xml:space="preserve"> is developed using the finite element </w:t>
        </w:r>
      </w:ins>
      <w:ins w:id="153" w:author="Shivang Shekhar" w:date="2022-03-14T10:08:00Z">
        <w:r w:rsidR="007E1C96">
          <w:rPr>
            <w:rFonts w:cs="Shruti"/>
            <w:szCs w:val="22"/>
            <w:lang w:val="en-US"/>
          </w:rPr>
          <w:t>(FE)</w:t>
        </w:r>
      </w:ins>
      <w:ins w:id="154" w:author="Shivang Shekhar" w:date="2022-03-14T10:09:00Z">
        <w:r w:rsidR="007E1C96">
          <w:rPr>
            <w:rFonts w:cs="Shruti"/>
            <w:szCs w:val="22"/>
            <w:lang w:val="en-US"/>
          </w:rPr>
          <w:t xml:space="preserve"> </w:t>
        </w:r>
      </w:ins>
      <w:ins w:id="155" w:author="Shivang Shekhar" w:date="2022-03-14T09:30:00Z">
        <w:r w:rsidRPr="009E084F">
          <w:rPr>
            <w:rFonts w:cs="Shruti"/>
            <w:szCs w:val="22"/>
            <w:lang w:val="en-US"/>
          </w:rPr>
          <w:t xml:space="preserve">package OpenSees </w:t>
        </w:r>
      </w:ins>
      <w:ins w:id="156" w:author="Shivang Shekhar" w:date="2022-03-14T09:31:00Z">
        <w:r w:rsidRPr="009E084F">
          <w:rPr>
            <w:rFonts w:cs="Shruti"/>
            <w:szCs w:val="22"/>
            <w:lang w:val="en-US"/>
          </w:rPr>
          <w:t>[CITE</w:t>
        </w:r>
        <w:r>
          <w:rPr>
            <w:rFonts w:cs="Shruti"/>
            <w:szCs w:val="22"/>
            <w:lang w:val="en-US"/>
          </w:rPr>
          <w:t xml:space="preserve"> McKenna, Fenves, &amp; Scott, 2000]</w:t>
        </w:r>
      </w:ins>
      <w:ins w:id="157" w:author="Shivang Shekhar" w:date="2022-03-14T09:30:00Z">
        <w:r w:rsidRPr="009E084F">
          <w:rPr>
            <w:rFonts w:cs="Shruti"/>
            <w:szCs w:val="22"/>
            <w:lang w:val="en-US"/>
          </w:rPr>
          <w:t xml:space="preserve">. </w:t>
        </w:r>
      </w:ins>
      <w:ins w:id="158" w:author="Shivang Shekhar" w:date="2022-03-14T09:41:00Z">
        <w:r w:rsidR="001021ED" w:rsidRPr="00EA1A8B">
          <w:rPr>
            <w:lang w:val="en-US"/>
          </w:rPr>
          <w:t xml:space="preserve">The FE model strategy for the case-study frame follows the </w:t>
        </w:r>
      </w:ins>
      <w:ins w:id="159" w:author="Shivang Shekhar" w:date="2022-03-14T09:42:00Z">
        <w:r w:rsidR="001021ED">
          <w:rPr>
            <w:lang w:val="en-US"/>
          </w:rPr>
          <w:t>modelling suggestions</w:t>
        </w:r>
      </w:ins>
      <w:ins w:id="160" w:author="Shivang Shekhar" w:date="2022-03-14T09:41:00Z">
        <w:r w:rsidR="001021ED" w:rsidRPr="00EA1A8B">
          <w:rPr>
            <w:lang w:val="en-US"/>
          </w:rPr>
          <w:t xml:space="preserve"> presented in Freddi </w:t>
        </w:r>
        <w:r w:rsidR="001021ED" w:rsidRPr="00EA1A8B">
          <w:rPr>
            <w:i/>
            <w:iCs/>
            <w:lang w:val="en-US"/>
          </w:rPr>
          <w:t>et al.</w:t>
        </w:r>
        <w:r w:rsidR="001021ED" w:rsidRPr="00EA1A8B">
          <w:rPr>
            <w:lang w:val="en-US"/>
          </w:rPr>
          <w:t xml:space="preserve"> [</w:t>
        </w:r>
      </w:ins>
      <w:ins w:id="161" w:author="Shivang Shekhar" w:date="2022-03-14T09:42:00Z">
        <w:r w:rsidR="001021ED">
          <w:rPr>
            <w:color w:val="FF0000"/>
            <w:lang w:val="en-US"/>
          </w:rPr>
          <w:t>CITE 2021</w:t>
        </w:r>
      </w:ins>
      <w:ins w:id="162" w:author="Shivang Shekhar" w:date="2022-03-14T09:41:00Z">
        <w:r w:rsidR="001021ED">
          <w:rPr>
            <w:lang w:val="en-US"/>
          </w:rPr>
          <w:t>] that focus on</w:t>
        </w:r>
        <w:r w:rsidR="001021ED" w:rsidRPr="00EA1A8B">
          <w:rPr>
            <w:lang w:val="en-US"/>
          </w:rPr>
          <w:t xml:space="preserve"> better prediction of the local seismic response of structural components, including brittle </w:t>
        </w:r>
        <w:r w:rsidR="001021ED" w:rsidRPr="00EA1A8B">
          <w:rPr>
            <w:lang w:val="en-US" w:eastAsia="it-IT"/>
          </w:rPr>
          <w:t>failure mechanisms that are typical of</w:t>
        </w:r>
        <w:r w:rsidR="001021ED">
          <w:rPr>
            <w:lang w:val="en-US" w:eastAsia="it-IT"/>
          </w:rPr>
          <w:t xml:space="preserve"> low-ductility RC MRFs. </w:t>
        </w:r>
      </w:ins>
      <w:ins w:id="163" w:author="Shivang Shekhar" w:date="2022-03-14T09:43:00Z">
        <w:r w:rsidR="001021ED">
          <w:rPr>
            <w:lang w:val="en-US" w:eastAsia="it-IT"/>
          </w:rPr>
          <w:t xml:space="preserve">The adopted </w:t>
        </w:r>
      </w:ins>
      <w:ins w:id="164" w:author="Shivang Shekhar" w:date="2022-03-14T09:41:00Z">
        <w:r w:rsidR="001021ED" w:rsidRPr="00EA1A8B">
          <w:rPr>
            <w:lang w:val="en-US"/>
          </w:rPr>
          <w:t>hi</w:t>
        </w:r>
        <w:r w:rsidR="001021ED">
          <w:rPr>
            <w:lang w:val="en-US"/>
          </w:rPr>
          <w:t>gh-fidelity modeling</w:t>
        </w:r>
      </w:ins>
      <w:ins w:id="165" w:author="Shivang Shekhar" w:date="2022-03-14T09:43:00Z">
        <w:r w:rsidR="001021ED">
          <w:rPr>
            <w:lang w:val="en-US"/>
          </w:rPr>
          <w:t xml:space="preserve"> strategy </w:t>
        </w:r>
      </w:ins>
      <w:ins w:id="166" w:author="Shivang Shekhar" w:date="2022-03-14T09:41:00Z">
        <w:r w:rsidR="001021ED" w:rsidRPr="00EA1A8B">
          <w:rPr>
            <w:lang w:val="en-US"/>
          </w:rPr>
          <w:t xml:space="preserve">enables modelling of local failure mechanisms that </w:t>
        </w:r>
        <w:del w:id="167" w:author="Shivang Shekhar" w:date="2022-03-14T10:14:00Z">
          <w:r w:rsidR="001021ED" w:rsidRPr="00EA1A8B" w:rsidDel="007E1C96">
            <w:rPr>
              <w:lang w:val="en-US"/>
            </w:rPr>
            <w:delText>is deemed essential while monitor</w:delText>
          </w:r>
          <w:r w:rsidR="001021ED" w:rsidDel="007E1C96">
            <w:rPr>
              <w:lang w:val="en-US"/>
            </w:rPr>
            <w:delText>ing global response parameters</w:delText>
          </w:r>
        </w:del>
      </w:ins>
      <w:ins w:id="168" w:author="Shivang Shekhar" w:date="2022-03-14T10:11:00Z">
        <w:r w:rsidR="007E1C96">
          <w:rPr>
            <w:lang w:val="en-US"/>
          </w:rPr>
          <w:t>helps to monitor the influence of</w:t>
        </w:r>
      </w:ins>
      <w:ins w:id="169" w:author="Shivang Shekhar" w:date="2022-03-14T10:10:00Z">
        <w:r w:rsidR="007E1C96">
          <w:rPr>
            <w:lang w:val="en-US"/>
          </w:rPr>
          <w:t xml:space="preserve"> corrosion deterioration of building components</w:t>
        </w:r>
      </w:ins>
      <w:ins w:id="170" w:author="Shivang Shekhar" w:date="2022-03-14T10:11:00Z">
        <w:r w:rsidR="007E1C96">
          <w:rPr>
            <w:lang w:val="en-US"/>
          </w:rPr>
          <w:t xml:space="preserve"> on the global response parameters</w:t>
        </w:r>
      </w:ins>
      <w:ins w:id="171" w:author="Shivang Shekhar" w:date="2022-03-14T09:41:00Z">
        <w:r w:rsidR="001021ED">
          <w:rPr>
            <w:lang w:val="en-US"/>
          </w:rPr>
          <w:t>.</w:t>
        </w:r>
      </w:ins>
      <w:ins w:id="172" w:author="Shivang Shekhar" w:date="2022-03-14T09:44:00Z">
        <w:r w:rsidR="00B0151A">
          <w:rPr>
            <w:lang w:val="en-US"/>
          </w:rPr>
          <w:t xml:space="preserve"> </w:t>
        </w:r>
      </w:ins>
      <w:ins w:id="173" w:author="Shivang Shekhar" w:date="2022-03-14T09:30:00Z">
        <w:del w:id="174" w:author="Shivang Shekhar" w:date="2022-03-14T10:12:00Z">
          <w:r w:rsidRPr="009E084F" w:rsidDel="007E1C96">
            <w:rPr>
              <w:rFonts w:cs="Shruti"/>
              <w:szCs w:val="22"/>
              <w:lang w:val="en-US"/>
            </w:rPr>
            <w:delText>T</w:delText>
          </w:r>
        </w:del>
      </w:ins>
      <w:ins w:id="175" w:author="Shivang Shekhar" w:date="2022-03-14T10:12:00Z">
        <w:r w:rsidR="007E1C96">
          <w:rPr>
            <w:rFonts w:cs="Shruti"/>
            <w:szCs w:val="22"/>
            <w:lang w:val="en-US"/>
          </w:rPr>
          <w:t>T</w:t>
        </w:r>
      </w:ins>
      <w:ins w:id="176" w:author="Shivang Shekhar" w:date="2022-03-14T09:30:00Z">
        <w:r w:rsidRPr="009E084F">
          <w:rPr>
            <w:rFonts w:cs="Shruti"/>
            <w:szCs w:val="22"/>
            <w:lang w:val="en-US"/>
          </w:rPr>
          <w:t xml:space="preserve">he following sections </w:t>
        </w:r>
      </w:ins>
      <w:ins w:id="177" w:author="Shivang Shekhar" w:date="2022-03-14T09:32:00Z">
        <w:r>
          <w:rPr>
            <w:rFonts w:cs="Shruti"/>
            <w:szCs w:val="22"/>
            <w:lang w:val="en-US"/>
          </w:rPr>
          <w:t xml:space="preserve">first </w:t>
        </w:r>
      </w:ins>
      <w:ins w:id="178" w:author="Shivang Shekhar" w:date="2022-03-14T09:30:00Z">
        <w:r w:rsidRPr="009E084F">
          <w:rPr>
            <w:rFonts w:cs="Shruti"/>
            <w:szCs w:val="22"/>
            <w:lang w:val="en-US"/>
          </w:rPr>
          <w:t xml:space="preserve">provide details of finite element modeling of the pristine </w:t>
        </w:r>
      </w:ins>
      <w:ins w:id="179" w:author="Shivang Shekhar" w:date="2022-03-14T09:32:00Z">
        <w:r>
          <w:rPr>
            <w:rFonts w:cs="Shruti"/>
            <w:szCs w:val="22"/>
            <w:lang w:val="en-US"/>
          </w:rPr>
          <w:t>frame</w:t>
        </w:r>
      </w:ins>
      <w:ins w:id="180" w:author="Shivang Shekhar" w:date="2022-03-14T09:30:00Z">
        <w:r w:rsidRPr="009E084F">
          <w:rPr>
            <w:rFonts w:cs="Shruti"/>
            <w:szCs w:val="22"/>
            <w:lang w:val="en-US"/>
          </w:rPr>
          <w:t xml:space="preserve"> </w:t>
        </w:r>
      </w:ins>
      <w:ins w:id="181" w:author="Shivang Shekhar" w:date="2022-03-14T09:33:00Z">
        <w:r>
          <w:rPr>
            <w:rFonts w:cs="Shruti"/>
            <w:szCs w:val="22"/>
            <w:lang w:val="en-US"/>
          </w:rPr>
          <w:t xml:space="preserve">followed by </w:t>
        </w:r>
        <w:r w:rsidR="001021ED">
          <w:rPr>
            <w:rFonts w:cs="Shruti"/>
            <w:szCs w:val="22"/>
            <w:lang w:val="en-US"/>
          </w:rPr>
          <w:t xml:space="preserve">discussion on </w:t>
        </w:r>
        <w:r>
          <w:rPr>
            <w:rFonts w:cs="Shruti"/>
            <w:szCs w:val="22"/>
            <w:lang w:val="en-US"/>
          </w:rPr>
          <w:t xml:space="preserve">incorporation </w:t>
        </w:r>
        <w:r w:rsidR="001021ED">
          <w:rPr>
            <w:rFonts w:cs="Shruti"/>
            <w:szCs w:val="22"/>
            <w:lang w:val="en-US"/>
          </w:rPr>
          <w:t>of deterioration effects in the FE</w:t>
        </w:r>
      </w:ins>
      <w:ins w:id="182" w:author="Shivang Shekhar" w:date="2022-03-14T09:34:00Z">
        <w:r w:rsidR="001021ED">
          <w:rPr>
            <w:rFonts w:cs="Shruti"/>
            <w:szCs w:val="22"/>
            <w:lang w:val="en-US"/>
          </w:rPr>
          <w:t xml:space="preserve"> modeling of corroded frame</w:t>
        </w:r>
      </w:ins>
      <w:ins w:id="183" w:author="Shivang Shekhar" w:date="2022-03-14T09:30:00Z">
        <w:r w:rsidRPr="009E084F">
          <w:rPr>
            <w:rFonts w:cs="Shruti"/>
            <w:szCs w:val="22"/>
            <w:lang w:val="en-US"/>
          </w:rPr>
          <w:t>.</w:t>
        </w:r>
      </w:ins>
      <w:ins w:id="184" w:author="Shivang Shekhar" w:date="2022-03-14T09:38:00Z">
        <w:r w:rsidR="001021ED">
          <w:rPr>
            <w:rFonts w:cs="Shruti"/>
            <w:szCs w:val="22"/>
            <w:lang w:val="en-US"/>
          </w:rPr>
          <w:t xml:space="preserve"> The </w:t>
        </w:r>
      </w:ins>
      <w:ins w:id="185" w:author="Shivang Shekhar" w:date="2022-03-14T09:39:00Z">
        <w:r w:rsidR="001021ED">
          <w:rPr>
            <w:rFonts w:cs="Shruti"/>
            <w:szCs w:val="22"/>
            <w:lang w:val="en-US"/>
          </w:rPr>
          <w:t>next sub-section provides validation of FE model with past experimental results.</w:t>
        </w:r>
      </w:ins>
    </w:p>
    <w:p w14:paraId="41FB419F" w14:textId="225B30AD" w:rsidR="001021ED" w:rsidRPr="0055567B" w:rsidRDefault="001021ED" w:rsidP="00601FFB">
      <w:pPr>
        <w:pStyle w:val="Heading3"/>
        <w:numPr>
          <w:ilvl w:val="2"/>
          <w:numId w:val="2"/>
        </w:numPr>
        <w:ind w:left="426" w:hanging="426"/>
        <w:rPr>
          <w:ins w:id="186" w:author="Shivang Shekhar" w:date="2022-03-14T09:36:00Z"/>
        </w:rPr>
      </w:pPr>
      <w:ins w:id="187" w:author="Shivang Shekhar" w:date="2022-03-14T09:36:00Z">
        <w:r>
          <w:t xml:space="preserve">FE </w:t>
        </w:r>
      </w:ins>
      <w:ins w:id="188" w:author="Shivang Shekhar" w:date="2022-03-14T09:39:00Z">
        <w:r>
          <w:t xml:space="preserve">modeling of case-study </w:t>
        </w:r>
      </w:ins>
      <w:ins w:id="189" w:author="Shivang Shekhar" w:date="2022-03-14T09:40:00Z">
        <w:r>
          <w:t xml:space="preserve">frame incorporating </w:t>
        </w:r>
        <w:del w:id="190" w:author="Shivang Shekhar" w:date="2022-03-14T10:25:00Z">
          <w:r w:rsidDel="00013BDF">
            <w:delText xml:space="preserve">of </w:delText>
          </w:r>
        </w:del>
        <w:r>
          <w:t>corrosion deterioration effects</w:t>
        </w:r>
      </w:ins>
    </w:p>
    <w:p w14:paraId="57D3E97D" w14:textId="0F769E7D" w:rsidR="00013BDF" w:rsidRDefault="00F710C1" w:rsidP="009E084F">
      <w:pPr>
        <w:pStyle w:val="BodyNoindent"/>
        <w:rPr>
          <w:lang w:val="en-US"/>
        </w:rPr>
      </w:pPr>
      <w:del w:id="191" w:author="Shivang Shekhar" w:date="2022-03-14T09:34:00Z">
        <w:r w:rsidRPr="00515FE3" w:rsidDel="001021ED">
          <w:rPr>
            <w:lang w:val="en-US"/>
          </w:rPr>
          <w:delText>For the modelling of</w:delText>
        </w:r>
        <w:r w:rsidR="003A77B1" w:rsidRPr="00515FE3" w:rsidDel="001021ED">
          <w:rPr>
            <w:lang w:val="en-US"/>
          </w:rPr>
          <w:delText xml:space="preserve"> the</w:delText>
        </w:r>
        <w:r w:rsidRPr="00515FE3" w:rsidDel="001021ED">
          <w:rPr>
            <w:lang w:val="en-US"/>
          </w:rPr>
          <w:delText xml:space="preserve"> two-dimensional model of the case study frame, </w:delText>
        </w:r>
        <w:r w:rsidR="003A77B1" w:rsidRPr="00515FE3" w:rsidDel="001021ED">
          <w:rPr>
            <w:lang w:val="en-US"/>
          </w:rPr>
          <w:delText xml:space="preserve">the </w:delText>
        </w:r>
        <w:r w:rsidRPr="00515FE3" w:rsidDel="001021ED">
          <w:rPr>
            <w:lang w:val="en-US"/>
          </w:rPr>
          <w:delText xml:space="preserve">finite element (FE) package OpenSees </w:delText>
        </w:r>
        <w:r w:rsidRPr="00515FE3" w:rsidDel="001021ED">
          <w:rPr>
            <w:lang w:val="en-US"/>
          </w:rPr>
          <w:fldChar w:fldCharType="begin"/>
        </w:r>
        <w:r w:rsidRPr="00515FE3" w:rsidDel="001021ED">
          <w:rPr>
            <w:lang w:val="en-US"/>
          </w:rPr>
          <w:del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delInstrText>
        </w:r>
        <w:r w:rsidRPr="00515FE3" w:rsidDel="001021ED">
          <w:rPr>
            <w:lang w:val="en-US"/>
          </w:rPr>
          <w:fldChar w:fldCharType="separate"/>
        </w:r>
        <w:r w:rsidRPr="00515FE3" w:rsidDel="001021ED">
          <w:rPr>
            <w:rFonts w:cs="Times New Roman"/>
          </w:rPr>
          <w:delText>[24]</w:delText>
        </w:r>
        <w:r w:rsidRPr="00515FE3" w:rsidDel="001021ED">
          <w:rPr>
            <w:lang w:val="en-US"/>
          </w:rPr>
          <w:fldChar w:fldCharType="end"/>
        </w:r>
        <w:r w:rsidRPr="00515FE3" w:rsidDel="001021ED">
          <w:rPr>
            <w:lang w:val="en-US"/>
          </w:rPr>
          <w:delText xml:space="preserve"> is used.</w:delText>
        </w:r>
      </w:del>
      <w:del w:id="192" w:author="Shivang Shekhar" w:date="2022-03-14T10:15:00Z">
        <w:r w:rsidRPr="00515FE3" w:rsidDel="007E1C96">
          <w:rPr>
            <w:lang w:val="en-US"/>
          </w:rPr>
          <w:delText xml:space="preserve"> </w:delText>
        </w:r>
      </w:del>
      <w:ins w:id="193" w:author="Shivang Shekhar" w:date="2022-03-14T09:35:00Z">
        <w:del w:id="194" w:author="Shivang Shekhar" w:date="2022-03-14T10:15:00Z">
          <w:r w:rsidR="001021ED" w:rsidRPr="00515FE3" w:rsidDel="007E1C96">
            <w:rPr>
              <w:lang w:val="en-US"/>
            </w:rPr>
            <w:tab/>
          </w:r>
        </w:del>
      </w:ins>
      <w:del w:id="195" w:author="Shivang Shekhar" w:date="2022-03-14T10:15:00Z">
        <w:r w:rsidRPr="00515FE3" w:rsidDel="007E1C96">
          <w:rPr>
            <w:lang w:val="en-US"/>
          </w:rPr>
          <w:delText xml:space="preserve">The schematic representation for the case-study frame is shown in </w:delText>
        </w:r>
      </w:del>
      <w:r w:rsidR="00B66DB2">
        <w:rPr>
          <w:lang w:val="en-US"/>
        </w:rPr>
        <w:fldChar w:fldCharType="begin"/>
      </w:r>
      <w:r w:rsidR="00B66DB2">
        <w:rPr>
          <w:lang w:val="en-US"/>
        </w:rPr>
        <w:instrText xml:space="preserve"> REF _Ref98167200 \h </w:instrText>
      </w:r>
      <w:r w:rsidR="00B66DB2">
        <w:rPr>
          <w:lang w:val="en-US"/>
        </w:rPr>
      </w:r>
      <w:r w:rsidR="00B66DB2">
        <w:rPr>
          <w:lang w:val="en-US"/>
        </w:rPr>
        <w:fldChar w:fldCharType="separate"/>
      </w:r>
      <w:r w:rsidR="0087194E" w:rsidRPr="00A317DC">
        <w:rPr>
          <w:rFonts w:cs="Times New Roman"/>
        </w:rPr>
        <w:t xml:space="preserve">Figure </w:t>
      </w:r>
      <w:r w:rsidR="0087194E">
        <w:rPr>
          <w:rFonts w:cs="Times New Roman"/>
          <w:noProof/>
        </w:rPr>
        <w:t>4</w:t>
      </w:r>
      <w:r w:rsidR="00B66DB2">
        <w:rPr>
          <w:lang w:val="en-US"/>
        </w:rPr>
        <w:fldChar w:fldCharType="end"/>
      </w:r>
      <w:r w:rsidRPr="00515FE3">
        <w:rPr>
          <w:lang w:val="en-US"/>
        </w:rPr>
        <w:t xml:space="preserve"> </w:t>
      </w:r>
      <w:ins w:id="196" w:author="Shivang Shekhar" w:date="2022-03-14T10:15:00Z">
        <w:r w:rsidR="007E1C96" w:rsidRPr="00515FE3">
          <w:rPr>
            <w:lang w:val="en-US"/>
          </w:rPr>
          <w:t xml:space="preserve">shows the </w:t>
        </w:r>
      </w:ins>
      <w:ins w:id="197" w:author="Shivang Shekhar" w:date="2022-03-14T10:17:00Z">
        <w:r w:rsidR="007E1C96" w:rsidRPr="00515FE3">
          <w:rPr>
            <w:lang w:val="en-US"/>
          </w:rPr>
          <w:t xml:space="preserve">schematic representation of the FE model highlighting </w:t>
        </w:r>
      </w:ins>
      <w:ins w:id="198" w:author="Shivang Shekhar" w:date="2022-03-14T10:18:00Z">
        <w:r w:rsidR="007E1C96" w:rsidRPr="00EA1A8B">
          <w:rPr>
            <w:lang w:val="en-US"/>
          </w:rPr>
          <w:t>modeling details of the different components su</w:t>
        </w:r>
        <w:r w:rsidR="00013BDF">
          <w:rPr>
            <w:lang w:val="en-US"/>
          </w:rPr>
          <w:t>ch as beam and column sections</w:t>
        </w:r>
        <w:r w:rsidR="007E1C96" w:rsidRPr="00EA1A8B">
          <w:rPr>
            <w:lang w:val="en-US"/>
          </w:rPr>
          <w:t>, interior and exterior beam-column joints, and shear and axial springs.</w:t>
        </w:r>
      </w:ins>
      <w:del w:id="199" w:author="Shivang Shekhar" w:date="2022-03-14T10:24:00Z">
        <w:r w:rsidDel="00013BDF">
          <w:rPr>
            <w:lang w:val="en-US"/>
          </w:rPr>
          <w:delText xml:space="preserve">giving </w:delText>
        </w:r>
        <w:r w:rsidR="003A77B1" w:rsidDel="00013BDF">
          <w:rPr>
            <w:lang w:val="en-US"/>
          </w:rPr>
          <w:delText xml:space="preserve">the </w:delText>
        </w:r>
        <w:r w:rsidDel="00013BDF">
          <w:rPr>
            <w:lang w:val="en-US"/>
          </w:rPr>
          <w:delText xml:space="preserve">size of the frame components and reinforcement details. In addition, the modelling features of the OpenSees model also include the plastic hinge locations, shear and axial springs and interior and exterior </w:delText>
        </w:r>
        <w:r w:rsidRPr="003E50B1" w:rsidDel="00013BDF">
          <w:rPr>
            <w:b/>
            <w:bCs/>
            <w:lang w:val="en-US"/>
          </w:rPr>
          <w:delText>beam-column</w:delText>
        </w:r>
        <w:r w:rsidDel="00013BDF">
          <w:rPr>
            <w:lang w:val="en-US"/>
          </w:rPr>
          <w:delText xml:space="preserve"> joint</w:delText>
        </w:r>
        <w:r w:rsidR="00FD3EBE" w:rsidDel="00013BDF">
          <w:rPr>
            <w:lang w:val="en-US"/>
          </w:rPr>
          <w:delText>s</w:delText>
        </w:r>
        <w:r w:rsidDel="00013BDF">
          <w:rPr>
            <w:lang w:val="en-US"/>
          </w:rPr>
          <w:delText>.</w:delText>
        </w:r>
      </w:del>
      <w:r>
        <w:rPr>
          <w:lang w:val="en-US"/>
        </w:rPr>
        <w:t xml:space="preserve"> </w:t>
      </w:r>
      <w:del w:id="200" w:author="Shivang Shekhar" w:date="2022-03-14T10:26:00Z">
        <w:r w:rsidDel="00013BDF">
          <w:rPr>
            <w:lang w:val="en-US"/>
          </w:rPr>
          <w:delText>For simulating t</w:delText>
        </w:r>
      </w:del>
      <w:ins w:id="201" w:author="Shivang Shekhar" w:date="2022-03-14T10:26:00Z">
        <w:r w:rsidR="00013BDF">
          <w:rPr>
            <w:lang w:val="en-US"/>
          </w:rPr>
          <w:t>T</w:t>
        </w:r>
      </w:ins>
      <w:r>
        <w:rPr>
          <w:lang w:val="en-US"/>
        </w:rPr>
        <w:t xml:space="preserve">he non-linear flexural </w:t>
      </w:r>
      <w:del w:id="202" w:author="Shivang Shekhar" w:date="2022-03-14T10:26:00Z">
        <w:r w:rsidDel="00013BDF">
          <w:rPr>
            <w:lang w:val="en-US"/>
          </w:rPr>
          <w:delText xml:space="preserve">hysteretic </w:delText>
        </w:r>
      </w:del>
      <w:r>
        <w:rPr>
          <w:lang w:val="en-US"/>
        </w:rPr>
        <w:t xml:space="preserve">response of columns </w:t>
      </w:r>
      <w:del w:id="203" w:author="Shivang Shekhar" w:date="2022-03-14T10:26:00Z">
        <w:r w:rsidDel="00013BDF">
          <w:rPr>
            <w:lang w:val="en-US"/>
          </w:rPr>
          <w:delText>and beams</w:delText>
        </w:r>
        <w:r w:rsidR="00EB64CA" w:rsidDel="00013BDF">
          <w:rPr>
            <w:lang w:val="en-US"/>
          </w:rPr>
          <w:delText xml:space="preserve"> and captur</w:delText>
        </w:r>
        <w:r w:rsidR="00FD3EBE" w:rsidDel="00013BDF">
          <w:rPr>
            <w:lang w:val="en-US"/>
          </w:rPr>
          <w:delText>ing</w:delText>
        </w:r>
        <w:r w:rsidR="00EB64CA" w:rsidDel="00013BDF">
          <w:rPr>
            <w:lang w:val="en-US"/>
          </w:rPr>
          <w:delText xml:space="preserve"> the shear failure for the low ductile frame</w:delText>
        </w:r>
        <w:r w:rsidDel="00013BDF">
          <w:rPr>
            <w:lang w:val="en-US"/>
          </w:rPr>
          <w:delText xml:space="preserve">, </w:delText>
        </w:r>
      </w:del>
      <w:ins w:id="204" w:author="Shivang Shekhar" w:date="2022-03-14T10:26:00Z">
        <w:r w:rsidR="00013BDF">
          <w:rPr>
            <w:lang w:val="en-US"/>
          </w:rPr>
          <w:t xml:space="preserve">is captured using </w:t>
        </w:r>
      </w:ins>
      <w:proofErr w:type="spellStart"/>
      <w:r w:rsidR="005E2D4F">
        <w:rPr>
          <w:i/>
          <w:iCs/>
          <w:lang w:val="en-US"/>
        </w:rPr>
        <w:t>nonLinearBeamColumn</w:t>
      </w:r>
      <w:proofErr w:type="spellEnd"/>
      <w:del w:id="205" w:author="Shivang Shekhar" w:date="2022-03-14T10:26:00Z">
        <w:r w:rsidR="005E2D4F" w:rsidDel="00013BDF">
          <w:rPr>
            <w:i/>
            <w:iCs/>
            <w:lang w:val="en-US"/>
          </w:rPr>
          <w:delText xml:space="preserve"> </w:delText>
        </w:r>
        <w:r w:rsidR="005E2D4F" w:rsidDel="00013BDF">
          <w:rPr>
            <w:lang w:val="en-US"/>
          </w:rPr>
          <w:delText xml:space="preserve">and </w:delText>
        </w:r>
        <w:r w:rsidRPr="00471CF4" w:rsidDel="00013BDF">
          <w:rPr>
            <w:i/>
            <w:iCs/>
            <w:lang w:val="en-US"/>
          </w:rPr>
          <w:delText>beamWithHinges</w:delText>
        </w:r>
        <w:r w:rsidDel="00013BDF">
          <w:rPr>
            <w:lang w:val="en-US"/>
          </w:rPr>
          <w:delText xml:space="preserve"> elements</w:delText>
        </w:r>
        <w:r w:rsidR="00EB64CA" w:rsidDel="00013BDF">
          <w:rPr>
            <w:lang w:val="en-US"/>
          </w:rPr>
          <w:delText xml:space="preserve"> </w:delText>
        </w:r>
        <w:r w:rsidR="00FD3EBE" w:rsidDel="00013BDF">
          <w:rPr>
            <w:lang w:val="en-US"/>
          </w:rPr>
          <w:delText>are</w:delText>
        </w:r>
        <w:r w:rsidDel="00013BDF">
          <w:rPr>
            <w:lang w:val="en-US"/>
          </w:rPr>
          <w:delText xml:space="preserve"> used</w:delText>
        </w:r>
        <w:r w:rsidR="002248D9" w:rsidDel="00013BDF">
          <w:rPr>
            <w:lang w:val="en-US"/>
          </w:rPr>
          <w:delText>, respectively</w:delText>
        </w:r>
      </w:del>
      <w:ins w:id="206" w:author="Shivang Shekhar" w:date="2022-03-14T10:26:00Z">
        <w:r w:rsidR="00013BDF">
          <w:rPr>
            <w:lang w:val="en-US"/>
          </w:rPr>
          <w:t xml:space="preserve"> </w:t>
        </w:r>
      </w:ins>
      <w:ins w:id="207" w:author="Shivang Shekhar" w:date="2022-03-14T12:01:00Z">
        <w:r w:rsidR="0055567B">
          <w:rPr>
            <w:lang w:val="en-US"/>
          </w:rPr>
          <w:t xml:space="preserve">element </w:t>
        </w:r>
      </w:ins>
      <w:ins w:id="208" w:author="Shivang Shekhar" w:date="2022-03-14T10:26:00Z">
        <w:r w:rsidR="00013BDF">
          <w:rPr>
            <w:lang w:val="en-US"/>
          </w:rPr>
          <w:t xml:space="preserve">that </w:t>
        </w:r>
      </w:ins>
      <w:ins w:id="209" w:author="Shivang Shekhar" w:date="2022-03-14T10:27:00Z">
        <w:r w:rsidR="00013BDF" w:rsidRPr="00DC534E">
          <w:t>considers the spread of plasticity along the length of the element</w:t>
        </w:r>
        <w:r w:rsidR="007D1382">
          <w:t>.</w:t>
        </w:r>
      </w:ins>
      <w:ins w:id="210" w:author="Shivang Shekhar" w:date="2022-03-14T10:36:00Z">
        <w:r w:rsidR="007D1382">
          <w:t xml:space="preserve"> </w:t>
        </w:r>
      </w:ins>
      <w:ins w:id="211" w:author="Shivang Shekhar" w:date="2022-03-14T10:27:00Z">
        <w:r w:rsidR="00013BDF" w:rsidRPr="00DC534E">
          <w:t xml:space="preserve">The column section is </w:t>
        </w:r>
        <w:proofErr w:type="spellStart"/>
        <w:r w:rsidR="00013BDF" w:rsidRPr="00DC534E">
          <w:t>modeled</w:t>
        </w:r>
        <w:proofErr w:type="spellEnd"/>
        <w:r w:rsidR="00013BDF" w:rsidRPr="00DC534E">
          <w:t xml:space="preserve"> using a </w:t>
        </w:r>
        <w:proofErr w:type="spellStart"/>
        <w:r w:rsidR="00013BDF" w:rsidRPr="00DC534E">
          <w:t>fiber</w:t>
        </w:r>
        <w:proofErr w:type="spellEnd"/>
        <w:r w:rsidR="00013BDF" w:rsidRPr="00DC534E">
          <w:t xml:space="preserve"> section </w:t>
        </w:r>
      </w:ins>
      <w:ins w:id="212" w:author="Shivang Shekhar" w:date="2022-03-14T10:33:00Z">
        <w:r w:rsidR="007D1382">
          <w:t xml:space="preserve">that includes </w:t>
        </w:r>
      </w:ins>
      <w:ins w:id="213" w:author="Shivang Shekhar" w:date="2022-03-14T10:34:00Z">
        <w:r w:rsidR="007D1382">
          <w:t xml:space="preserve">cover and core </w:t>
        </w:r>
      </w:ins>
      <w:ins w:id="214" w:author="Shivang Shekhar" w:date="2022-03-14T10:27:00Z">
        <w:r w:rsidR="00013BDF" w:rsidRPr="00DC534E">
          <w:t xml:space="preserve">concrete patches and </w:t>
        </w:r>
        <w:r w:rsidR="007D1382">
          <w:t xml:space="preserve">layers of reinforcement </w:t>
        </w:r>
      </w:ins>
      <w:ins w:id="215" w:author="Shivang Shekhar" w:date="2022-03-14T10:29:00Z">
        <w:r w:rsidR="007D1382">
          <w:t>(</w:t>
        </w:r>
      </w:ins>
      <w:ins w:id="216" w:author="Shivang Shekhar" w:date="2022-03-14T16:20:00Z">
        <w:r w:rsidR="00B66DB2">
          <w:rPr>
            <w:lang w:val="en-US"/>
          </w:rPr>
          <w:fldChar w:fldCharType="begin"/>
        </w:r>
        <w:r w:rsidR="00B66DB2">
          <w:rPr>
            <w:lang w:val="en-US"/>
          </w:rPr>
          <w:instrText xml:space="preserve"> REF _Ref98167200 \h </w:instrText>
        </w:r>
      </w:ins>
      <w:r w:rsidR="00B66DB2">
        <w:rPr>
          <w:lang w:val="en-US"/>
        </w:rPr>
      </w:r>
      <w:ins w:id="217" w:author="Shivang Shekhar" w:date="2022-03-14T16:20:00Z">
        <w:r w:rsidR="00B66DB2">
          <w:rPr>
            <w:lang w:val="en-US"/>
          </w:rPr>
          <w:fldChar w:fldCharType="separate"/>
        </w:r>
      </w:ins>
      <w:r w:rsidR="0087194E" w:rsidRPr="00A317DC">
        <w:rPr>
          <w:rFonts w:cs="Times New Roman"/>
        </w:rPr>
        <w:t xml:space="preserve">Figure </w:t>
      </w:r>
      <w:r w:rsidR="0087194E">
        <w:rPr>
          <w:rFonts w:cs="Times New Roman"/>
          <w:noProof/>
        </w:rPr>
        <w:t>4</w:t>
      </w:r>
      <w:ins w:id="218" w:author="Shivang Shekhar" w:date="2022-03-14T16:20:00Z">
        <w:r w:rsidR="00B66DB2">
          <w:rPr>
            <w:lang w:val="en-US"/>
          </w:rPr>
          <w:fldChar w:fldCharType="end"/>
        </w:r>
      </w:ins>
      <w:ins w:id="219" w:author="Shivang Shekhar" w:date="2022-03-14T10:27:00Z">
        <w:r w:rsidR="00013BDF" w:rsidRPr="00DC534E">
          <w:t xml:space="preserve">). Both unconfined cover concrete and confined core concrete are </w:t>
        </w:r>
        <w:proofErr w:type="spellStart"/>
        <w:r w:rsidR="00013BDF" w:rsidRPr="00DC534E">
          <w:t>modeled</w:t>
        </w:r>
        <w:proofErr w:type="spellEnd"/>
        <w:r w:rsidR="00013BDF" w:rsidRPr="00DC534E">
          <w:t xml:space="preserve"> using </w:t>
        </w:r>
        <w:r w:rsidR="00013BDF" w:rsidRPr="00DC534E">
          <w:rPr>
            <w:i/>
          </w:rPr>
          <w:t>Concrete0</w:t>
        </w:r>
      </w:ins>
      <w:ins w:id="220" w:author="Shivang Shekhar" w:date="2022-03-14T10:28:00Z">
        <w:r w:rsidR="00013BDF">
          <w:rPr>
            <w:i/>
          </w:rPr>
          <w:t>2</w:t>
        </w:r>
      </w:ins>
      <w:ins w:id="221" w:author="Shivang Shekhar" w:date="2022-03-14T10:27:00Z">
        <w:r w:rsidR="00013BDF" w:rsidRPr="00DC534E">
          <w:t xml:space="preserve"> material, and confined concrete parameters are calculated based on </w:t>
        </w:r>
      </w:ins>
      <w:proofErr w:type="spellStart"/>
      <w:ins w:id="222" w:author="Shivang Shekhar" w:date="2022-03-14T10:34:00Z">
        <w:r w:rsidR="007D1382" w:rsidRPr="007D1382">
          <w:t>Mander</w:t>
        </w:r>
        <w:proofErr w:type="spellEnd"/>
        <w:r w:rsidR="007D1382" w:rsidRPr="007D1382">
          <w:t xml:space="preserve"> et al. (1988)</w:t>
        </w:r>
        <w:r w:rsidR="007D1382">
          <w:t xml:space="preserve"> [</w:t>
        </w:r>
        <w:r w:rsidR="007D1382" w:rsidRPr="007D1382">
          <w:rPr>
            <w:color w:val="7030A0"/>
            <w:rPrChange w:id="223" w:author="Shivang Shekhar" w:date="2022-03-14T10:34:00Z">
              <w:rPr/>
            </w:rPrChange>
          </w:rPr>
          <w:t>CITE</w:t>
        </w:r>
        <w:r w:rsidR="007D1382">
          <w:t>]</w:t>
        </w:r>
      </w:ins>
      <w:ins w:id="224" w:author="Shivang Shekhar" w:date="2022-03-14T10:27:00Z">
        <w:r w:rsidR="00013BDF" w:rsidRPr="00DC534E">
          <w:t xml:space="preserve">. Steel reinforcements are </w:t>
        </w:r>
      </w:ins>
      <w:r w:rsidR="00C14E4A" w:rsidRPr="00DC534E">
        <w:t>modelled</w:t>
      </w:r>
      <w:ins w:id="225" w:author="Shivang Shekhar" w:date="2022-03-14T10:27:00Z">
        <w:r w:rsidR="00013BDF" w:rsidRPr="00DC534E">
          <w:t xml:space="preserve"> using the </w:t>
        </w:r>
        <w:proofErr w:type="spellStart"/>
        <w:r w:rsidR="00013BDF" w:rsidRPr="00DC534E">
          <w:rPr>
            <w:i/>
          </w:rPr>
          <w:t>uniaxialMaterial</w:t>
        </w:r>
        <w:proofErr w:type="spellEnd"/>
        <w:r w:rsidR="00013BDF" w:rsidRPr="00DC534E">
          <w:rPr>
            <w:i/>
          </w:rPr>
          <w:t xml:space="preserve"> Hysteretic </w:t>
        </w:r>
        <w:r w:rsidR="00013BDF" w:rsidRPr="00DC534E">
          <w:t xml:space="preserve">material capable of capturing pinching of force and deformation, damage due to ductility and energy, and degraded unloading stiffness </w:t>
        </w:r>
        <w:r w:rsidR="00013BDF" w:rsidRPr="00DC534E">
          <w:lastRenderedPageBreak/>
          <w:t xml:space="preserve">based on ductility. The pinching, strength, and stiffness degradation parameters for case-study </w:t>
        </w:r>
      </w:ins>
      <w:ins w:id="226" w:author="Shivang Shekhar" w:date="2022-03-14T10:28:00Z">
        <w:r w:rsidR="007D1382">
          <w:t xml:space="preserve">frame </w:t>
        </w:r>
      </w:ins>
      <w:ins w:id="227" w:author="Shivang Shekhar" w:date="2022-03-14T10:27:00Z">
        <w:r w:rsidR="00013BDF" w:rsidRPr="00DC534E">
          <w:t xml:space="preserve">columns are calibrated based </w:t>
        </w:r>
        <w:r w:rsidR="007D1382">
          <w:t>on experimental result</w:t>
        </w:r>
      </w:ins>
      <w:ins w:id="228" w:author="Shivang Shekhar" w:date="2022-03-14T10:35:00Z">
        <w:r w:rsidR="007D1382">
          <w:t xml:space="preserve"> </w:t>
        </w:r>
      </w:ins>
      <w:ins w:id="229" w:author="Shivang Shekhar" w:date="2022-03-14T10:49:00Z">
        <w:r w:rsidR="00293A8D">
          <w:t xml:space="preserve">of </w:t>
        </w:r>
      </w:ins>
      <w:proofErr w:type="spellStart"/>
      <w:ins w:id="230" w:author="Shivang Shekhar" w:date="2022-03-14T12:02:00Z">
        <w:r w:rsidR="0055567B">
          <w:t>Aycardi</w:t>
        </w:r>
      </w:ins>
      <w:proofErr w:type="spellEnd"/>
      <w:ins w:id="231" w:author="Shivang Shekhar" w:date="2022-03-14T10:49:00Z">
        <w:r w:rsidR="00293A8D">
          <w:t xml:space="preserve"> et al. [</w:t>
        </w:r>
        <w:r w:rsidR="00293A8D" w:rsidRPr="00515FE3">
          <w:rPr>
            <w:color w:val="7030A0"/>
          </w:rPr>
          <w:t>CITE</w:t>
        </w:r>
        <w:r w:rsidR="00293A8D">
          <w:t xml:space="preserve">] </w:t>
        </w:r>
      </w:ins>
      <w:ins w:id="232" w:author="Shivang Shekhar" w:date="2022-03-14T10:50:00Z">
        <w:r w:rsidR="00293A8D">
          <w:t>and</w:t>
        </w:r>
      </w:ins>
      <w:ins w:id="233" w:author="Shivang Shekhar" w:date="2022-03-14T10:35:00Z">
        <w:r w:rsidR="007D1382">
          <w:t xml:space="preserve"> mentioned in</w:t>
        </w:r>
      </w:ins>
      <w:ins w:id="234" w:author="Shivang Shekhar" w:date="2022-03-14T10:27:00Z">
        <w:r w:rsidR="007D1382">
          <w:t xml:space="preserve"> </w:t>
        </w:r>
      </w:ins>
      <w:ins w:id="235" w:author="Shivang Shekhar" w:date="2022-03-14T10:29:00Z">
        <w:r w:rsidR="007D1382">
          <w:t xml:space="preserve">Freddi et al. </w:t>
        </w:r>
      </w:ins>
      <w:ins w:id="236" w:author="Shivang Shekhar" w:date="2022-03-14T10:35:00Z">
        <w:r w:rsidR="007D1382">
          <w:t>[</w:t>
        </w:r>
        <w:r w:rsidR="007D1382" w:rsidRPr="00515FE3">
          <w:rPr>
            <w:color w:val="7030A0"/>
          </w:rPr>
          <w:t xml:space="preserve">CITE </w:t>
        </w:r>
      </w:ins>
      <w:ins w:id="237" w:author="Shivang Shekhar" w:date="2022-03-14T10:29:00Z">
        <w:r w:rsidR="007D1382">
          <w:t>2013</w:t>
        </w:r>
      </w:ins>
      <w:ins w:id="238" w:author="Shivang Shekhar" w:date="2022-03-14T10:27:00Z">
        <w:r w:rsidR="007D1382">
          <w:t>]</w:t>
        </w:r>
        <w:r w:rsidR="00013BDF" w:rsidRPr="00DC534E">
          <w:t>.</w:t>
        </w:r>
      </w:ins>
      <w:ins w:id="239" w:author="Shivang Shekhar" w:date="2022-03-14T12:02:00Z">
        <w:r w:rsidR="0055567B">
          <w:t xml:space="preserve"> Beams are </w:t>
        </w:r>
        <w:proofErr w:type="spellStart"/>
        <w:r w:rsidR="0055567B">
          <w:t>modeled</w:t>
        </w:r>
        <w:proofErr w:type="spellEnd"/>
        <w:r w:rsidR="0055567B">
          <w:t xml:space="preserve"> using </w:t>
        </w:r>
        <w:proofErr w:type="spellStart"/>
        <w:r w:rsidR="0055567B">
          <w:rPr>
            <w:i/>
            <w:iCs/>
            <w:lang w:val="en-US"/>
          </w:rPr>
          <w:t>beamWithHinges</w:t>
        </w:r>
        <w:proofErr w:type="spellEnd"/>
        <w:r w:rsidR="0055567B">
          <w:rPr>
            <w:i/>
            <w:iCs/>
            <w:lang w:val="en-US"/>
          </w:rPr>
          <w:t xml:space="preserve"> </w:t>
        </w:r>
      </w:ins>
      <w:ins w:id="240" w:author="Shivang Shekhar" w:date="2022-03-14T12:04:00Z">
        <w:r w:rsidR="0055567B" w:rsidRPr="0055567B">
          <w:rPr>
            <w:iCs/>
            <w:lang w:val="en-US"/>
            <w:rPrChange w:id="241" w:author="Shivang Shekhar" w:date="2022-03-14T12:05:00Z">
              <w:rPr>
                <w:i/>
                <w:iCs/>
                <w:lang w:val="en-US"/>
              </w:rPr>
            </w:rPrChange>
          </w:rPr>
          <w:t>element</w:t>
        </w:r>
        <w:r w:rsidR="0055567B">
          <w:rPr>
            <w:i/>
            <w:iCs/>
            <w:lang w:val="en-US"/>
          </w:rPr>
          <w:t xml:space="preserve"> </w:t>
        </w:r>
      </w:ins>
      <w:ins w:id="242" w:author="Shivang Shekhar" w:date="2022-03-14T12:02:00Z">
        <w:r w:rsidR="0055567B">
          <w:rPr>
            <w:iCs/>
            <w:lang w:val="en-US"/>
          </w:rPr>
          <w:t xml:space="preserve">that </w:t>
        </w:r>
      </w:ins>
      <w:ins w:id="243" w:author="Shivang Shekhar" w:date="2022-03-14T12:03:00Z">
        <w:r w:rsidR="0055567B" w:rsidRPr="00EA1A8B">
          <w:rPr>
            <w:lang w:val="en-US"/>
          </w:rPr>
          <w:t>consists of a central elastic element and two plastic hinge regions at the elements ends defined by fiber sections</w:t>
        </w:r>
      </w:ins>
      <w:ins w:id="244" w:author="Shivang Shekhar" w:date="2022-03-14T12:05:00Z">
        <w:r w:rsidR="0055567B">
          <w:rPr>
            <w:lang w:val="en-US"/>
          </w:rPr>
          <w:t xml:space="preserve">. The plastic hinge </w:t>
        </w:r>
      </w:ins>
      <w:ins w:id="245" w:author="Shivang Shekhar" w:date="2022-03-14T12:08:00Z">
        <w:r w:rsidR="0055567B">
          <w:rPr>
            <w:lang w:val="en-US"/>
          </w:rPr>
          <w:t xml:space="preserve">of beams </w:t>
        </w:r>
      </w:ins>
      <w:r w:rsidR="00844157" w:rsidRPr="00EA1A8B">
        <w:rPr>
          <w:lang w:val="en-US"/>
        </w:rPr>
        <w:t>is</w:t>
      </w:r>
      <w:ins w:id="246" w:author="Shivang Shekhar" w:date="2022-03-14T12:05:00Z">
        <w:r w:rsidR="0055567B" w:rsidRPr="00EA1A8B">
          <w:rPr>
            <w:lang w:val="en-US"/>
          </w:rPr>
          <w:t xml:space="preserve"> evaluated based on </w:t>
        </w:r>
      </w:ins>
      <w:ins w:id="247" w:author="Shivang Shekhar" w:date="2022-03-14T12:09:00Z">
        <w:r w:rsidR="0055567B">
          <w:rPr>
            <w:lang w:val="en-US"/>
          </w:rPr>
          <w:t xml:space="preserve">model proposed by </w:t>
        </w:r>
      </w:ins>
      <w:proofErr w:type="spellStart"/>
      <w:ins w:id="248" w:author="Shivang Shekhar" w:date="2022-03-14T12:05:00Z">
        <w:r w:rsidR="0055567B" w:rsidRPr="00EA1A8B">
          <w:rPr>
            <w:lang w:val="en-US"/>
          </w:rPr>
          <w:t>Panagiotakos</w:t>
        </w:r>
        <w:proofErr w:type="spellEnd"/>
        <w:r w:rsidR="0055567B" w:rsidRPr="00EA1A8B">
          <w:rPr>
            <w:lang w:val="en-US"/>
          </w:rPr>
          <w:t xml:space="preserve"> and </w:t>
        </w:r>
        <w:proofErr w:type="spellStart"/>
        <w:r w:rsidR="0055567B" w:rsidRPr="00EA1A8B">
          <w:rPr>
            <w:lang w:val="en-US"/>
          </w:rPr>
          <w:t>Fardis</w:t>
        </w:r>
        <w:proofErr w:type="spellEnd"/>
        <w:r w:rsidR="0055567B">
          <w:rPr>
            <w:lang w:val="en-US"/>
          </w:rPr>
          <w:t xml:space="preserve"> [</w:t>
        </w:r>
      </w:ins>
      <w:ins w:id="249" w:author="Shivang Shekhar" w:date="2022-03-14T12:06:00Z">
        <w:r w:rsidR="0055567B" w:rsidRPr="00515FE3">
          <w:rPr>
            <w:color w:val="7030A0"/>
            <w:lang w:val="en-US"/>
          </w:rPr>
          <w:t>CITE</w:t>
        </w:r>
      </w:ins>
      <w:ins w:id="250" w:author="Shivang Shekhar" w:date="2022-03-14T12:05:00Z">
        <w:r w:rsidR="0055567B">
          <w:rPr>
            <w:lang w:val="en-US"/>
          </w:rPr>
          <w:t>]</w:t>
        </w:r>
      </w:ins>
      <w:ins w:id="251" w:author="Shivang Shekhar" w:date="2022-03-14T12:08:00Z">
        <w:r w:rsidR="0055567B">
          <w:rPr>
            <w:lang w:val="en-US"/>
          </w:rPr>
          <w:t xml:space="preserve">, </w:t>
        </w:r>
      </w:ins>
      <w:ins w:id="252" w:author="Shivang Shekhar" w:date="2022-03-14T12:06:00Z">
        <w:r w:rsidR="0055567B">
          <w:rPr>
            <w:lang w:val="en-US"/>
          </w:rPr>
          <w:t xml:space="preserve">and fiber sections are defined </w:t>
        </w:r>
        <w:proofErr w:type="gramStart"/>
        <w:r w:rsidR="0055567B">
          <w:rPr>
            <w:lang w:val="en-US"/>
          </w:rPr>
          <w:t>simil</w:t>
        </w:r>
      </w:ins>
      <w:ins w:id="253" w:author="Shivang Shekhar" w:date="2022-03-14T12:07:00Z">
        <w:r w:rsidR="0055567B">
          <w:rPr>
            <w:lang w:val="en-US"/>
          </w:rPr>
          <w:t>ar to</w:t>
        </w:r>
        <w:proofErr w:type="gramEnd"/>
        <w:r w:rsidR="0055567B">
          <w:rPr>
            <w:lang w:val="en-US"/>
          </w:rPr>
          <w:t xml:space="preserve"> the approach adopted in columns with </w:t>
        </w:r>
        <w:r w:rsidR="0055567B" w:rsidRPr="00DC534E">
          <w:rPr>
            <w:i/>
          </w:rPr>
          <w:t>Concrete0</w:t>
        </w:r>
        <w:r w:rsidR="0055567B">
          <w:rPr>
            <w:i/>
          </w:rPr>
          <w:t>2</w:t>
        </w:r>
        <w:r w:rsidR="0055567B" w:rsidRPr="00DC534E">
          <w:t xml:space="preserve"> material</w:t>
        </w:r>
        <w:r w:rsidR="0055567B">
          <w:t xml:space="preserve"> used to model core and cover concrete and </w:t>
        </w:r>
      </w:ins>
      <w:proofErr w:type="spellStart"/>
      <w:ins w:id="254" w:author="Shivang Shekhar" w:date="2022-03-14T12:08:00Z">
        <w:r w:rsidR="0055567B" w:rsidRPr="00DC534E">
          <w:rPr>
            <w:i/>
          </w:rPr>
          <w:t>uniaxialMaterial</w:t>
        </w:r>
        <w:proofErr w:type="spellEnd"/>
        <w:r w:rsidR="0055567B" w:rsidRPr="00DC534E">
          <w:rPr>
            <w:i/>
          </w:rPr>
          <w:t xml:space="preserve"> Hysteretic </w:t>
        </w:r>
        <w:r w:rsidR="0055567B" w:rsidRPr="00DC534E">
          <w:t>material</w:t>
        </w:r>
        <w:r w:rsidR="0055567B">
          <w:t xml:space="preserve"> used to model steel reinforcement. </w:t>
        </w:r>
      </w:ins>
      <w:ins w:id="255" w:author="Shivang Shekhar" w:date="2022-03-14T12:10:00Z">
        <w:r w:rsidR="0055567B" w:rsidRPr="00EA1A8B">
          <w:rPr>
            <w:lang w:val="en-US"/>
          </w:rPr>
          <w:t>The slab is modeled using unconfined concrete material model with an effective width equal to four times the beam's width, as recommended in the ACI 318-89 [</w:t>
        </w:r>
        <w:r w:rsidR="0055567B" w:rsidRPr="00515FE3">
          <w:rPr>
            <w:color w:val="7030A0"/>
            <w:lang w:val="en-US"/>
          </w:rPr>
          <w:t>CITE</w:t>
        </w:r>
        <w:r w:rsidR="0055567B" w:rsidRPr="00EA1A8B">
          <w:rPr>
            <w:lang w:val="en-US"/>
          </w:rPr>
          <w:t>]. The rigid-floor diaphragm is modeled by assigning high axial stiffness to the beams. Gravity loads are distributed on the beams while masses are concentrated at the beam-column intersections.</w:t>
        </w:r>
      </w:ins>
      <w:del w:id="256" w:author="Shivang Shekhar" w:date="2022-03-14T10:26:00Z">
        <w:r w:rsidR="00EB64CA" w:rsidDel="00013BDF">
          <w:rPr>
            <w:lang w:val="en-US"/>
          </w:rPr>
          <w:delText xml:space="preserve">. </w:delText>
        </w:r>
      </w:del>
    </w:p>
    <w:p w14:paraId="54AAD110" w14:textId="251C1EF8" w:rsidR="001F0381" w:rsidRPr="001F0381" w:rsidRDefault="00B15003" w:rsidP="001F0381">
      <w:pPr>
        <w:rPr>
          <w:ins w:id="257" w:author="Shivang Shekhar" w:date="2022-03-14T10:26:00Z"/>
          <w:lang w:val="en-US"/>
        </w:rPr>
      </w:pPr>
      <w:r w:rsidRPr="00B15003">
        <w:rPr>
          <w:noProof/>
        </w:rPr>
        <w:drawing>
          <wp:inline distT="0" distB="0" distL="0" distR="0" wp14:anchorId="571E41EB" wp14:editId="716C26C0">
            <wp:extent cx="5943600" cy="26974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697480"/>
                    </a:xfrm>
                    <a:prstGeom prst="rect">
                      <a:avLst/>
                    </a:prstGeom>
                    <a:noFill/>
                    <a:ln>
                      <a:noFill/>
                    </a:ln>
                  </pic:spPr>
                </pic:pic>
              </a:graphicData>
            </a:graphic>
          </wp:inline>
        </w:drawing>
      </w:r>
    </w:p>
    <w:p w14:paraId="3868DDD6" w14:textId="0192BFFF" w:rsidR="00F710C1" w:rsidRDefault="00EB64CA" w:rsidP="009E084F">
      <w:pPr>
        <w:pStyle w:val="BodyNoindent"/>
        <w:rPr>
          <w:lang w:val="en-US"/>
        </w:rPr>
      </w:pPr>
      <w:del w:id="258" w:author="Shivang Shekhar" w:date="2022-03-14T12:11:00Z">
        <w:r w:rsidDel="0055567B">
          <w:rPr>
            <w:lang w:val="en-US"/>
          </w:rPr>
          <w:delText xml:space="preserve">The center part of the </w:delText>
        </w:r>
        <w:r w:rsidDel="0055567B">
          <w:rPr>
            <w:i/>
            <w:iCs/>
            <w:lang w:val="en-US"/>
          </w:rPr>
          <w:delText xml:space="preserve">beamWithHinges </w:delText>
        </w:r>
        <w:r w:rsidRPr="00EB64CA" w:rsidDel="0055567B">
          <w:rPr>
            <w:lang w:val="en-US"/>
          </w:rPr>
          <w:delText>co</w:delText>
        </w:r>
        <w:r w:rsidR="00F710C1" w:rsidRPr="00EB64CA" w:rsidDel="0055567B">
          <w:rPr>
            <w:lang w:val="en-US"/>
          </w:rPr>
          <w:delText>nsist</w:delText>
        </w:r>
        <w:r w:rsidR="00FD3EBE" w:rsidDel="0055567B">
          <w:rPr>
            <w:lang w:val="en-US"/>
          </w:rPr>
          <w:delText>s</w:delText>
        </w:r>
        <w:r w:rsidR="00F710C1" w:rsidDel="0055567B">
          <w:rPr>
            <w:lang w:val="en-US"/>
          </w:rPr>
          <w:delText xml:space="preserve"> of an elastic element</w:delText>
        </w:r>
        <w:r w:rsidR="00FA4E01" w:rsidDel="0055567B">
          <w:rPr>
            <w:lang w:val="en-US"/>
          </w:rPr>
          <w:delText>,</w:delText>
        </w:r>
        <w:r w:rsidR="00F710C1" w:rsidDel="0055567B">
          <w:rPr>
            <w:lang w:val="en-US"/>
          </w:rPr>
          <w:delText xml:space="preserve"> </w:delText>
        </w:r>
        <w:r w:rsidR="00796026" w:rsidDel="0055567B">
          <w:rPr>
            <w:lang w:val="en-US"/>
          </w:rPr>
          <w:delText>while for the</w:delText>
        </w:r>
        <w:r w:rsidR="00F710C1" w:rsidDel="0055567B">
          <w:rPr>
            <w:lang w:val="en-US"/>
          </w:rPr>
          <w:delText xml:space="preserve"> two plastic hinge regions at the element end</w:delText>
        </w:r>
        <w:r w:rsidDel="0055567B">
          <w:rPr>
            <w:lang w:val="en-US"/>
          </w:rPr>
          <w:delText xml:space="preserve"> and the full length </w:delText>
        </w:r>
        <w:r w:rsidDel="0055567B">
          <w:rPr>
            <w:i/>
            <w:iCs/>
            <w:lang w:val="en-US"/>
          </w:rPr>
          <w:delText xml:space="preserve">nonLinearBeamColumn </w:delText>
        </w:r>
        <w:r w:rsidDel="0055567B">
          <w:rPr>
            <w:lang w:val="en-US"/>
          </w:rPr>
          <w:delText xml:space="preserve">element </w:delText>
        </w:r>
        <w:r w:rsidR="00F710C1" w:rsidDel="0055567B">
          <w:rPr>
            <w:lang w:val="en-US"/>
          </w:rPr>
          <w:delText>fiber section</w:delText>
        </w:r>
        <w:r w:rsidDel="0055567B">
          <w:rPr>
            <w:lang w:val="en-US"/>
          </w:rPr>
          <w:delText xml:space="preserve"> is adopted</w:delText>
        </w:r>
        <w:r w:rsidR="00F710C1" w:rsidDel="0055567B">
          <w:rPr>
            <w:lang w:val="en-US"/>
          </w:rPr>
          <w:delText xml:space="preserve"> </w:delText>
        </w:r>
        <w:r w:rsidR="00F710C1" w:rsidDel="0055567B">
          <w:rPr>
            <w:lang w:val="en-US"/>
          </w:rPr>
          <w:fldChar w:fldCharType="begin"/>
        </w:r>
        <w:r w:rsidR="00F710C1" w:rsidDel="0055567B">
          <w:rPr>
            <w:lang w:val="en-US"/>
          </w:rPr>
          <w:del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delInstrText>
        </w:r>
        <w:r w:rsidR="00F710C1" w:rsidDel="0055567B">
          <w:rPr>
            <w:lang w:val="en-US"/>
          </w:rPr>
          <w:fldChar w:fldCharType="separate"/>
        </w:r>
        <w:r w:rsidR="00F710C1" w:rsidRPr="00F00811" w:rsidDel="0055567B">
          <w:rPr>
            <w:rFonts w:cs="Times New Roman"/>
          </w:rPr>
          <w:delText>[41]</w:delText>
        </w:r>
        <w:r w:rsidR="00F710C1" w:rsidDel="0055567B">
          <w:rPr>
            <w:lang w:val="en-US"/>
          </w:rPr>
          <w:fldChar w:fldCharType="end"/>
        </w:r>
        <w:r w:rsidR="00F710C1" w:rsidDel="0055567B">
          <w:rPr>
            <w:lang w:val="en-US"/>
          </w:rPr>
          <w:delText xml:space="preserve">. The </w:delText>
        </w:r>
        <w:r w:rsidR="00F710C1" w:rsidRPr="003E50B1" w:rsidDel="0055567B">
          <w:rPr>
            <w:b/>
            <w:bCs/>
            <w:lang w:val="en-US"/>
          </w:rPr>
          <w:delText>fiber section</w:delText>
        </w:r>
        <w:r w:rsidR="00F710C1" w:rsidDel="0055567B">
          <w:rPr>
            <w:lang w:val="en-US"/>
          </w:rPr>
          <w:delText xml:space="preserve"> consists of unconfined and confined concrete definition (cover and core concrete respectively) defined with non-linear degrading </w:delText>
        </w:r>
        <w:r w:rsidR="00F710C1" w:rsidRPr="00FD6912" w:rsidDel="0055567B">
          <w:rPr>
            <w:i/>
            <w:iCs/>
            <w:lang w:val="en-US"/>
          </w:rPr>
          <w:delText>Concrete0</w:delText>
        </w:r>
        <w:r w:rsidR="006E4B18" w:rsidDel="0055567B">
          <w:rPr>
            <w:i/>
            <w:iCs/>
            <w:lang w:val="en-US"/>
          </w:rPr>
          <w:delText>2</w:delText>
        </w:r>
        <w:r w:rsidR="00F710C1" w:rsidDel="0055567B">
          <w:rPr>
            <w:lang w:val="en-US"/>
          </w:rPr>
          <w:delText xml:space="preserve"> material model and the longitudinal reinforcement is defined as layers using the </w:delText>
        </w:r>
        <w:r w:rsidR="00F710C1" w:rsidRPr="005157B9" w:rsidDel="0055567B">
          <w:rPr>
            <w:i/>
            <w:iCs/>
            <w:lang w:val="en-US"/>
          </w:rPr>
          <w:delText>Hysteretic</w:delText>
        </w:r>
        <w:r w:rsidR="00F710C1" w:rsidDel="0055567B">
          <w:rPr>
            <w:lang w:val="en-US"/>
          </w:rPr>
          <w:delText xml:space="preserve"> </w:delText>
        </w:r>
        <w:r w:rsidR="00F710C1" w:rsidRPr="003E50B1" w:rsidDel="0055567B">
          <w:rPr>
            <w:b/>
            <w:bCs/>
            <w:lang w:val="en-US"/>
          </w:rPr>
          <w:delText>material</w:delText>
        </w:r>
        <w:r w:rsidR="00F710C1" w:rsidDel="0055567B">
          <w:rPr>
            <w:lang w:val="en-US"/>
          </w:rPr>
          <w:delText xml:space="preserve"> model. The confinement factor is considered for the core concrete using the model given by </w:delText>
        </w:r>
        <w:r w:rsidR="00F710C1" w:rsidDel="0055567B">
          <w:delText xml:space="preserve">Mander et al. (1988) </w:delText>
        </w:r>
        <w:r w:rsidR="00F710C1" w:rsidDel="0055567B">
          <w:fldChar w:fldCharType="begin"/>
        </w:r>
        <w:r w:rsidR="00F710C1" w:rsidDel="0055567B">
          <w:del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delInstrText>
        </w:r>
        <w:r w:rsidR="00F710C1" w:rsidDel="0055567B">
          <w:fldChar w:fldCharType="separate"/>
        </w:r>
        <w:r w:rsidR="00F710C1" w:rsidRPr="00F00811" w:rsidDel="0055567B">
          <w:rPr>
            <w:rFonts w:cs="Times New Roman"/>
          </w:rPr>
          <w:delText>[42]</w:delText>
        </w:r>
        <w:r w:rsidR="00F710C1" w:rsidDel="0055567B">
          <w:fldChar w:fldCharType="end"/>
        </w:r>
        <w:r w:rsidR="00F710C1" w:rsidDel="0055567B">
          <w:delText xml:space="preserve"> to consider the enhancement of core concrete strength. For obtaining analytical results that closely represent the experimental results the damage and pinching parameters, and unloading stiffness are calibrated manually which is discussed in the</w:delText>
        </w:r>
        <w:r w:rsidR="002248D9" w:rsidDel="0055567B">
          <w:delText xml:space="preserve"> next section</w:delText>
        </w:r>
        <w:r w:rsidR="00F710C1" w:rsidDel="0055567B">
          <w:delText xml:space="preserve">. </w:delText>
        </w:r>
        <w:r w:rsidR="00F710C1" w:rsidRPr="00F03D88" w:rsidDel="0055567B">
          <w:rPr>
            <w:rFonts w:ascii="STIXTwoText" w:eastAsia="Times New Roman" w:hAnsi="STIXTwoText" w:cs="Times New Roman"/>
            <w:i/>
            <w:iCs/>
            <w:strike/>
            <w:color w:val="000000"/>
            <w:szCs w:val="20"/>
          </w:rPr>
          <w:delText>The slab is modelled using unconfined concrete material model with an effective width equal to four times the beam’s width, as recommended in the ACI 318-89</w:delText>
        </w:r>
        <w:r w:rsidR="00F710C1" w:rsidRPr="00A563CB" w:rsidDel="0055567B">
          <w:rPr>
            <w:rFonts w:ascii="STIXTwoText" w:eastAsia="Times New Roman" w:hAnsi="STIXTwoText" w:cs="Times New Roman"/>
            <w:i/>
            <w:iCs/>
            <w:color w:val="000000"/>
            <w:szCs w:val="20"/>
          </w:rPr>
          <w:delText>.</w:delText>
        </w:r>
        <w:r w:rsidR="00F710C1" w:rsidRPr="00A563CB" w:rsidDel="0055567B">
          <w:rPr>
            <w:rFonts w:ascii="STIXTwoText" w:eastAsia="Times New Roman" w:hAnsi="STIXTwoText" w:cs="Times New Roman"/>
            <w:i/>
            <w:iCs/>
            <w:color w:val="2562AB"/>
            <w:sz w:val="16"/>
            <w:szCs w:val="16"/>
          </w:rPr>
          <w:delText xml:space="preserve"> </w:delText>
        </w:r>
        <w:r w:rsidR="00F710C1" w:rsidRPr="00A563CB" w:rsidDel="0055567B">
          <w:rPr>
            <w:rFonts w:ascii="STIXTwoText" w:eastAsia="Times New Roman" w:hAnsi="STIXTwoText" w:cs="Times New Roman"/>
            <w:i/>
            <w:iCs/>
            <w:color w:val="000000"/>
            <w:szCs w:val="20"/>
          </w:rPr>
          <w:delText xml:space="preserve">The rigid-floor diaphragm is </w:delText>
        </w:r>
        <w:r w:rsidR="00F03D88" w:rsidRPr="00A563CB" w:rsidDel="0055567B">
          <w:rPr>
            <w:rFonts w:ascii="STIXTwoText" w:eastAsia="Times New Roman" w:hAnsi="STIXTwoText" w:cs="Times New Roman"/>
            <w:i/>
            <w:iCs/>
            <w:color w:val="000000"/>
            <w:szCs w:val="20"/>
          </w:rPr>
          <w:delText>modelled</w:delText>
        </w:r>
        <w:r w:rsidR="00F710C1" w:rsidRPr="00A563CB" w:rsidDel="0055567B">
          <w:rPr>
            <w:rFonts w:ascii="STIXTwoText" w:eastAsia="Times New Roman" w:hAnsi="STIXTwoText" w:cs="Times New Roman"/>
            <w:i/>
            <w:iCs/>
            <w:color w:val="000000"/>
            <w:szCs w:val="20"/>
          </w:rPr>
          <w:delText xml:space="preserve"> by assigning high axial stiffness to the beams. </w:delText>
        </w:r>
        <w:r w:rsidR="00F710C1" w:rsidRPr="00F03D88" w:rsidDel="0055567B">
          <w:rPr>
            <w:rFonts w:ascii="STIXTwoText" w:eastAsia="Times New Roman" w:hAnsi="STIXTwoText" w:cs="Times New Roman"/>
            <w:color w:val="000000"/>
            <w:szCs w:val="20"/>
          </w:rPr>
          <w:delText xml:space="preserve">Gravity loads are </w:delText>
        </w:r>
        <w:r w:rsidR="00CB5EED" w:rsidRPr="00F03D88" w:rsidDel="0055567B">
          <w:rPr>
            <w:rFonts w:ascii="STIXTwoText" w:eastAsia="Times New Roman" w:hAnsi="STIXTwoText" w:cs="Times New Roman"/>
            <w:color w:val="000000"/>
            <w:szCs w:val="20"/>
          </w:rPr>
          <w:delText>assigned as</w:delText>
        </w:r>
        <w:r w:rsidR="00F03D88" w:rsidRPr="00F03D88" w:rsidDel="0055567B">
          <w:rPr>
            <w:rFonts w:ascii="STIXTwoText" w:eastAsia="Times New Roman" w:hAnsi="STIXTwoText" w:cs="Times New Roman"/>
            <w:color w:val="000000"/>
            <w:szCs w:val="20"/>
          </w:rPr>
          <w:delText xml:space="preserve"> uniformly</w:delText>
        </w:r>
        <w:r w:rsidR="00CB5EED" w:rsidRPr="00F03D88" w:rsidDel="0055567B">
          <w:rPr>
            <w:rFonts w:ascii="STIXTwoText" w:eastAsia="Times New Roman" w:hAnsi="STIXTwoText" w:cs="Times New Roman"/>
            <w:color w:val="000000"/>
            <w:szCs w:val="20"/>
          </w:rPr>
          <w:delText xml:space="preserve"> </w:delText>
        </w:r>
        <w:r w:rsidR="00F710C1" w:rsidRPr="00F03D88" w:rsidDel="0055567B">
          <w:rPr>
            <w:rFonts w:ascii="STIXTwoText" w:eastAsia="Times New Roman" w:hAnsi="STIXTwoText" w:cs="Times New Roman"/>
            <w:color w:val="000000"/>
            <w:szCs w:val="20"/>
          </w:rPr>
          <w:delText>distributed</w:delText>
        </w:r>
        <w:r w:rsidR="00F03D88" w:rsidRPr="00F03D88" w:rsidDel="0055567B">
          <w:rPr>
            <w:rFonts w:ascii="STIXTwoText" w:eastAsia="Times New Roman" w:hAnsi="STIXTwoText" w:cs="Times New Roman"/>
            <w:color w:val="000000"/>
            <w:szCs w:val="20"/>
          </w:rPr>
          <w:delText xml:space="preserve"> loads</w:delText>
        </w:r>
        <w:r w:rsidR="00F710C1" w:rsidRPr="00F03D88" w:rsidDel="0055567B">
          <w:rPr>
            <w:rFonts w:ascii="STIXTwoText" w:eastAsia="Times New Roman" w:hAnsi="STIXTwoText" w:cs="Times New Roman"/>
            <w:color w:val="000000"/>
            <w:szCs w:val="20"/>
          </w:rPr>
          <w:delText xml:space="preserve"> on the beams </w:delText>
        </w:r>
        <w:r w:rsidR="00F03D88" w:rsidRPr="00F03D88" w:rsidDel="0055567B">
          <w:rPr>
            <w:rFonts w:ascii="STIXTwoText" w:eastAsia="Times New Roman" w:hAnsi="STIXTwoText" w:cs="Times New Roman"/>
            <w:color w:val="000000"/>
            <w:szCs w:val="20"/>
          </w:rPr>
          <w:delText>and the</w:delText>
        </w:r>
        <w:r w:rsidR="00F710C1" w:rsidRPr="00F03D88" w:rsidDel="0055567B">
          <w:rPr>
            <w:rFonts w:ascii="STIXTwoText" w:eastAsia="Times New Roman" w:hAnsi="STIXTwoText" w:cs="Times New Roman"/>
            <w:color w:val="000000"/>
            <w:szCs w:val="20"/>
          </w:rPr>
          <w:delText xml:space="preserve"> masses are </w:delText>
        </w:r>
        <w:r w:rsidR="00F03D88" w:rsidRPr="00F03D88" w:rsidDel="0055567B">
          <w:rPr>
            <w:rFonts w:ascii="STIXTwoText" w:eastAsia="Times New Roman" w:hAnsi="STIXTwoText" w:cs="Times New Roman"/>
            <w:color w:val="000000"/>
            <w:szCs w:val="20"/>
          </w:rPr>
          <w:delText xml:space="preserve">assigned as </w:delText>
        </w:r>
        <w:r w:rsidR="00F710C1" w:rsidRPr="00F03D88" w:rsidDel="0055567B">
          <w:rPr>
            <w:rFonts w:ascii="STIXTwoText" w:eastAsia="Times New Roman" w:hAnsi="STIXTwoText" w:cs="Times New Roman"/>
            <w:color w:val="000000"/>
            <w:szCs w:val="20"/>
          </w:rPr>
          <w:delText xml:space="preserve">concentrated at the beam–column </w:delText>
        </w:r>
        <w:r w:rsidR="00F03D88" w:rsidRPr="00F03D88" w:rsidDel="0055567B">
          <w:rPr>
            <w:rFonts w:ascii="STIXTwoText" w:eastAsia="Times New Roman" w:hAnsi="STIXTwoText" w:cs="Times New Roman"/>
            <w:color w:val="000000"/>
            <w:szCs w:val="20"/>
          </w:rPr>
          <w:delText>junction</w:delText>
        </w:r>
        <w:r w:rsidR="00F710C1" w:rsidRPr="00F03D88" w:rsidDel="0055567B">
          <w:rPr>
            <w:rFonts w:ascii="STIXTwoText" w:eastAsia="Times New Roman" w:hAnsi="STIXTwoText" w:cs="Times New Roman"/>
            <w:color w:val="000000"/>
            <w:szCs w:val="20"/>
          </w:rPr>
          <w:delText>.</w:delText>
        </w:r>
        <w:r w:rsidR="005F63A2" w:rsidDel="0055567B">
          <w:rPr>
            <w:lang w:val="en-US"/>
          </w:rPr>
          <w:delText xml:space="preserve">     </w:delText>
        </w:r>
      </w:del>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360"/>
      </w:tblGrid>
      <w:tr w:rsidR="00B26C76" w:rsidRPr="00A339F7" w14:paraId="519708A2" w14:textId="77777777" w:rsidTr="0055567B">
        <w:trPr>
          <w:trHeight w:val="3544"/>
        </w:trPr>
        <w:tc>
          <w:tcPr>
            <w:tcW w:w="9360" w:type="dxa"/>
          </w:tcPr>
          <w:p w14:paraId="5D103390" w14:textId="4AADC957" w:rsidR="00B26C76" w:rsidRPr="00A339F7" w:rsidRDefault="009E084F" w:rsidP="0082704D">
            <w:pPr>
              <w:keepNext/>
              <w:jc w:val="center"/>
            </w:pPr>
            <w:ins w:id="259" w:author="Shivang Shekhar" w:date="2022-03-14T09:29:00Z">
              <w:r>
                <w:rPr>
                  <w:noProof/>
                  <w:lang w:val="en-IN" w:eastAsia="en-IN"/>
                </w:rPr>
                <w:drawing>
                  <wp:inline distT="0" distB="0" distL="0" distR="0" wp14:anchorId="0811FDCE" wp14:editId="35426A3B">
                    <wp:extent cx="5943600" cy="247396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stretch>
                              <a:fillRect/>
                            </a:stretch>
                          </pic:blipFill>
                          <pic:spPr>
                            <a:xfrm>
                              <a:off x="0" y="0"/>
                              <a:ext cx="5943600" cy="2473960"/>
                            </a:xfrm>
                            <a:prstGeom prst="rect">
                              <a:avLst/>
                            </a:prstGeom>
                          </pic:spPr>
                        </pic:pic>
                      </a:graphicData>
                    </a:graphic>
                  </wp:inline>
                </w:drawing>
              </w:r>
            </w:ins>
          </w:p>
        </w:tc>
      </w:tr>
      <w:tr w:rsidR="00B26C76" w:rsidRPr="00A339F7" w14:paraId="02F55F12" w14:textId="77777777" w:rsidTr="0055567B">
        <w:trPr>
          <w:trHeight w:val="295"/>
        </w:trPr>
        <w:tc>
          <w:tcPr>
            <w:tcW w:w="9360" w:type="dxa"/>
          </w:tcPr>
          <w:p w14:paraId="2A330937" w14:textId="23ED0CCB" w:rsidR="00B26C76" w:rsidRPr="00A317DC" w:rsidRDefault="00B26C76" w:rsidP="0082704D">
            <w:pPr>
              <w:pStyle w:val="Caption"/>
              <w:rPr>
                <w:rFonts w:ascii="Times New Roman" w:hAnsi="Times New Roman" w:cs="Times New Roman"/>
                <w:lang w:val="en-IN"/>
              </w:rPr>
            </w:pPr>
            <w:bookmarkStart w:id="260" w:name="_Ref98167200"/>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sidR="0087194E">
              <w:rPr>
                <w:rFonts w:ascii="Times New Roman" w:hAnsi="Times New Roman" w:cs="Times New Roman"/>
                <w:noProof/>
                <w:sz w:val="20"/>
              </w:rPr>
              <w:t>4</w:t>
            </w:r>
            <w:r w:rsidRPr="00A317DC">
              <w:fldChar w:fldCharType="end"/>
            </w:r>
            <w:bookmarkEnd w:id="260"/>
            <w:r>
              <w:rPr>
                <w:rFonts w:ascii="Times New Roman" w:hAnsi="Times New Roman" w:cs="Times New Roman"/>
                <w:sz w:val="20"/>
                <w:lang w:val="en-IN"/>
              </w:rPr>
              <w:t xml:space="preserve">. </w:t>
            </w:r>
            <w:r w:rsidR="009E084F" w:rsidRPr="009E084F">
              <w:rPr>
                <w:rFonts w:ascii="Times New Roman" w:hAnsi="Times New Roman" w:cs="Times New Roman"/>
                <w:sz w:val="20"/>
                <w:lang w:val="en-IN"/>
              </w:rPr>
              <w:t xml:space="preserve">Overview of the numerical </w:t>
            </w:r>
            <w:proofErr w:type="spellStart"/>
            <w:r w:rsidR="009E084F" w:rsidRPr="009E084F">
              <w:rPr>
                <w:rFonts w:ascii="Times New Roman" w:hAnsi="Times New Roman" w:cs="Times New Roman"/>
                <w:sz w:val="20"/>
                <w:lang w:val="en-IN"/>
              </w:rPr>
              <w:t>modeling</w:t>
            </w:r>
            <w:proofErr w:type="spellEnd"/>
            <w:r w:rsidR="009E084F" w:rsidRPr="009E084F">
              <w:rPr>
                <w:rFonts w:ascii="Times New Roman" w:hAnsi="Times New Roman" w:cs="Times New Roman"/>
                <w:sz w:val="20"/>
                <w:lang w:val="en-IN"/>
              </w:rPr>
              <w:t xml:space="preserve"> strategy for case-study </w:t>
            </w:r>
            <w:commentRangeStart w:id="261"/>
            <w:r w:rsidR="009E084F" w:rsidRPr="009E084F">
              <w:rPr>
                <w:rFonts w:ascii="Times New Roman" w:hAnsi="Times New Roman" w:cs="Times New Roman"/>
                <w:sz w:val="20"/>
                <w:lang w:val="en-IN"/>
              </w:rPr>
              <w:t>frame</w:t>
            </w:r>
            <w:commentRangeEnd w:id="261"/>
            <w:r w:rsidR="00515FE3">
              <w:rPr>
                <w:rStyle w:val="CommentReference"/>
                <w:rFonts w:ascii="Times New Roman" w:eastAsia="Times New Roman" w:hAnsi="Times New Roman" w:cs="Times New Roman"/>
                <w:b w:val="0"/>
                <w:lang w:val="en-GB"/>
              </w:rPr>
              <w:commentReference w:id="261"/>
            </w:r>
            <w:r w:rsidR="009E084F" w:rsidRPr="009E084F">
              <w:rPr>
                <w:rFonts w:ascii="Times New Roman" w:hAnsi="Times New Roman" w:cs="Times New Roman"/>
                <w:sz w:val="20"/>
                <w:lang w:val="en-IN"/>
              </w:rPr>
              <w:t>.</w:t>
            </w:r>
          </w:p>
        </w:tc>
      </w:tr>
    </w:tbl>
    <w:p w14:paraId="3B0A29E8" w14:textId="0CBC4687" w:rsidR="0055567B" w:rsidRDefault="00D012AA" w:rsidP="000D7B99">
      <w:pPr>
        <w:pStyle w:val="BodyNoindent"/>
        <w:spacing w:before="240"/>
        <w:ind w:firstLine="1"/>
        <w:rPr>
          <w:ins w:id="262" w:author="Shivang Shekhar" w:date="2022-03-14T14:58:00Z"/>
        </w:rPr>
      </w:pPr>
      <w:r>
        <w:rPr>
          <w:rFonts w:cs="Shruti"/>
          <w:lang w:val="en-US"/>
        </w:rPr>
        <w:t xml:space="preserve">     </w:t>
      </w:r>
      <w:commentRangeStart w:id="263"/>
      <w:ins w:id="264" w:author="Shivang Shekhar" w:date="2022-03-14T12:11:00Z">
        <w:r w:rsidR="0055567B" w:rsidRPr="0055567B">
          <w:rPr>
            <w:rFonts w:cs="Shruti"/>
            <w:lang w:val="en-US"/>
          </w:rPr>
          <w:t>For</w:t>
        </w:r>
      </w:ins>
      <w:commentRangeEnd w:id="263"/>
      <w:r w:rsidR="00601FFB">
        <w:rPr>
          <w:rStyle w:val="CommentReference"/>
          <w:rFonts w:eastAsia="Times New Roman" w:cs="Times New Roman"/>
        </w:rPr>
        <w:commentReference w:id="263"/>
      </w:r>
      <w:ins w:id="265" w:author="Shivang Shekhar" w:date="2022-03-14T12:11:00Z">
        <w:r w:rsidR="0055567B" w:rsidRPr="0055567B">
          <w:rPr>
            <w:rFonts w:cs="Shruti"/>
            <w:lang w:val="en-US"/>
          </w:rPr>
          <w:t xml:space="preserve"> the deteriorated RC </w:t>
        </w:r>
      </w:ins>
      <w:ins w:id="266" w:author="Shivang Shekhar" w:date="2022-03-14T16:27:00Z">
        <w:r w:rsidR="00B66DB2">
          <w:rPr>
            <w:rFonts w:cs="Shruti"/>
            <w:lang w:val="en-US"/>
          </w:rPr>
          <w:t>beams and columns</w:t>
        </w:r>
      </w:ins>
      <w:ins w:id="267" w:author="Shivang Shekhar" w:date="2022-03-14T12:11:00Z">
        <w:r w:rsidR="0055567B" w:rsidRPr="0055567B">
          <w:rPr>
            <w:rFonts w:cs="Shruti"/>
            <w:lang w:val="en-US"/>
          </w:rPr>
          <w:t xml:space="preserve">, the consequences of chloride-induced corrosion, such as area loss of steel and various secondary effects outlined previously in Section </w:t>
        </w:r>
      </w:ins>
      <w:ins w:id="268" w:author="Shivang Shekhar" w:date="2022-03-14T16:24:00Z">
        <w:r w:rsidR="00B66DB2">
          <w:rPr>
            <w:rFonts w:cs="Shruti"/>
            <w:highlight w:val="yellow"/>
            <w:lang w:val="en-US"/>
          </w:rPr>
          <w:fldChar w:fldCharType="begin"/>
        </w:r>
        <w:r w:rsidR="00B66DB2">
          <w:rPr>
            <w:rFonts w:cs="Shruti"/>
            <w:lang w:val="en-US"/>
          </w:rPr>
          <w:instrText xml:space="preserve"> REF _Ref98167502 \r \h </w:instrText>
        </w:r>
      </w:ins>
      <w:r w:rsidR="00B66DB2">
        <w:rPr>
          <w:rFonts w:cs="Shruti"/>
          <w:highlight w:val="yellow"/>
          <w:lang w:val="en-US"/>
        </w:rPr>
      </w:r>
      <w:r w:rsidR="00B66DB2">
        <w:rPr>
          <w:rFonts w:cs="Shruti"/>
          <w:highlight w:val="yellow"/>
          <w:lang w:val="en-US"/>
        </w:rPr>
        <w:fldChar w:fldCharType="separate"/>
      </w:r>
      <w:r w:rsidR="0087194E">
        <w:rPr>
          <w:rFonts w:cs="Shruti"/>
          <w:lang w:val="en-US"/>
        </w:rPr>
        <w:t>3.2</w:t>
      </w:r>
      <w:ins w:id="269" w:author="Shivang Shekhar" w:date="2022-03-14T16:24:00Z">
        <w:r w:rsidR="00B66DB2">
          <w:rPr>
            <w:rFonts w:cs="Shruti"/>
            <w:highlight w:val="yellow"/>
            <w:lang w:val="en-US"/>
          </w:rPr>
          <w:fldChar w:fldCharType="end"/>
        </w:r>
      </w:ins>
      <w:ins w:id="270" w:author="Shivang Shekhar" w:date="2022-03-14T12:11:00Z">
        <w:r w:rsidR="0055567B" w:rsidRPr="0055567B">
          <w:rPr>
            <w:rFonts w:cs="Shruti"/>
            <w:lang w:val="en-US"/>
          </w:rPr>
          <w:t xml:space="preserve">, are incorporated along with the associated uncertainties. </w:t>
        </w:r>
        <w:r w:rsidR="0055567B" w:rsidRPr="0055567B">
          <w:rPr>
            <w:rStyle w:val="CommentReference"/>
          </w:rPr>
          <w:annotationRef/>
        </w:r>
        <w:r w:rsidR="0055567B" w:rsidRPr="0055567B">
          <w:t xml:space="preserve">The effect of corrosion is assumed to be uniformly distributed around the perimeter </w:t>
        </w:r>
      </w:ins>
      <w:ins w:id="271" w:author="Shivang Shekhar" w:date="2022-03-14T13:11:00Z">
        <w:r w:rsidR="000D7B99">
          <w:t xml:space="preserve">of beams and columns. </w:t>
        </w:r>
      </w:ins>
      <w:ins w:id="272" w:author="Shivang Shekhar" w:date="2022-03-14T12:11:00Z">
        <w:r w:rsidR="0055567B" w:rsidRPr="0055567B">
          <w:rPr>
            <w:rFonts w:cs="Shruti"/>
            <w:lang w:val="en-US"/>
          </w:rPr>
          <w:t>The area loss of steel due to corrosion is modeled as a uniform reduction in rebar diameter along the circumference and includes the corrosion rate time-dependent uncertainty (</w:t>
        </w:r>
      </w:ins>
      <w:ins w:id="273" w:author="Shivang Shekhar" w:date="2022-03-14T16:24:00Z">
        <w:r w:rsidR="00B66DB2" w:rsidRPr="008467F5">
          <w:rPr>
            <w:rFonts w:cs="Shruti"/>
            <w:lang w:val="en-US"/>
          </w:rPr>
          <w:fldChar w:fldCharType="begin"/>
        </w:r>
        <w:r w:rsidR="00B66DB2" w:rsidRPr="00B66DB2">
          <w:rPr>
            <w:rFonts w:cs="Shruti"/>
            <w:lang w:val="en-US"/>
          </w:rPr>
          <w:instrText xml:space="preserve"> REF _Ref46678339 \h </w:instrText>
        </w:r>
      </w:ins>
      <w:r w:rsidR="00B66DB2" w:rsidRPr="00B66DB2">
        <w:rPr>
          <w:rFonts w:cs="Shruti"/>
          <w:lang w:val="en-US"/>
          <w:rPrChange w:id="274" w:author="Shivang Shekhar" w:date="2022-03-14T16:24:00Z">
            <w:rPr>
              <w:rFonts w:cs="Shruti"/>
              <w:b/>
              <w:lang w:val="en-US"/>
            </w:rPr>
          </w:rPrChange>
        </w:rPr>
        <w:instrText xml:space="preserve"> \* MERGEFORMAT </w:instrText>
      </w:r>
      <w:r w:rsidR="00B66DB2" w:rsidRPr="008467F5">
        <w:rPr>
          <w:rFonts w:cs="Shruti"/>
          <w:lang w:val="en-US"/>
        </w:rPr>
      </w:r>
      <w:r w:rsidR="00B66DB2" w:rsidRPr="008467F5">
        <w:rPr>
          <w:rFonts w:cs="Shruti"/>
          <w:lang w:val="en-US"/>
        </w:rPr>
        <w:fldChar w:fldCharType="separate"/>
      </w:r>
      <w:r w:rsidR="0087194E" w:rsidRPr="0087194E">
        <w:rPr>
          <w:rFonts w:cs="Shruti"/>
          <w:iCs/>
          <w:szCs w:val="18"/>
          <w:lang w:val="en-US"/>
        </w:rPr>
        <w:t xml:space="preserve">Table </w:t>
      </w:r>
      <w:r w:rsidR="0087194E" w:rsidRPr="0087194E">
        <w:rPr>
          <w:rFonts w:cs="Shruti"/>
          <w:iCs/>
          <w:noProof/>
          <w:szCs w:val="18"/>
          <w:lang w:val="en-US"/>
        </w:rPr>
        <w:t>1</w:t>
      </w:r>
      <w:ins w:id="275" w:author="Shivang Shekhar" w:date="2022-03-14T16:24:00Z">
        <w:r w:rsidR="00B66DB2" w:rsidRPr="008467F5">
          <w:rPr>
            <w:rFonts w:cs="Shruti"/>
            <w:lang w:val="en-US"/>
          </w:rPr>
          <w:fldChar w:fldCharType="end"/>
        </w:r>
        <w:r w:rsidR="00B66DB2">
          <w:rPr>
            <w:rFonts w:cs="Shruti"/>
            <w:lang w:val="en-US"/>
          </w:rPr>
          <w:t xml:space="preserve"> </w:t>
        </w:r>
      </w:ins>
      <w:ins w:id="276" w:author="Shivang Shekhar" w:date="2022-03-14T12:11:00Z">
        <w:r w:rsidR="0055567B" w:rsidRPr="0055567B">
          <w:rPr>
            <w:rFonts w:cs="Shruti"/>
            <w:lang w:val="en-US"/>
          </w:rPr>
          <w:t xml:space="preserve">and </w:t>
        </w:r>
      </w:ins>
      <w:ins w:id="277" w:author="Shivang Shekhar" w:date="2022-03-14T16:24:00Z">
        <w:r w:rsidR="00B66DB2">
          <w:rPr>
            <w:rFonts w:cs="Shruti"/>
            <w:lang w:val="en-US"/>
          </w:rPr>
          <w:fldChar w:fldCharType="begin"/>
        </w:r>
        <w:r w:rsidR="00B66DB2">
          <w:rPr>
            <w:rFonts w:cs="Shruti"/>
            <w:lang w:val="en-US"/>
          </w:rPr>
          <w:instrText xml:space="preserve"> REF _Ref98167458 \h </w:instrText>
        </w:r>
      </w:ins>
      <w:r w:rsidR="00B66DB2">
        <w:rPr>
          <w:rFonts w:cs="Shruti"/>
          <w:lang w:val="en-US"/>
        </w:rPr>
      </w:r>
      <w:r w:rsidR="00B66DB2">
        <w:rPr>
          <w:rFonts w:cs="Shruti"/>
          <w:lang w:val="en-US"/>
        </w:rPr>
        <w:fldChar w:fldCharType="separate"/>
      </w:r>
      <w:r w:rsidR="0087194E" w:rsidRPr="00E64925">
        <w:rPr>
          <w:rFonts w:cs="Times New Roman"/>
          <w:b/>
        </w:rPr>
        <w:t xml:space="preserve">Figure </w:t>
      </w:r>
      <w:r w:rsidR="0087194E">
        <w:rPr>
          <w:rFonts w:cs="Times New Roman"/>
          <w:b/>
          <w:noProof/>
        </w:rPr>
        <w:t>2</w:t>
      </w:r>
      <w:ins w:id="278" w:author="Shivang Shekhar" w:date="2022-03-14T16:24:00Z">
        <w:r w:rsidR="00B66DB2">
          <w:rPr>
            <w:rFonts w:cs="Shruti"/>
            <w:lang w:val="en-US"/>
          </w:rPr>
          <w:fldChar w:fldCharType="end"/>
        </w:r>
      </w:ins>
      <w:ins w:id="279" w:author="Shivang Shekhar" w:date="2022-03-14T12:11:00Z">
        <w:r w:rsidR="0055567B" w:rsidRPr="0055567B">
          <w:rPr>
            <w:rFonts w:cs="Shruti"/>
            <w:lang w:val="en-US"/>
          </w:rPr>
          <w:t>). The finite element modeling of the degraded frame also includes the outlined secondary effects of corrosion deterioration, such as rebar strength and ductility loss, as well as loss of cover and core concrete strength</w:t>
        </w:r>
      </w:ins>
      <w:ins w:id="280" w:author="Shivang Shekhar" w:date="2022-03-14T12:13:00Z">
        <w:r w:rsidR="00A251C7">
          <w:rPr>
            <w:rFonts w:cs="Shruti"/>
            <w:lang w:val="en-US"/>
          </w:rPr>
          <w:t xml:space="preserve">. </w:t>
        </w:r>
        <w:r w:rsidR="00A251C7" w:rsidRPr="00DC534E">
          <w:t xml:space="preserve">The loss of strength and ductility of </w:t>
        </w:r>
        <w:r w:rsidR="00A251C7" w:rsidRPr="00DC534E">
          <w:lastRenderedPageBreak/>
          <w:t xml:space="preserve">rebars is captured by </w:t>
        </w:r>
      </w:ins>
      <w:ins w:id="281" w:author="Shivang Shekhar" w:date="2022-03-14T12:15:00Z">
        <w:r w:rsidR="00A251C7">
          <w:t xml:space="preserve">calculated the time-dependent strength and ductility of reinforcement </w:t>
        </w:r>
      </w:ins>
      <w:ins w:id="282" w:author="Shivang Shekhar" w:date="2022-03-14T12:16:00Z">
        <w:r w:rsidR="00A251C7">
          <w:t>[</w:t>
        </w:r>
      </w:ins>
      <w:ins w:id="283" w:author="Shivang Shekhar" w:date="2022-03-14T16:23:00Z">
        <w:r w:rsidR="00B66DB2" w:rsidRPr="004F6354">
          <w:fldChar w:fldCharType="begin"/>
        </w:r>
        <w:r w:rsidR="00B66DB2" w:rsidRPr="004F6354">
          <w:instrText xml:space="preserve"> REF _Ref98167395 \h  \* MERGEFORMAT </w:instrText>
        </w:r>
      </w:ins>
      <w:ins w:id="284" w:author="Shivang Shekhar" w:date="2022-03-14T16:23:00Z">
        <w:r w:rsidR="00B66DB2" w:rsidRPr="004F6354">
          <w:fldChar w:fldCharType="separate"/>
        </w:r>
      </w:ins>
      <w:r w:rsidR="0087194E" w:rsidRPr="0087194E">
        <w:rPr>
          <w:rFonts w:cs="Times New Roman"/>
        </w:rPr>
        <w:t xml:space="preserve">Figure </w:t>
      </w:r>
      <w:r w:rsidR="0087194E" w:rsidRPr="0087194E">
        <w:rPr>
          <w:rFonts w:cs="Times New Roman"/>
          <w:noProof/>
        </w:rPr>
        <w:t>3</w:t>
      </w:r>
      <w:ins w:id="285" w:author="Shivang Shekhar" w:date="2022-03-14T16:23:00Z">
        <w:r w:rsidR="00B66DB2" w:rsidRPr="004F6354">
          <w:fldChar w:fldCharType="end"/>
        </w:r>
      </w:ins>
      <w:proofErr w:type="gramStart"/>
      <w:ins w:id="286" w:author="Shivang Shekhar" w:date="2022-03-14T12:16:00Z">
        <w:r w:rsidR="00A251C7">
          <w:t xml:space="preserve">], </w:t>
        </w:r>
      </w:ins>
      <w:ins w:id="287" w:author="Shivang Shekhar" w:date="2022-03-14T12:15:00Z">
        <w:r w:rsidR="00A251C7">
          <w:t>and</w:t>
        </w:r>
        <w:proofErr w:type="gramEnd"/>
        <w:r w:rsidR="00A251C7">
          <w:t xml:space="preserve"> </w:t>
        </w:r>
      </w:ins>
      <w:ins w:id="288" w:author="Shivang Shekhar" w:date="2022-03-14T12:13:00Z">
        <w:r w:rsidR="00A251C7" w:rsidRPr="00DC534E">
          <w:t xml:space="preserve">updating the parameters of the </w:t>
        </w:r>
        <w:proofErr w:type="spellStart"/>
        <w:r w:rsidR="00A251C7" w:rsidRPr="00DC534E">
          <w:rPr>
            <w:i/>
          </w:rPr>
          <w:t>uniaxialMaterial</w:t>
        </w:r>
        <w:proofErr w:type="spellEnd"/>
        <w:r w:rsidR="00A251C7" w:rsidRPr="00DC534E">
          <w:rPr>
            <w:i/>
          </w:rPr>
          <w:t xml:space="preserve"> Hysteretic</w:t>
        </w:r>
        <w:r w:rsidR="00A251C7" w:rsidRPr="00DC534E">
          <w:t xml:space="preserve"> material </w:t>
        </w:r>
        <w:r w:rsidR="00A251C7">
          <w:t>used to model reinforcing steel</w:t>
        </w:r>
      </w:ins>
      <w:ins w:id="289" w:author="Shivang Shekhar" w:date="2022-03-14T12:15:00Z">
        <w:r w:rsidR="00A251C7">
          <w:t>.</w:t>
        </w:r>
      </w:ins>
      <w:ins w:id="290" w:author="Shivang Shekhar" w:date="2022-03-14T12:14:00Z">
        <w:r w:rsidR="00A251C7">
          <w:t xml:space="preserve"> </w:t>
        </w:r>
      </w:ins>
      <w:ins w:id="291" w:author="Shivang Shekhar" w:date="2022-03-14T12:13:00Z">
        <w:r w:rsidR="00A251C7" w:rsidRPr="00DC534E">
          <w:t xml:space="preserve">The time-dependent core concrete strength due to corrosion of transverse reinforcement is incorporated by updating the parameters of </w:t>
        </w:r>
        <w:r w:rsidR="00A251C7" w:rsidRPr="00DC534E">
          <w:rPr>
            <w:i/>
          </w:rPr>
          <w:t>Concrete0</w:t>
        </w:r>
        <w:r w:rsidR="00A251C7">
          <w:rPr>
            <w:i/>
          </w:rPr>
          <w:t xml:space="preserve">2 </w:t>
        </w:r>
        <w:r w:rsidR="00A251C7" w:rsidRPr="00DC534E">
          <w:t xml:space="preserve">material model used to define the column core. The loss of cover strength due to the formation of expansive rust products is </w:t>
        </w:r>
        <w:proofErr w:type="spellStart"/>
        <w:r w:rsidR="00A251C7" w:rsidRPr="00DC534E">
          <w:t>modeled</w:t>
        </w:r>
        <w:proofErr w:type="spellEnd"/>
        <w:r w:rsidR="00A251C7" w:rsidRPr="00DC534E">
          <w:t xml:space="preserve"> by calculating the time-dependent strength of cover concrete [</w:t>
        </w:r>
      </w:ins>
      <w:ins w:id="292" w:author="Shivang Shekhar" w:date="2022-03-14T16:22:00Z">
        <w:r w:rsidR="00B66DB2" w:rsidRPr="008467F5">
          <w:fldChar w:fldCharType="begin"/>
        </w:r>
        <w:r w:rsidR="00B66DB2" w:rsidRPr="00B66DB2">
          <w:instrText xml:space="preserve"> REF _Ref98167395 \h </w:instrText>
        </w:r>
      </w:ins>
      <w:r w:rsidR="00B66DB2" w:rsidRPr="00B66DB2">
        <w:rPr>
          <w:rPrChange w:id="293" w:author="Shivang Shekhar" w:date="2022-03-14T16:23:00Z">
            <w:rPr>
              <w:b/>
            </w:rPr>
          </w:rPrChange>
        </w:rPr>
        <w:instrText xml:space="preserve"> \* MERGEFORMAT </w:instrText>
      </w:r>
      <w:r w:rsidR="00B66DB2" w:rsidRPr="008467F5">
        <w:fldChar w:fldCharType="separate"/>
      </w:r>
      <w:r w:rsidR="0087194E" w:rsidRPr="0087194E">
        <w:rPr>
          <w:rFonts w:cs="Times New Roman"/>
        </w:rPr>
        <w:t xml:space="preserve">Figure </w:t>
      </w:r>
      <w:r w:rsidR="0087194E" w:rsidRPr="0087194E">
        <w:rPr>
          <w:rFonts w:cs="Times New Roman"/>
          <w:noProof/>
        </w:rPr>
        <w:t>3</w:t>
      </w:r>
      <w:ins w:id="294" w:author="Shivang Shekhar" w:date="2022-03-14T16:22:00Z">
        <w:r w:rsidR="00B66DB2" w:rsidRPr="008467F5">
          <w:fldChar w:fldCharType="end"/>
        </w:r>
      </w:ins>
      <w:ins w:id="295" w:author="Shivang Shekhar" w:date="2022-03-14T12:13:00Z">
        <w:r w:rsidR="00A251C7" w:rsidRPr="00DC534E">
          <w:t xml:space="preserve">], and then updating the parameters of </w:t>
        </w:r>
        <w:r w:rsidR="00A251C7" w:rsidRPr="00DC534E">
          <w:rPr>
            <w:i/>
          </w:rPr>
          <w:t>Concrete0</w:t>
        </w:r>
      </w:ins>
      <w:ins w:id="296" w:author="Shivang Shekhar" w:date="2022-03-14T12:14:00Z">
        <w:r w:rsidR="00A251C7">
          <w:rPr>
            <w:i/>
          </w:rPr>
          <w:t xml:space="preserve">2 </w:t>
        </w:r>
      </w:ins>
      <w:ins w:id="297" w:author="Shivang Shekhar" w:date="2022-03-14T12:13:00Z">
        <w:r w:rsidR="00A251C7" w:rsidRPr="00DC534E">
          <w:t>material used to define column cover concrete.</w:t>
        </w:r>
      </w:ins>
    </w:p>
    <w:p w14:paraId="2095949B" w14:textId="5A579B17" w:rsidR="00262F4D" w:rsidRDefault="00D012AA" w:rsidP="00515FE3">
      <w:pPr>
        <w:ind w:left="1" w:firstLine="2"/>
        <w:jc w:val="both"/>
        <w:rPr>
          <w:lang w:val="en-US"/>
        </w:rPr>
      </w:pPr>
      <w:r>
        <w:t xml:space="preserve">     </w:t>
      </w:r>
      <w:commentRangeStart w:id="298"/>
      <w:ins w:id="299" w:author="Shivang Shekhar" w:date="2022-03-14T14:59:00Z">
        <w:r w:rsidR="00A314FB">
          <w:t>While</w:t>
        </w:r>
      </w:ins>
      <w:commentRangeEnd w:id="298"/>
      <w:r w:rsidR="00601FFB">
        <w:rPr>
          <w:rStyle w:val="CommentReference"/>
        </w:rPr>
        <w:commentReference w:id="298"/>
      </w:r>
      <w:ins w:id="300" w:author="Shivang Shekhar" w:date="2022-03-14T14:59:00Z">
        <w:r w:rsidR="00A314FB">
          <w:t xml:space="preserve"> the above </w:t>
        </w:r>
        <w:proofErr w:type="spellStart"/>
        <w:r w:rsidR="00A314FB">
          <w:t>fiber</w:t>
        </w:r>
        <w:proofErr w:type="spellEnd"/>
        <w:r w:rsidR="00A314FB">
          <w:t xml:space="preserve"> </w:t>
        </w:r>
      </w:ins>
      <w:r w:rsidR="00A905D1">
        <w:t>section-based</w:t>
      </w:r>
      <w:ins w:id="301" w:author="Shivang Shekhar" w:date="2022-03-14T14:59:00Z">
        <w:r w:rsidR="00A314FB">
          <w:t xml:space="preserve"> </w:t>
        </w:r>
        <w:proofErr w:type="spellStart"/>
        <w:r w:rsidR="00A314FB">
          <w:t>modeling</w:t>
        </w:r>
        <w:proofErr w:type="spellEnd"/>
        <w:r w:rsidR="00A314FB">
          <w:t xml:space="preserve"> of a RC section </w:t>
        </w:r>
        <w:proofErr w:type="gramStart"/>
        <w:r w:rsidR="00A314FB">
          <w:t>is capable of capturing</w:t>
        </w:r>
        <w:proofErr w:type="gramEnd"/>
        <w:r w:rsidR="00A314FB">
          <w:t xml:space="preserve"> the </w:t>
        </w:r>
      </w:ins>
      <w:ins w:id="302" w:author="Shivang Shekhar" w:date="2022-03-14T15:00:00Z">
        <w:r w:rsidR="00A314FB">
          <w:t>nonlinear flexural deformation</w:t>
        </w:r>
      </w:ins>
      <w:ins w:id="303" w:author="Shivang Shekhar" w:date="2022-03-14T14:59:00Z">
        <w:r w:rsidR="00A314FB">
          <w:t>,</w:t>
        </w:r>
      </w:ins>
      <w:ins w:id="304" w:author="Shivang Shekhar" w:date="2022-03-14T15:01:00Z">
        <w:r w:rsidR="00A314FB" w:rsidRPr="00A314FB">
          <w:t xml:space="preserve"> </w:t>
        </w:r>
        <w:r w:rsidR="00A314FB">
          <w:t xml:space="preserve">non-seismically designed </w:t>
        </w:r>
        <w:r w:rsidR="00A314FB" w:rsidRPr="00A314FB">
          <w:t>low-ductil</w:t>
        </w:r>
        <w:r w:rsidR="00A314FB">
          <w:t>ity frames may also exhibit non</w:t>
        </w:r>
        <w:r w:rsidR="00A314FB" w:rsidRPr="00A314FB">
          <w:t xml:space="preserve">linear behaviour due to column shear failure and loss of </w:t>
        </w:r>
        <w:r w:rsidR="00A314FB">
          <w:t>gravity load-bearing capability [</w:t>
        </w:r>
        <w:r w:rsidR="00A314FB" w:rsidRPr="00B66DB2">
          <w:rPr>
            <w:color w:val="7030A0"/>
            <w:rPrChange w:id="305" w:author="Shivang Shekhar" w:date="2022-03-14T16:25:00Z">
              <w:rPr/>
            </w:rPrChange>
          </w:rPr>
          <w:t>CITE Elwood 2004</w:t>
        </w:r>
        <w:r w:rsidR="00A314FB">
          <w:t>]</w:t>
        </w:r>
      </w:ins>
      <w:ins w:id="306" w:author="Shivang Shekhar" w:date="2022-03-14T14:59:00Z">
        <w:r w:rsidR="00A314FB">
          <w:t>.</w:t>
        </w:r>
      </w:ins>
      <w:ins w:id="307" w:author="Shivang Shekhar" w:date="2022-03-14T15:02:00Z">
        <w:r w:rsidR="00A314FB">
          <w:t xml:space="preserve"> Consequently, a zero-length shear spring (element </w:t>
        </w:r>
        <w:proofErr w:type="spellStart"/>
        <w:r w:rsidR="00A314FB">
          <w:rPr>
            <w:i/>
          </w:rPr>
          <w:t>zeroLength</w:t>
        </w:r>
        <w:proofErr w:type="spellEnd"/>
        <w:r w:rsidR="00A314FB">
          <w:t xml:space="preserve"> in OpenSees) </w:t>
        </w:r>
      </w:ins>
      <w:ins w:id="308" w:author="Shivang Shekhar" w:date="2022-03-14T15:06:00Z">
        <w:r w:rsidR="00A314FB">
          <w:t xml:space="preserve">is placed </w:t>
        </w:r>
      </w:ins>
      <w:ins w:id="309" w:author="Shivang Shekhar" w:date="2022-03-14T15:02:00Z">
        <w:r w:rsidR="00A314FB">
          <w:t xml:space="preserve">in series with the column flexure element as shown in </w:t>
        </w:r>
      </w:ins>
      <w:ins w:id="310" w:author="Shivang Shekhar" w:date="2022-03-14T16:20:00Z">
        <w:r w:rsidR="00B66DB2">
          <w:rPr>
            <w:lang w:val="en-US"/>
          </w:rPr>
          <w:fldChar w:fldCharType="begin"/>
        </w:r>
        <w:r w:rsidR="00B66DB2">
          <w:rPr>
            <w:lang w:val="en-US"/>
          </w:rPr>
          <w:instrText xml:space="preserve"> REF _Ref98167200 \h </w:instrText>
        </w:r>
      </w:ins>
      <w:r w:rsidR="00B66DB2">
        <w:rPr>
          <w:lang w:val="en-US"/>
        </w:rPr>
      </w:r>
      <w:ins w:id="311" w:author="Shivang Shekhar" w:date="2022-03-14T16:20:00Z">
        <w:r w:rsidR="00B66DB2">
          <w:rPr>
            <w:lang w:val="en-US"/>
          </w:rPr>
          <w:fldChar w:fldCharType="separate"/>
        </w:r>
      </w:ins>
      <w:r w:rsidR="0087194E" w:rsidRPr="00A317DC">
        <w:t xml:space="preserve">Figure </w:t>
      </w:r>
      <w:r w:rsidR="0087194E">
        <w:rPr>
          <w:noProof/>
        </w:rPr>
        <w:t>4</w:t>
      </w:r>
      <w:ins w:id="312" w:author="Shivang Shekhar" w:date="2022-03-14T16:20:00Z">
        <w:r w:rsidR="00B66DB2">
          <w:rPr>
            <w:lang w:val="en-US"/>
          </w:rPr>
          <w:fldChar w:fldCharType="end"/>
        </w:r>
      </w:ins>
      <w:ins w:id="313" w:author="Shivang Shekhar" w:date="2022-03-14T15:02:00Z">
        <w:r w:rsidR="00A314FB">
          <w:t>.</w:t>
        </w:r>
      </w:ins>
      <w:ins w:id="314" w:author="Shivang Shekhar" w:date="2022-03-14T15:06:00Z">
        <w:r w:rsidR="00A314FB">
          <w:t xml:space="preserve"> The </w:t>
        </w:r>
      </w:ins>
      <w:ins w:id="315" w:author="Shivang Shekhar" w:date="2022-03-14T15:08:00Z">
        <w:r w:rsidR="00A314FB" w:rsidRPr="00A314FB">
          <w:rPr>
            <w:i/>
          </w:rPr>
          <w:t>uniaxial</w:t>
        </w:r>
        <w:r w:rsidR="00A314FB">
          <w:t xml:space="preserve"> </w:t>
        </w:r>
      </w:ins>
      <w:proofErr w:type="spellStart"/>
      <w:ins w:id="316" w:author="Shivang Shekhar" w:date="2022-03-14T15:06:00Z">
        <w:r w:rsidR="00A314FB" w:rsidRPr="00EA1A8B">
          <w:rPr>
            <w:i/>
            <w:lang w:val="en-US"/>
          </w:rPr>
          <w:t>LimitState</w:t>
        </w:r>
        <w:proofErr w:type="spellEnd"/>
        <w:r w:rsidR="00A314FB" w:rsidRPr="00EA1A8B">
          <w:rPr>
            <w:i/>
            <w:lang w:val="en-US"/>
          </w:rPr>
          <w:t xml:space="preserve"> </w:t>
        </w:r>
        <w:r w:rsidR="00A314FB" w:rsidRPr="00EA1A8B">
          <w:rPr>
            <w:iCs/>
            <w:lang w:val="en-US"/>
          </w:rPr>
          <w:t>material</w:t>
        </w:r>
      </w:ins>
      <w:ins w:id="317" w:author="Shivang Shekhar" w:date="2022-03-14T15:07:00Z">
        <w:r w:rsidR="00A314FB">
          <w:rPr>
            <w:iCs/>
            <w:lang w:val="en-US"/>
          </w:rPr>
          <w:t xml:space="preserve"> model is assigned to these springs that monitors columns response and </w:t>
        </w:r>
        <w:r w:rsidR="00A314FB" w:rsidRPr="00EA1A8B">
          <w:rPr>
            <w:lang w:val="en-US"/>
          </w:rPr>
          <w:t xml:space="preserve">triggers only when column response reaches the pre-defined shear and axial failure curves, implemented within </w:t>
        </w:r>
      </w:ins>
      <w:ins w:id="318" w:author="Shivang Shekhar" w:date="2022-03-14T15:10:00Z">
        <w:r w:rsidR="007F237A">
          <w:rPr>
            <w:lang w:val="en-US"/>
          </w:rPr>
          <w:t>Open</w:t>
        </w:r>
        <w:r w:rsidR="007F237A" w:rsidRPr="00EA1A8B">
          <w:rPr>
            <w:lang w:val="en-US"/>
          </w:rPr>
          <w:t>Sees</w:t>
        </w:r>
      </w:ins>
      <w:ins w:id="319" w:author="Shivang Shekhar" w:date="2022-03-14T15:07:00Z">
        <w:r w:rsidR="00A314FB" w:rsidRPr="00EA1A8B">
          <w:rPr>
            <w:lang w:val="en-US"/>
          </w:rPr>
          <w:t xml:space="preserve"> as </w:t>
        </w:r>
        <w:proofErr w:type="spellStart"/>
        <w:r w:rsidR="00A314FB" w:rsidRPr="00EA1A8B">
          <w:rPr>
            <w:i/>
            <w:lang w:val="en-US"/>
          </w:rPr>
          <w:t>limitCurve</w:t>
        </w:r>
        <w:proofErr w:type="spellEnd"/>
        <w:r w:rsidR="00A314FB" w:rsidRPr="00EA1A8B">
          <w:rPr>
            <w:i/>
            <w:lang w:val="en-US"/>
          </w:rPr>
          <w:t xml:space="preserve"> Shear</w:t>
        </w:r>
        <w:r w:rsidR="00A314FB" w:rsidRPr="00EA1A8B">
          <w:rPr>
            <w:lang w:val="en-US"/>
          </w:rPr>
          <w:t xml:space="preserve"> and </w:t>
        </w:r>
        <w:proofErr w:type="spellStart"/>
        <w:r w:rsidR="00A314FB" w:rsidRPr="00EA1A8B">
          <w:rPr>
            <w:i/>
            <w:lang w:val="en-US"/>
          </w:rPr>
          <w:t>limitCurve</w:t>
        </w:r>
        <w:proofErr w:type="spellEnd"/>
        <w:r w:rsidR="00A314FB" w:rsidRPr="00EA1A8B">
          <w:rPr>
            <w:i/>
            <w:lang w:val="en-US"/>
          </w:rPr>
          <w:t xml:space="preserve"> Axial</w:t>
        </w:r>
        <w:r w:rsidR="00A314FB" w:rsidRPr="00EA1A8B">
          <w:rPr>
            <w:iCs/>
            <w:lang w:val="en-US"/>
          </w:rPr>
          <w:t>,</w:t>
        </w:r>
        <w:r w:rsidR="00A314FB" w:rsidRPr="00EA1A8B">
          <w:rPr>
            <w:lang w:val="en-US"/>
          </w:rPr>
          <w:t xml:space="preserve"> respectively.</w:t>
        </w:r>
      </w:ins>
      <w:ins w:id="320" w:author="Shivang Shekhar" w:date="2022-03-14T15:10:00Z">
        <w:r w:rsidR="007F237A">
          <w:rPr>
            <w:lang w:val="en-US"/>
          </w:rPr>
          <w:t xml:space="preserve"> </w:t>
        </w:r>
      </w:ins>
      <w:r w:rsidR="007F237A">
        <w:rPr>
          <w:lang w:val="en-US"/>
        </w:rPr>
        <w:t xml:space="preserve">Note that the existing </w:t>
      </w:r>
      <w:proofErr w:type="spellStart"/>
      <w:ins w:id="321" w:author="Shivang Shekhar" w:date="2022-03-14T15:07:00Z">
        <w:r w:rsidR="007F237A" w:rsidRPr="00EA1A8B">
          <w:rPr>
            <w:i/>
            <w:lang w:val="en-US"/>
          </w:rPr>
          <w:t>limitCurve</w:t>
        </w:r>
        <w:proofErr w:type="spellEnd"/>
        <w:r w:rsidR="007F237A" w:rsidRPr="00EA1A8B">
          <w:rPr>
            <w:i/>
            <w:lang w:val="en-US"/>
          </w:rPr>
          <w:t xml:space="preserve"> Shear</w:t>
        </w:r>
      </w:ins>
      <w:r w:rsidR="007F237A">
        <w:rPr>
          <w:i/>
          <w:lang w:val="en-US"/>
        </w:rPr>
        <w:t xml:space="preserve"> </w:t>
      </w:r>
      <w:r w:rsidR="007F237A" w:rsidRPr="007F237A">
        <w:rPr>
          <w:lang w:val="en-US"/>
        </w:rPr>
        <w:t>model is modified such that shear</w:t>
      </w:r>
      <w:r w:rsidR="007F237A" w:rsidRPr="00EA1A8B">
        <w:rPr>
          <w:lang w:val="en-US"/>
        </w:rPr>
        <w:t xml:space="preserve"> failure is triggered when column response reaches either the strength or drift limit curves</w:t>
      </w:r>
      <w:r w:rsidR="007F237A">
        <w:rPr>
          <w:lang w:val="en-US"/>
        </w:rPr>
        <w:t xml:space="preserve"> </w:t>
      </w:r>
      <w:r w:rsidR="007F237A" w:rsidRPr="00B66DB2">
        <w:rPr>
          <w:color w:val="7030A0"/>
          <w:lang w:val="en-US"/>
          <w:rPrChange w:id="322" w:author="Shivang Shekhar" w:date="2022-03-14T16:26:00Z">
            <w:rPr>
              <w:lang w:val="en-US"/>
            </w:rPr>
          </w:rPrChange>
        </w:rPr>
        <w:t>[CITE Freddi et al. 2021]</w:t>
      </w:r>
      <w:r w:rsidR="007F237A">
        <w:rPr>
          <w:lang w:val="en-US"/>
        </w:rPr>
        <w:t xml:space="preserve">. </w:t>
      </w:r>
      <w:r w:rsidR="00515FE3">
        <w:rPr>
          <w:lang w:val="en-US"/>
        </w:rPr>
        <w:t xml:space="preserve"> </w:t>
      </w:r>
      <w:r w:rsidR="007F237A">
        <w:t xml:space="preserve">While the shear strength limit curve is based on the model proposed in ASCE-41, the deformation limit curve is defined </w:t>
      </w:r>
      <w:r w:rsidR="007F237A" w:rsidRPr="00EA1A8B">
        <w:rPr>
          <w:lang w:val="en-US"/>
        </w:rPr>
        <w:t xml:space="preserve">based on an empirically derived force-deformation controlled limit curve </w:t>
      </w:r>
      <w:r w:rsidR="007F237A">
        <w:rPr>
          <w:lang w:val="en-US"/>
        </w:rPr>
        <w:t xml:space="preserve">given by Elwood </w:t>
      </w:r>
      <w:r w:rsidR="007F237A" w:rsidRPr="00B66DB2">
        <w:rPr>
          <w:color w:val="7030A0"/>
          <w:lang w:val="en-US"/>
          <w:rPrChange w:id="323" w:author="Shivang Shekhar" w:date="2022-03-14T16:26:00Z">
            <w:rPr>
              <w:lang w:val="en-US"/>
            </w:rPr>
          </w:rPrChange>
        </w:rPr>
        <w:t>[CITE]</w:t>
      </w:r>
      <w:r w:rsidR="00515FE3">
        <w:rPr>
          <w:lang w:val="en-US"/>
        </w:rPr>
        <w:t xml:space="preserve">. Both strength and drift shear limit curves </w:t>
      </w:r>
      <w:proofErr w:type="gramStart"/>
      <w:r w:rsidR="00515FE3">
        <w:rPr>
          <w:lang w:val="en-US"/>
        </w:rPr>
        <w:t>depends</w:t>
      </w:r>
      <w:proofErr w:type="gramEnd"/>
      <w:r w:rsidR="00515FE3">
        <w:rPr>
          <w:lang w:val="en-US"/>
        </w:rPr>
        <w:t xml:space="preserve"> on parameters</w:t>
      </w:r>
      <w:r w:rsidR="007F237A" w:rsidRPr="00EA1A8B">
        <w:rPr>
          <w:lang w:val="en-US"/>
        </w:rPr>
        <w:t xml:space="preserve"> such as column transverse reinforcement, column axial load, section dimensions, ma</w:t>
      </w:r>
      <w:r w:rsidR="00515FE3">
        <w:rPr>
          <w:lang w:val="en-US"/>
        </w:rPr>
        <w:t xml:space="preserve">terial properties, among others, and therefore, are affected by column corrosion deterioration. The considered FE modeling approach considers this degradation of shear limit curves during the nonlinear analysis. </w:t>
      </w:r>
      <w:r w:rsidR="007F237A">
        <w:t>The degrading slope of the total response (</w:t>
      </w:r>
      <w:proofErr w:type="spellStart"/>
      <w:r w:rsidR="007F237A">
        <w:rPr>
          <w:i/>
        </w:rPr>
        <w:t>K</w:t>
      </w:r>
      <w:r w:rsidR="007F237A">
        <w:rPr>
          <w:i/>
          <w:vertAlign w:val="superscript"/>
        </w:rPr>
        <w:t>t</w:t>
      </w:r>
      <w:r w:rsidR="007F237A">
        <w:rPr>
          <w:i/>
          <w:vertAlign w:val="subscript"/>
        </w:rPr>
        <w:t>deg</w:t>
      </w:r>
      <w:proofErr w:type="spellEnd"/>
      <w:r w:rsidR="007F237A">
        <w:t xml:space="preserve"> in </w:t>
      </w:r>
      <w:r w:rsidR="00515FE3">
        <w:t xml:space="preserve">Figure </w:t>
      </w:r>
      <w:r w:rsidR="00515FE3" w:rsidRPr="00B66DB2">
        <w:rPr>
          <w:highlight w:val="yellow"/>
          <w:rPrChange w:id="324" w:author="Shivang Shekhar" w:date="2022-03-14T16:25:00Z">
            <w:rPr/>
          </w:rPrChange>
        </w:rPr>
        <w:t>XX</w:t>
      </w:r>
      <w:r w:rsidR="007F237A">
        <w:t>) is calculated using the shear-friction model proposed by</w:t>
      </w:r>
      <w:r w:rsidR="00515FE3">
        <w:t xml:space="preserve"> </w:t>
      </w:r>
      <w:proofErr w:type="spellStart"/>
      <w:r w:rsidR="00515FE3" w:rsidRPr="00515FE3">
        <w:t>Baradaran-Shoraka</w:t>
      </w:r>
      <w:proofErr w:type="spellEnd"/>
      <w:r w:rsidR="00515FE3" w:rsidRPr="00515FE3">
        <w:t xml:space="preserve"> and Elwood</w:t>
      </w:r>
      <w:del w:id="325" w:author="Shivang Shekhar" w:date="2022-03-14T16:25:00Z">
        <w:r w:rsidR="00515FE3" w:rsidRPr="00515FE3" w:rsidDel="00B66DB2">
          <w:delText xml:space="preserve"> (2013)</w:delText>
        </w:r>
      </w:del>
      <w:r w:rsidR="00515FE3">
        <w:t xml:space="preserve"> </w:t>
      </w:r>
      <w:r w:rsidR="00515FE3" w:rsidRPr="00B66DB2">
        <w:rPr>
          <w:color w:val="7030A0"/>
          <w:rPrChange w:id="326" w:author="Shivang Shekhar" w:date="2022-03-14T16:25:00Z">
            <w:rPr/>
          </w:rPrChange>
        </w:rPr>
        <w:t>[CITE]</w:t>
      </w:r>
      <w:r w:rsidR="007F237A">
        <w:t>. The degrading stiffness of shear spring response (</w:t>
      </w:r>
      <w:proofErr w:type="spellStart"/>
      <w:r w:rsidR="007F237A">
        <w:rPr>
          <w:i/>
        </w:rPr>
        <w:t>K</w:t>
      </w:r>
      <w:r w:rsidR="007F237A">
        <w:rPr>
          <w:i/>
          <w:vertAlign w:val="subscript"/>
        </w:rPr>
        <w:t>deg</w:t>
      </w:r>
      <w:proofErr w:type="spellEnd"/>
      <w:r w:rsidR="007F237A">
        <w:t xml:space="preserve"> in </w:t>
      </w:r>
      <w:r w:rsidR="00515FE3">
        <w:t xml:space="preserve">Figure </w:t>
      </w:r>
      <w:r w:rsidR="00515FE3" w:rsidRPr="00B66DB2">
        <w:rPr>
          <w:highlight w:val="yellow"/>
          <w:rPrChange w:id="327" w:author="Shivang Shekhar" w:date="2022-03-14T16:25:00Z">
            <w:rPr/>
          </w:rPrChange>
        </w:rPr>
        <w:t>XX</w:t>
      </w:r>
      <w:r w:rsidR="007F237A">
        <w:t xml:space="preserve">) is estimated from the degrading slope of the total response </w:t>
      </w:r>
      <w:proofErr w:type="spellStart"/>
      <w:r w:rsidR="007F237A">
        <w:rPr>
          <w:i/>
        </w:rPr>
        <w:t>K</w:t>
      </w:r>
      <w:r w:rsidR="007F237A">
        <w:rPr>
          <w:i/>
          <w:vertAlign w:val="superscript"/>
        </w:rPr>
        <w:t>t</w:t>
      </w:r>
      <w:r w:rsidR="007F237A">
        <w:rPr>
          <w:i/>
          <w:vertAlign w:val="subscript"/>
        </w:rPr>
        <w:t>deg</w:t>
      </w:r>
      <w:proofErr w:type="spellEnd"/>
      <w:r w:rsidR="007F237A">
        <w:t xml:space="preserve"> and the unloading stiffness of flexural response (</w:t>
      </w:r>
      <w:proofErr w:type="spellStart"/>
      <w:r w:rsidR="007F237A">
        <w:rPr>
          <w:i/>
        </w:rPr>
        <w:t>K</w:t>
      </w:r>
      <w:r w:rsidR="007F237A">
        <w:rPr>
          <w:i/>
          <w:vertAlign w:val="subscript"/>
        </w:rPr>
        <w:t>unload</w:t>
      </w:r>
      <w:proofErr w:type="spellEnd"/>
      <w:r w:rsidR="007F237A">
        <w:t>)</w:t>
      </w:r>
      <w:r w:rsidR="00515FE3">
        <w:t xml:space="preserve"> </w:t>
      </w:r>
      <w:r w:rsidR="00515FE3" w:rsidRPr="00B66DB2">
        <w:rPr>
          <w:color w:val="7030A0"/>
          <w:rPrChange w:id="328" w:author="Shivang Shekhar" w:date="2022-03-14T16:25:00Z">
            <w:rPr/>
          </w:rPrChange>
        </w:rPr>
        <w:t>[CITE Elwood 2004]</w:t>
      </w:r>
      <w:r w:rsidR="007F237A">
        <w:t xml:space="preserve">. Also, the residual strength is defined as 20 percent of the nominal shear strength to alleviate convergence issues in OpenSees </w:t>
      </w:r>
      <w:r w:rsidR="00515FE3" w:rsidRPr="00B66DB2">
        <w:rPr>
          <w:color w:val="7030A0"/>
          <w:rPrChange w:id="329" w:author="Shivang Shekhar" w:date="2022-03-14T16:25:00Z">
            <w:rPr/>
          </w:rPrChange>
        </w:rPr>
        <w:t>[CITE Jeon et al. 2015]</w:t>
      </w:r>
      <w:r w:rsidR="00601FFB">
        <w:t>.</w:t>
      </w:r>
      <w:r w:rsidR="006C0AF9">
        <w:rPr>
          <w:lang w:val="en-US"/>
        </w:rPr>
        <w:t xml:space="preserve">     </w:t>
      </w:r>
      <w:del w:id="330" w:author="Shivang Shekhar" w:date="2022-03-14T09:17:00Z">
        <w:r w:rsidR="00E04A7B" w:rsidRPr="00A61B4F" w:rsidDel="004741C2">
          <w:rPr>
            <w:lang w:val="en-US"/>
          </w:rPr>
          <w:delText>As shear failure is accompanied by cracking in the RC member</w:delText>
        </w:r>
        <w:r w:rsidR="00E04A7B" w:rsidRPr="003E50B1" w:rsidDel="004741C2">
          <w:rPr>
            <w:b/>
            <w:bCs/>
            <w:lang w:val="en-US"/>
          </w:rPr>
          <w:delText>, bond-slip phenomena</w:delText>
        </w:r>
        <w:r w:rsidR="00E04A7B" w:rsidRPr="00A61B4F" w:rsidDel="004741C2">
          <w:rPr>
            <w:lang w:val="en-US"/>
          </w:rPr>
          <w:delText xml:space="preserve"> in the longitudinal reinforcement </w:delText>
        </w:r>
        <w:r w:rsidR="00FD3EBE" w:rsidDel="004741C2">
          <w:rPr>
            <w:lang w:val="en-US"/>
          </w:rPr>
          <w:delText>are</w:delText>
        </w:r>
        <w:r w:rsidR="00E04A7B" w:rsidRPr="00A61B4F" w:rsidDel="004741C2">
          <w:rPr>
            <w:lang w:val="en-US"/>
          </w:rPr>
          <w:delText xml:space="preserve"> required to be captured while performing the cyclical test. The longitudinal bar slip cause</w:delText>
        </w:r>
        <w:r w:rsidR="00A01C53" w:rsidRPr="00A61B4F" w:rsidDel="004741C2">
          <w:rPr>
            <w:lang w:val="en-US"/>
          </w:rPr>
          <w:delText>s</w:delText>
        </w:r>
        <w:r w:rsidR="00E04A7B" w:rsidRPr="00A61B4F" w:rsidDel="004741C2">
          <w:rPr>
            <w:lang w:val="en-US"/>
          </w:rPr>
          <w:delText xml:space="preserve"> additional strain in the </w:delText>
        </w:r>
        <w:r w:rsidR="000D4F54" w:rsidRPr="00A61B4F" w:rsidDel="004741C2">
          <w:rPr>
            <w:lang w:val="en-US"/>
          </w:rPr>
          <w:delText>fiber</w:delText>
        </w:r>
        <w:r w:rsidR="00E04A7B" w:rsidRPr="00A61B4F" w:rsidDel="004741C2">
          <w:rPr>
            <w:lang w:val="en-US"/>
          </w:rPr>
          <w:delText xml:space="preserve"> section which is given by </w:delText>
        </w:r>
        <w:r w:rsidR="00FD3EBE" w:rsidDel="004741C2">
          <w:rPr>
            <w:lang w:val="en-US"/>
          </w:rPr>
          <w:delText xml:space="preserve">the </w:delText>
        </w:r>
        <w:r w:rsidR="00E04A7B" w:rsidRPr="00A61B4F" w:rsidDel="004741C2">
          <w:rPr>
            <w:lang w:val="en-US"/>
          </w:rPr>
          <w:delText xml:space="preserve">bilinear </w:delText>
        </w:r>
        <w:r w:rsidR="006758C3" w:rsidRPr="00A61B4F" w:rsidDel="004741C2">
          <w:rPr>
            <w:lang w:val="en-US"/>
          </w:rPr>
          <w:delText xml:space="preserve">stress-slip </w:delText>
        </w:r>
        <w:r w:rsidR="00E04A7B" w:rsidRPr="00A61B4F" w:rsidDel="004741C2">
          <w:rPr>
            <w:lang w:val="en-US"/>
          </w:rPr>
          <w:delText>relationship established by Ghannoum and Moehle (2012)</w:delText>
        </w:r>
        <w:r w:rsidR="000D4F54" w:rsidRPr="00A61B4F" w:rsidDel="004741C2">
          <w:rPr>
            <w:lang w:val="en-US"/>
          </w:rPr>
          <w:delText xml:space="preserve"> </w:delText>
        </w:r>
        <w:r w:rsidR="000D4F54" w:rsidRPr="00A61B4F" w:rsidDel="004741C2">
          <w:rPr>
            <w:lang w:val="en-US"/>
          </w:rPr>
          <w:fldChar w:fldCharType="begin"/>
        </w:r>
        <w:r w:rsidR="00D9563F" w:rsidDel="004741C2">
          <w:rPr>
            <w:lang w:val="en-US"/>
          </w:rPr>
          <w:del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delInstrText>
        </w:r>
        <w:r w:rsidR="000D4F54" w:rsidRPr="00A61B4F" w:rsidDel="004741C2">
          <w:rPr>
            <w:lang w:val="en-US"/>
          </w:rPr>
          <w:fldChar w:fldCharType="separate"/>
        </w:r>
        <w:r w:rsidR="00D9563F" w:rsidRPr="00D9563F" w:rsidDel="004741C2">
          <w:delText>[47]</w:delText>
        </w:r>
        <w:r w:rsidR="000D4F54" w:rsidRPr="00A61B4F" w:rsidDel="004741C2">
          <w:rPr>
            <w:lang w:val="en-US"/>
          </w:rPr>
          <w:fldChar w:fldCharType="end"/>
        </w:r>
        <w:r w:rsidR="00E04A7B" w:rsidRPr="00A61B4F" w:rsidDel="004741C2">
          <w:rPr>
            <w:lang w:val="en-US"/>
          </w:rPr>
          <w:delText>.</w:delText>
        </w:r>
        <w:r w:rsidR="0050067B" w:rsidRPr="00A61B4F" w:rsidDel="004741C2">
          <w:rPr>
            <w:lang w:val="en-US"/>
          </w:rPr>
          <w:delText xml:space="preserve"> </w:delText>
        </w:r>
        <w:r w:rsidR="00A01C53" w:rsidRPr="00A61B4F" w:rsidDel="004741C2">
          <w:rPr>
            <w:i/>
            <w:lang w:val="en-US"/>
          </w:rPr>
          <w:delText xml:space="preserve">zeroLengthSection </w:delText>
        </w:r>
        <w:r w:rsidR="00A01C53" w:rsidRPr="00A61B4F" w:rsidDel="004741C2">
          <w:rPr>
            <w:lang w:val="en-US"/>
          </w:rPr>
          <w:delText xml:space="preserve">is used to incorporate the bar slip in the lateral load direction by multiplying the slip factor </w:delText>
        </w:r>
        <w:r w:rsidR="008A0EE9" w:rsidRPr="00A61B4F" w:rsidDel="004741C2">
          <w:rPr>
            <w:lang w:val="en-US"/>
          </w:rPr>
          <w:delText xml:space="preserve">to the strain values in the </w:delText>
        </w:r>
        <w:r w:rsidR="008A0EE9" w:rsidRPr="00A61B4F" w:rsidDel="004741C2">
          <w:rPr>
            <w:i/>
            <w:lang w:val="en-US"/>
          </w:rPr>
          <w:delText xml:space="preserve">uniaxialMaterial </w:delText>
        </w:r>
        <w:r w:rsidR="000E28B1" w:rsidRPr="00A61B4F" w:rsidDel="004741C2">
          <w:rPr>
            <w:lang w:val="en-US"/>
          </w:rPr>
          <w:delText xml:space="preserve">(concrete material) </w:delText>
        </w:r>
        <w:r w:rsidR="008A0EE9" w:rsidRPr="00A61B4F" w:rsidDel="004741C2">
          <w:rPr>
            <w:lang w:val="en-US"/>
          </w:rPr>
          <w:delText>in OpenSees.</w:delText>
        </w:r>
      </w:del>
    </w:p>
    <w:p w14:paraId="46DC7DEA" w14:textId="3D90A56E" w:rsidR="00023A23" w:rsidRPr="00B66DB2" w:rsidRDefault="00504437" w:rsidP="00ED237E">
      <w:pPr>
        <w:jc w:val="both"/>
        <w:rPr>
          <w:lang w:val="en-US"/>
          <w:rPrChange w:id="331" w:author="Shivang Shekhar" w:date="2022-03-14T16:22:00Z">
            <w:rPr>
              <w:color w:val="FF0000"/>
              <w:lang w:val="en-US"/>
            </w:rPr>
          </w:rPrChange>
        </w:rPr>
      </w:pPr>
      <w:r>
        <w:rPr>
          <w:lang w:val="en-US"/>
        </w:rPr>
        <w:t xml:space="preserve">     </w:t>
      </w:r>
      <w:r w:rsidR="003C60A2">
        <w:rPr>
          <w:lang w:val="en-US"/>
        </w:rPr>
        <w:t>To</w:t>
      </w:r>
      <w:r w:rsidR="001C53A5">
        <w:rPr>
          <w:lang w:val="en-US"/>
        </w:rPr>
        <w:t xml:space="preserve"> model the </w:t>
      </w:r>
      <w:r w:rsidR="001C53A5" w:rsidRPr="00B66DB2">
        <w:rPr>
          <w:bCs/>
          <w:lang w:val="en-US"/>
          <w:rPrChange w:id="332" w:author="Shivang Shekhar" w:date="2022-03-14T16:26:00Z">
            <w:rPr>
              <w:b/>
              <w:bCs/>
              <w:lang w:val="en-US"/>
            </w:rPr>
          </w:rPrChange>
        </w:rPr>
        <w:t>low-ductility join</w:t>
      </w:r>
      <w:r w:rsidR="007F3210" w:rsidRPr="00B66DB2">
        <w:rPr>
          <w:bCs/>
          <w:lang w:val="en-US"/>
          <w:rPrChange w:id="333" w:author="Shivang Shekhar" w:date="2022-03-14T16:26:00Z">
            <w:rPr>
              <w:b/>
              <w:bCs/>
              <w:lang w:val="en-US"/>
            </w:rPr>
          </w:rPrChange>
        </w:rPr>
        <w:t>t</w:t>
      </w:r>
      <w:r w:rsidR="001C53A5" w:rsidRPr="00B66DB2">
        <w:rPr>
          <w:bCs/>
          <w:lang w:val="en-US"/>
          <w:rPrChange w:id="334" w:author="Shivang Shekhar" w:date="2022-03-14T16:26:00Z">
            <w:rPr>
              <w:b/>
              <w:bCs/>
              <w:lang w:val="en-US"/>
            </w:rPr>
          </w:rPrChange>
        </w:rPr>
        <w:t>s</w:t>
      </w:r>
      <w:r w:rsidR="001C53A5" w:rsidRPr="00B66DB2">
        <w:rPr>
          <w:lang w:val="en-US"/>
        </w:rPr>
        <w:t xml:space="preserve"> for</w:t>
      </w:r>
      <w:r w:rsidR="001C53A5">
        <w:rPr>
          <w:lang w:val="en-US"/>
        </w:rPr>
        <w:t xml:space="preserve"> the RC frame, </w:t>
      </w:r>
      <w:r w:rsidR="001C53A5" w:rsidRPr="001C53A5">
        <w:rPr>
          <w:lang w:val="en-US"/>
        </w:rPr>
        <w:t>a two-node</w:t>
      </w:r>
      <w:r w:rsidR="001C53A5" w:rsidRPr="001C53A5">
        <w:rPr>
          <w:rFonts w:ascii="STIXTwoText" w:hAnsi="STIXTwoText"/>
          <w:color w:val="000000"/>
        </w:rPr>
        <w:t xml:space="preserve"> </w:t>
      </w:r>
      <w:proofErr w:type="spellStart"/>
      <w:r w:rsidR="001C53A5" w:rsidRPr="001C53A5">
        <w:rPr>
          <w:i/>
          <w:iCs/>
          <w:lang w:val="en-US"/>
        </w:rPr>
        <w:t>zeroLength</w:t>
      </w:r>
      <w:proofErr w:type="spellEnd"/>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w:t>
      </w:r>
      <w:r w:rsidR="001C53A5" w:rsidRPr="00B66DB2">
        <w:rPr>
          <w:color w:val="7030A0"/>
          <w:lang w:val="en-US"/>
          <w:rPrChange w:id="335" w:author="Shivang Shekhar" w:date="2022-03-14T16:26:00Z">
            <w:rPr>
              <w:lang w:val="en-US"/>
            </w:rPr>
          </w:rPrChange>
        </w:rPr>
        <w:t xml:space="preserve">Jeon et al. </w:t>
      </w:r>
      <w:ins w:id="336" w:author="Shivang Shekhar" w:date="2022-03-14T16:26:00Z">
        <w:r w:rsidR="00B66DB2">
          <w:rPr>
            <w:color w:val="7030A0"/>
            <w:lang w:val="en-US"/>
          </w:rPr>
          <w:t>[CITE]</w:t>
        </w:r>
      </w:ins>
      <w:del w:id="337" w:author="Shivang Shekhar" w:date="2022-03-14T16:21:00Z">
        <w:r w:rsidR="001C53A5" w:rsidDel="00B66DB2">
          <w:rPr>
            <w:lang w:val="en-US"/>
          </w:rPr>
          <w:delText xml:space="preserve">(2015) </w:delText>
        </w:r>
      </w:del>
      <w:del w:id="338" w:author="Shivang Shekhar" w:date="2022-03-14T16:26:00Z">
        <w:r w:rsidR="001C53A5" w:rsidDel="00B66DB2">
          <w:rPr>
            <w:lang w:val="en-US"/>
          </w:rPr>
          <w:fldChar w:fldCharType="begin"/>
        </w:r>
        <w:r w:rsidR="001C53A5" w:rsidDel="00B66DB2">
          <w:rPr>
            <w:lang w:val="en-US"/>
          </w:rPr>
          <w:del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delInstrText>
        </w:r>
        <w:r w:rsidR="001C53A5" w:rsidDel="00B66DB2">
          <w:rPr>
            <w:lang w:val="en-US"/>
          </w:rPr>
          <w:fldChar w:fldCharType="separate"/>
        </w:r>
        <w:r w:rsidR="001C53A5" w:rsidRPr="009340E6" w:rsidDel="00B66DB2">
          <w:rPr>
            <w:lang w:val="en-US"/>
          </w:rPr>
          <w:delText>[48]</w:delText>
        </w:r>
        <w:r w:rsidR="001C53A5" w:rsidDel="00B66DB2">
          <w:rPr>
            <w:lang w:val="en-US"/>
          </w:rPr>
          <w:fldChar w:fldCharType="end"/>
        </w:r>
      </w:del>
      <w:r w:rsidR="001C53A5">
        <w:rPr>
          <w:lang w:val="en-US"/>
        </w:rPr>
        <w:t xml:space="preserve">; and shown in </w:t>
      </w:r>
      <w:ins w:id="339" w:author="Shivang Shekhar" w:date="2022-03-14T16:21:00Z">
        <w:r w:rsidR="00B66DB2">
          <w:rPr>
            <w:lang w:val="en-US"/>
          </w:rPr>
          <w:fldChar w:fldCharType="begin"/>
        </w:r>
        <w:r w:rsidR="00B66DB2">
          <w:rPr>
            <w:lang w:val="en-US"/>
          </w:rPr>
          <w:instrText xml:space="preserve"> REF _Ref98167200 \h </w:instrText>
        </w:r>
      </w:ins>
      <w:r w:rsidR="00B66DB2">
        <w:rPr>
          <w:lang w:val="en-US"/>
        </w:rPr>
      </w:r>
      <w:ins w:id="340" w:author="Shivang Shekhar" w:date="2022-03-14T16:21:00Z">
        <w:r w:rsidR="00B66DB2">
          <w:rPr>
            <w:lang w:val="en-US"/>
          </w:rPr>
          <w:fldChar w:fldCharType="separate"/>
        </w:r>
      </w:ins>
      <w:r w:rsidR="0087194E" w:rsidRPr="00A317DC">
        <w:t xml:space="preserve">Figure </w:t>
      </w:r>
      <w:r w:rsidR="0087194E">
        <w:rPr>
          <w:noProof/>
        </w:rPr>
        <w:t>4</w:t>
      </w:r>
      <w:ins w:id="341" w:author="Shivang Shekhar" w:date="2022-03-14T16:21:00Z">
        <w:r w:rsidR="00B66DB2">
          <w:rPr>
            <w:lang w:val="en-US"/>
          </w:rPr>
          <w:fldChar w:fldCharType="end"/>
        </w:r>
      </w:ins>
      <w:del w:id="342" w:author="Shivang Shekhar" w:date="2022-03-14T16:21:00Z">
        <w:r w:rsidR="001C53A5" w:rsidRPr="00471EDC" w:rsidDel="00B66DB2">
          <w:rPr>
            <w:color w:val="FF0000"/>
            <w:lang w:val="en-US"/>
          </w:rPr>
          <w:delText>Figure XX</w:delText>
        </w:r>
      </w:del>
      <w:r w:rsidR="001C53A5">
        <w:rPr>
          <w:lang w:val="en-US"/>
        </w:rPr>
        <w:t>.</w:t>
      </w:r>
      <w:r w:rsidR="00993E62">
        <w:rPr>
          <w:lang w:val="en-US"/>
        </w:rPr>
        <w:t xml:space="preserve"> </w:t>
      </w:r>
      <w:r w:rsidR="00993E62" w:rsidRPr="009340E6">
        <w:rPr>
          <w:lang w:val="en-US"/>
        </w:rPr>
        <w:t>In this model, beams and columns are continuous, while the joint model controls their relative rotation. Low ductility can arise due to 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 xml:space="preserve">as </w:t>
      </w:r>
      <w:del w:id="343" w:author="Shivang Shekhar" w:date="2022-03-14T16:21:00Z">
        <w:r w:rsidR="00E547AC" w:rsidRPr="009340E6" w:rsidDel="00B66DB2">
          <w:rPr>
            <w:lang w:val="en-US"/>
          </w:rPr>
          <w:delText xml:space="preserve">done </w:delText>
        </w:r>
      </w:del>
      <w:ins w:id="344" w:author="Shivang Shekhar" w:date="2022-03-14T16:21:00Z">
        <w:r w:rsidR="00B66DB2">
          <w:rPr>
            <w:lang w:val="en-US"/>
          </w:rPr>
          <w:t>suggest</w:t>
        </w:r>
      </w:ins>
      <w:ins w:id="345" w:author="Shivang Shekhar" w:date="2022-03-14T16:22:00Z">
        <w:r w:rsidR="00B66DB2">
          <w:rPr>
            <w:lang w:val="en-US"/>
          </w:rPr>
          <w:t>ed</w:t>
        </w:r>
      </w:ins>
      <w:ins w:id="346" w:author="Shivang Shekhar" w:date="2022-03-14T16:21:00Z">
        <w:r w:rsidR="00B66DB2" w:rsidRPr="009340E6">
          <w:rPr>
            <w:lang w:val="en-US"/>
          </w:rPr>
          <w:t xml:space="preserve"> </w:t>
        </w:r>
      </w:ins>
      <w:r w:rsidR="00E547AC" w:rsidRPr="009340E6">
        <w:rPr>
          <w:lang w:val="en-US"/>
        </w:rPr>
        <w:t>by Jeon et al</w:t>
      </w:r>
      <w:r w:rsidR="00766F5D">
        <w:rPr>
          <w:lang w:val="en-US"/>
        </w:rPr>
        <w:t>.</w:t>
      </w:r>
      <w:r w:rsidR="00E547AC" w:rsidRPr="009340E6">
        <w:rPr>
          <w:lang w:val="en-US"/>
        </w:rPr>
        <w:t xml:space="preserve"> </w:t>
      </w:r>
      <w:ins w:id="347" w:author="Shivang Shekhar" w:date="2022-03-14T16:26:00Z">
        <w:r w:rsidR="00B66DB2" w:rsidRPr="00B66DB2">
          <w:rPr>
            <w:color w:val="7030A0"/>
            <w:lang w:val="en-US"/>
            <w:rPrChange w:id="348" w:author="Shivang Shekhar" w:date="2022-03-14T16:26:00Z">
              <w:rPr>
                <w:lang w:val="en-US"/>
              </w:rPr>
            </w:rPrChange>
          </w:rPr>
          <w:t>[CITE]</w:t>
        </w:r>
      </w:ins>
      <w:del w:id="349" w:author="Shivang Shekhar" w:date="2022-03-14T16:22:00Z">
        <w:r w:rsidR="00E547AC" w:rsidRPr="00B66DB2" w:rsidDel="00B66DB2">
          <w:rPr>
            <w:color w:val="7030A0"/>
            <w:lang w:val="en-US"/>
            <w:rPrChange w:id="350" w:author="Shivang Shekhar" w:date="2022-03-14T16:26:00Z">
              <w:rPr>
                <w:lang w:val="en-US"/>
              </w:rPr>
            </w:rPrChange>
          </w:rPr>
          <w:delText xml:space="preserve">(2015) </w:delText>
        </w:r>
      </w:del>
      <w:del w:id="351" w:author="Shivang Shekhar" w:date="2022-03-14T16:26:00Z">
        <w:r w:rsidR="00E547AC" w:rsidRPr="00B66DB2" w:rsidDel="00B66DB2">
          <w:rPr>
            <w:color w:val="7030A0"/>
            <w:lang w:val="en-US"/>
            <w:rPrChange w:id="352" w:author="Shivang Shekhar" w:date="2022-03-14T16:26:00Z">
              <w:rPr>
                <w:lang w:val="en-US"/>
              </w:rPr>
            </w:rPrChange>
          </w:rPr>
          <w:fldChar w:fldCharType="begin"/>
        </w:r>
        <w:r w:rsidR="00E547AC" w:rsidRPr="00B66DB2" w:rsidDel="00B66DB2">
          <w:rPr>
            <w:color w:val="7030A0"/>
            <w:lang w:val="en-US"/>
            <w:rPrChange w:id="353" w:author="Shivang Shekhar" w:date="2022-03-14T16:26:00Z">
              <w:rPr>
                <w:lang w:val="en-US"/>
              </w:rPr>
            </w:rPrChange>
          </w:rPr>
          <w:del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delInstrText>
        </w:r>
        <w:r w:rsidR="00E547AC" w:rsidRPr="00B66DB2" w:rsidDel="00B66DB2">
          <w:rPr>
            <w:color w:val="7030A0"/>
            <w:lang w:val="en-US"/>
            <w:rPrChange w:id="354" w:author="Shivang Shekhar" w:date="2022-03-14T16:26:00Z">
              <w:rPr>
                <w:lang w:val="en-US"/>
              </w:rPr>
            </w:rPrChange>
          </w:rPr>
          <w:fldChar w:fldCharType="separate"/>
        </w:r>
        <w:r w:rsidR="00E547AC" w:rsidRPr="00B66DB2" w:rsidDel="00B66DB2">
          <w:rPr>
            <w:color w:val="7030A0"/>
            <w:lang w:val="en-US"/>
            <w:rPrChange w:id="355" w:author="Shivang Shekhar" w:date="2022-03-14T16:26:00Z">
              <w:rPr>
                <w:lang w:val="en-US"/>
              </w:rPr>
            </w:rPrChange>
          </w:rPr>
          <w:delText>[48]</w:delText>
        </w:r>
        <w:r w:rsidR="00E547AC" w:rsidRPr="00B66DB2" w:rsidDel="00B66DB2">
          <w:rPr>
            <w:color w:val="7030A0"/>
            <w:lang w:val="en-US"/>
            <w:rPrChange w:id="356" w:author="Shivang Shekhar" w:date="2022-03-14T16:26:00Z">
              <w:rPr>
                <w:lang w:val="en-US"/>
              </w:rPr>
            </w:rPrChange>
          </w:rPr>
          <w:fldChar w:fldCharType="end"/>
        </w:r>
      </w:del>
      <w:del w:id="357" w:author="Shivang Shekhar" w:date="2022-03-14T16:22:00Z">
        <w:r w:rsidR="00B3230C" w:rsidRPr="00B66DB2" w:rsidDel="00B66DB2">
          <w:rPr>
            <w:color w:val="7030A0"/>
            <w:lang w:val="en-US"/>
            <w:rPrChange w:id="358" w:author="Shivang Shekhar" w:date="2022-03-14T16:26:00Z">
              <w:rPr>
                <w:lang w:val="en-US"/>
              </w:rPr>
            </w:rPrChange>
          </w:rPr>
          <w:delText xml:space="preserve"> </w:delText>
        </w:r>
        <w:r w:rsidR="00515FE3" w:rsidRPr="00B66DB2" w:rsidDel="00B66DB2">
          <w:rPr>
            <w:color w:val="7030A0"/>
            <w:lang w:val="en-US"/>
            <w:rPrChange w:id="359" w:author="Shivang Shekhar" w:date="2022-03-14T16:26:00Z">
              <w:rPr>
                <w:lang w:val="en-US"/>
              </w:rPr>
            </w:rPrChange>
          </w:rPr>
          <w:delText>and</w:delText>
        </w:r>
        <w:r w:rsidR="00B3230C" w:rsidRPr="00B66DB2" w:rsidDel="00B66DB2">
          <w:rPr>
            <w:color w:val="7030A0"/>
            <w:lang w:val="en-US"/>
            <w:rPrChange w:id="360" w:author="Shivang Shekhar" w:date="2022-03-14T16:26:00Z">
              <w:rPr>
                <w:lang w:val="en-US"/>
              </w:rPr>
            </w:rPrChange>
          </w:rPr>
          <w:delText xml:space="preserve"> shown in </w:delText>
        </w:r>
        <w:r w:rsidR="00B3230C" w:rsidRPr="00B66DB2" w:rsidDel="00B66DB2">
          <w:rPr>
            <w:color w:val="7030A0"/>
            <w:lang w:val="en-US"/>
            <w:rPrChange w:id="361" w:author="Shivang Shekhar" w:date="2022-03-14T16:26:00Z">
              <w:rPr>
                <w:color w:val="FF0000"/>
                <w:lang w:val="en-US"/>
              </w:rPr>
            </w:rPrChange>
          </w:rPr>
          <w:delText>Figure XX</w:delText>
        </w:r>
      </w:del>
      <w:r w:rsidR="00E547AC" w:rsidRPr="00B66DB2">
        <w:rPr>
          <w:color w:val="7030A0"/>
          <w:lang w:val="en-US"/>
          <w:rPrChange w:id="362" w:author="Shivang Shekhar" w:date="2022-03-14T16:26:00Z">
            <w:rPr>
              <w:lang w:val="en-US"/>
            </w:rPr>
          </w:rPrChange>
        </w:rPr>
        <w:t>.</w:t>
      </w:r>
      <w:r w:rsidR="00B3230C" w:rsidRPr="00B66DB2">
        <w:rPr>
          <w:color w:val="7030A0"/>
          <w:lang w:val="en-US"/>
          <w:rPrChange w:id="363" w:author="Shivang Shekhar" w:date="2022-03-14T16:26:00Z">
            <w:rPr>
              <w:lang w:val="en-US"/>
            </w:rPr>
          </w:rPrChange>
        </w:rPr>
        <w:t xml:space="preserve"> </w:t>
      </w:r>
      <w:r w:rsidR="00B3230C" w:rsidRPr="009340E6">
        <w:rPr>
          <w:lang w:val="en-US"/>
        </w:rPr>
        <w:t xml:space="preserve">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872FB2">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872FB2" w:rsidRPr="00872FB2">
        <w:t>[24]</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ins w:id="364" w:author="Shivang Shekhar" w:date="2022-03-14T16:22:00Z">
        <w:r w:rsidR="00B66DB2">
          <w:rPr>
            <w:lang w:val="en-US"/>
          </w:rPr>
          <w:fldChar w:fldCharType="begin"/>
        </w:r>
        <w:r w:rsidR="00B66DB2">
          <w:rPr>
            <w:lang w:val="en-US"/>
          </w:rPr>
          <w:instrText xml:space="preserve"> REF _Ref98167200 \h </w:instrText>
        </w:r>
      </w:ins>
      <w:r w:rsidR="00B66DB2">
        <w:rPr>
          <w:lang w:val="en-US"/>
        </w:rPr>
      </w:r>
      <w:ins w:id="365" w:author="Shivang Shekhar" w:date="2022-03-14T16:22:00Z">
        <w:r w:rsidR="00B66DB2">
          <w:rPr>
            <w:lang w:val="en-US"/>
          </w:rPr>
          <w:fldChar w:fldCharType="separate"/>
        </w:r>
      </w:ins>
      <w:r w:rsidR="0087194E" w:rsidRPr="00A317DC">
        <w:t xml:space="preserve">Figure </w:t>
      </w:r>
      <w:r w:rsidR="0087194E">
        <w:rPr>
          <w:noProof/>
        </w:rPr>
        <w:t>4</w:t>
      </w:r>
      <w:ins w:id="366" w:author="Shivang Shekhar" w:date="2022-03-14T16:22:00Z">
        <w:r w:rsidR="00B66DB2">
          <w:rPr>
            <w:lang w:val="en-US"/>
          </w:rPr>
          <w:fldChar w:fldCharType="end"/>
        </w:r>
      </w:ins>
      <w:del w:id="367" w:author="Shivang Shekhar" w:date="2022-03-14T16:22:00Z">
        <w:r w:rsidR="00B3230C" w:rsidRPr="00471EDC" w:rsidDel="00B66DB2">
          <w:rPr>
            <w:color w:val="FF0000"/>
            <w:lang w:val="en-US"/>
          </w:rPr>
          <w:delText>Figure XX</w:delText>
        </w:r>
      </w:del>
      <w:r w:rsidR="00B3230C" w:rsidRPr="00471EDC">
        <w:rPr>
          <w:color w:val="FF0000"/>
          <w:lang w:val="en-US"/>
        </w:rPr>
        <w:t>.</w:t>
      </w:r>
      <w:r w:rsidR="00515FE3">
        <w:rPr>
          <w:color w:val="FF0000"/>
          <w:lang w:val="en-US"/>
        </w:rPr>
        <w:t xml:space="preserve"> </w:t>
      </w:r>
      <w:r w:rsidR="00515FE3" w:rsidRPr="00B66DB2">
        <w:rPr>
          <w:lang w:val="en-US"/>
          <w:rPrChange w:id="368" w:author="Shivang Shekhar" w:date="2022-03-14T16:22:00Z">
            <w:rPr>
              <w:color w:val="FF0000"/>
              <w:lang w:val="en-US"/>
            </w:rPr>
          </w:rPrChange>
        </w:rPr>
        <w:t xml:space="preserve">The present study </w:t>
      </w:r>
      <w:r w:rsidR="00601FFB" w:rsidRPr="00B66DB2">
        <w:rPr>
          <w:lang w:val="en-US"/>
          <w:rPrChange w:id="369" w:author="Shivang Shekhar" w:date="2022-03-14T16:22:00Z">
            <w:rPr>
              <w:color w:val="FF0000"/>
              <w:lang w:val="en-US"/>
            </w:rPr>
          </w:rPrChange>
        </w:rPr>
        <w:t>doesn’t</w:t>
      </w:r>
      <w:r w:rsidR="00515FE3" w:rsidRPr="00B66DB2">
        <w:rPr>
          <w:lang w:val="en-US"/>
          <w:rPrChange w:id="370" w:author="Shivang Shekhar" w:date="2022-03-14T16:22:00Z">
            <w:rPr>
              <w:color w:val="FF0000"/>
              <w:lang w:val="en-US"/>
            </w:rPr>
          </w:rPrChange>
        </w:rPr>
        <w:t xml:space="preserve"> consider influence of corrosion deterioration of joints on seismic response and is left for future exploration.</w:t>
      </w:r>
    </w:p>
    <w:p w14:paraId="635665D7" w14:textId="35C06B93" w:rsidR="00786E32" w:rsidRDefault="00786E32" w:rsidP="008F3073">
      <w:pPr>
        <w:pStyle w:val="Heading3"/>
        <w:numPr>
          <w:ilvl w:val="2"/>
          <w:numId w:val="2"/>
        </w:numPr>
        <w:ind w:left="426" w:hanging="426"/>
      </w:pPr>
      <w:r>
        <w:t xml:space="preserve">Validation with past experimental </w:t>
      </w:r>
      <w:commentRangeStart w:id="371"/>
      <w:r>
        <w:t>studies</w:t>
      </w:r>
      <w:commentRangeEnd w:id="371"/>
      <w:r w:rsidR="009E1D12">
        <w:rPr>
          <w:rStyle w:val="CommentReference"/>
          <w:rFonts w:eastAsia="Times New Roman" w:cs="Times New Roman"/>
          <w:i w:val="0"/>
          <w:lang w:val="en-GB"/>
        </w:rPr>
        <w:commentReference w:id="371"/>
      </w:r>
    </w:p>
    <w:p w14:paraId="72B9F770" w14:textId="331F89C8" w:rsidR="00786E32" w:rsidRDefault="00786E32" w:rsidP="006A3315">
      <w:pPr>
        <w:pStyle w:val="BodyNoindent"/>
        <w:tabs>
          <w:tab w:val="left" w:pos="1418"/>
        </w:tabs>
        <w:rPr>
          <w:rFonts w:eastAsia="Times New Roman" w:cs="Times New Roman"/>
          <w:szCs w:val="20"/>
          <w:lang w:val="en-US"/>
        </w:rPr>
      </w:pPr>
      <w:r w:rsidRPr="00786E32">
        <w:rPr>
          <w:rFonts w:eastAsia="Times New Roman" w:cs="Times New Roman"/>
          <w:szCs w:val="20"/>
          <w:lang w:val="en-US"/>
        </w:rPr>
        <w:t>For the purpose of</w:t>
      </w:r>
      <w:r>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7A4726">
        <w:rPr>
          <w:strike/>
          <w:lang w:val="en-US"/>
        </w:rPr>
        <w:t>Sezen</w:t>
      </w:r>
      <w:proofErr w:type="spellEnd"/>
      <w:r w:rsidR="003315B1" w:rsidRPr="007A4726">
        <w:rPr>
          <w:strike/>
          <w:lang w:val="en-US"/>
        </w:rPr>
        <w:t xml:space="preserve"> </w:t>
      </w:r>
      <w:proofErr w:type="spellStart"/>
      <w:r w:rsidR="003315B1" w:rsidRPr="007A4726">
        <w:rPr>
          <w:strike/>
          <w:lang w:val="en-US"/>
        </w:rPr>
        <w:t>Moehle</w:t>
      </w:r>
      <w:proofErr w:type="spellEnd"/>
      <w:r w:rsidR="003315B1" w:rsidRPr="007A4726">
        <w:rPr>
          <w:strike/>
          <w:lang w:val="en-US"/>
        </w:rPr>
        <w:t xml:space="preserve"> 2004.</w:t>
      </w:r>
      <w:r w:rsidR="00180098" w:rsidRPr="007A4726">
        <w:rPr>
          <w:lang w:val="en-US"/>
        </w:rPr>
        <w:t xml:space="preserve"> </w:t>
      </w:r>
    </w:p>
    <w:p w14:paraId="1AFF8C1F" w14:textId="46B95CCA"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 xml:space="preserve">peak lateral strength would be the inelastic deformation in the reinforcement bars. However, the deterioration and pinching phenomena is well captured in </w:t>
      </w:r>
      <w:proofErr w:type="gramStart"/>
      <w:r w:rsidR="000014D7">
        <w:rPr>
          <w:lang w:val="en-US"/>
        </w:rPr>
        <w:t>all of</w:t>
      </w:r>
      <w:proofErr w:type="gramEnd"/>
      <w:r w:rsidR="000014D7">
        <w:rPr>
          <w:lang w:val="en-US"/>
        </w:rPr>
        <w:t xml:space="preserve"> the hysteric </w:t>
      </w:r>
      <w:r w:rsidR="00822F86">
        <w:rPr>
          <w:lang w:val="en-US"/>
        </w:rPr>
        <w:t>plots,</w:t>
      </w:r>
      <w:r w:rsidR="000014D7">
        <w:rPr>
          <w:lang w:val="en-US"/>
        </w:rPr>
        <w:t xml:space="preserve"> but the drawback remains in modelling which required manual inputs of these parameters to match with the </w:t>
      </w:r>
      <w:r w:rsidR="000014D7">
        <w:rPr>
          <w:lang w:val="en-US"/>
        </w:rPr>
        <w:lastRenderedPageBreak/>
        <w:t xml:space="preserve">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33C0E4C8"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8467F5">
              <w:rPr>
                <w:rFonts w:ascii="Times New Roman" w:eastAsia="Times New Roman" w:hAnsi="Times New Roman" w:cs="Times New Roman"/>
                <w:sz w:val="20"/>
                <w:szCs w:val="20"/>
                <w:lang w:val="en-US"/>
              </w:rPr>
              <w:instrText xml:space="preserve"> ADDIN ZOTERO_ITEM CSL_CITATION {"citationID":"lxaJq1b8","properties":{"formattedCitation":"[43]","plainCitation":"[43]","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8467F5" w:rsidRPr="008467F5">
              <w:rPr>
                <w:rFonts w:ascii="Times New Roman" w:hAnsi="Times New Roman" w:cs="Times New Roman"/>
                <w:sz w:val="20"/>
              </w:rPr>
              <w:t>[43]</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IN" w:eastAsia="en-IN"/>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IN" w:eastAsia="en-IN"/>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lastRenderedPageBreak/>
              <w:t>C</w:t>
            </w:r>
          </w:p>
        </w:tc>
        <w:tc>
          <w:tcPr>
            <w:tcW w:w="5022" w:type="dxa"/>
          </w:tcPr>
          <w:p w14:paraId="65567729" w14:textId="07DF6CFA" w:rsidR="009F6C68" w:rsidRDefault="006C315A" w:rsidP="009F6C68">
            <w:pPr>
              <w:ind w:right="118"/>
              <w:rPr>
                <w:strike/>
                <w:lang w:val="en-US"/>
              </w:rPr>
            </w:pPr>
            <w:r w:rsidRPr="006C315A">
              <w:rPr>
                <w:b/>
                <w:bCs/>
                <w:noProof/>
                <w:lang w:val="en-IN" w:eastAsia="en-IN"/>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42F94160" w:rsidR="009F6C68" w:rsidRDefault="009F6C68" w:rsidP="009F6C68">
            <w:pPr>
              <w:ind w:right="118"/>
              <w:rPr>
                <w:strike/>
                <w:lang w:val="en-US"/>
              </w:rPr>
            </w:pP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w:t>
      </w:r>
      <w:proofErr w:type="gramStart"/>
      <w:r w:rsidRPr="00132038">
        <w:rPr>
          <w:strike/>
          <w:color w:val="C0504D" w:themeColor="accent2"/>
          <w:lang w:val="en-US"/>
        </w:rPr>
        <w:t>study;</w:t>
      </w:r>
      <w:proofErr w:type="gramEnd"/>
      <w:r w:rsidRPr="00132038">
        <w:rPr>
          <w:strike/>
          <w:color w:val="C0504D" w:themeColor="accent2"/>
          <w:lang w:val="en-US"/>
        </w:rPr>
        <w:t xml:space="preserve">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46ACAE2E" w:rsidR="0082140E" w:rsidRPr="00EA1A8B" w:rsidRDefault="00A77581" w:rsidP="00202012">
      <w:pPr>
        <w:jc w:val="both"/>
        <w:rPr>
          <w:lang w:val="en-US"/>
        </w:rPr>
      </w:pPr>
      <w:bookmarkStart w:id="372" w:name="_Hlk21910764"/>
      <w:r w:rsidRPr="00EA1A8B">
        <w:rPr>
          <w:lang w:val="en-US"/>
        </w:rPr>
        <w:t xml:space="preserve"> </w:t>
      </w:r>
    </w:p>
    <w:bookmarkEnd w:id="372"/>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396AFDCF" w14:textId="77777777" w:rsidR="00E31AEF" w:rsidRPr="00E31AEF" w:rsidRDefault="00D332D6" w:rsidP="00E31AEF">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E31AEF" w:rsidRPr="00E31AEF">
        <w:rPr>
          <w:rFonts w:ascii="Times New Roman" w:hAnsi="Times New Roman"/>
          <w:sz w:val="20"/>
        </w:rPr>
        <w:t>1.</w:t>
      </w:r>
      <w:r w:rsidR="00E31AEF" w:rsidRPr="00E31AEF">
        <w:rPr>
          <w:rFonts w:ascii="Times New Roman" w:hAnsi="Times New Roman"/>
          <w:sz w:val="20"/>
        </w:rPr>
        <w:tab/>
        <w:t xml:space="preserve">Freddi F, Novelli V, Gentile R, Veliu E, Andreev S, Andonov A, </w:t>
      </w:r>
      <w:r w:rsidR="00E31AEF" w:rsidRPr="00E31AEF">
        <w:rPr>
          <w:rFonts w:ascii="Times New Roman" w:hAnsi="Times New Roman"/>
          <w:i/>
          <w:iCs/>
          <w:sz w:val="20"/>
        </w:rPr>
        <w:t>et al.</w:t>
      </w:r>
      <w:r w:rsidR="00E31AEF" w:rsidRPr="00E31AEF">
        <w:rPr>
          <w:rFonts w:ascii="Times New Roman" w:hAnsi="Times New Roman"/>
          <w:sz w:val="20"/>
        </w:rPr>
        <w:t xml:space="preserve"> Observations from the 26th November 2019 Albania earthquake: the earthquake engineering field investigation team (EEFIT) mission. </w:t>
      </w:r>
      <w:r w:rsidR="00E31AEF" w:rsidRPr="00E31AEF">
        <w:rPr>
          <w:rFonts w:ascii="Times New Roman" w:hAnsi="Times New Roman"/>
          <w:i/>
          <w:iCs/>
          <w:sz w:val="20"/>
        </w:rPr>
        <w:t>Bulletin of Earthquake Engineering</w:t>
      </w:r>
      <w:r w:rsidR="00E31AEF" w:rsidRPr="00E31AEF">
        <w:rPr>
          <w:rFonts w:ascii="Times New Roman" w:hAnsi="Times New Roman"/>
          <w:sz w:val="20"/>
        </w:rPr>
        <w:t xml:space="preserve"> 2021; </w:t>
      </w:r>
      <w:r w:rsidR="00E31AEF" w:rsidRPr="00E31AEF">
        <w:rPr>
          <w:rFonts w:ascii="Times New Roman" w:hAnsi="Times New Roman"/>
          <w:b/>
          <w:bCs/>
          <w:sz w:val="20"/>
        </w:rPr>
        <w:t>19</w:t>
      </w:r>
      <w:r w:rsidR="00E31AEF" w:rsidRPr="00E31AEF">
        <w:rPr>
          <w:rFonts w:ascii="Times New Roman" w:hAnsi="Times New Roman"/>
          <w:sz w:val="20"/>
        </w:rPr>
        <w:t>(5): 2013–2044. DOI: 10.1007/s10518-021-01062-8.</w:t>
      </w:r>
    </w:p>
    <w:p w14:paraId="5897C411"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w:t>
      </w:r>
      <w:r w:rsidRPr="00E31AEF">
        <w:rPr>
          <w:rFonts w:ascii="Times New Roman" w:hAnsi="Times New Roman"/>
          <w:sz w:val="20"/>
        </w:rPr>
        <w:tab/>
        <w:t xml:space="preserve">Rao A, Dutta D, Kalita P, Ackerley N, Silva V, Raghunandan M, </w:t>
      </w:r>
      <w:r w:rsidRPr="00E31AEF">
        <w:rPr>
          <w:rFonts w:ascii="Times New Roman" w:hAnsi="Times New Roman"/>
          <w:i/>
          <w:iCs/>
          <w:sz w:val="20"/>
        </w:rPr>
        <w:t>et al.</w:t>
      </w:r>
      <w:r w:rsidRPr="00E31AEF">
        <w:rPr>
          <w:rFonts w:ascii="Times New Roman" w:hAnsi="Times New Roman"/>
          <w:sz w:val="20"/>
        </w:rPr>
        <w:t xml:space="preserve"> Probabilistic seismic risk assessment of India. </w:t>
      </w:r>
      <w:r w:rsidRPr="00E31AEF">
        <w:rPr>
          <w:rFonts w:ascii="Times New Roman" w:hAnsi="Times New Roman"/>
          <w:i/>
          <w:iCs/>
          <w:sz w:val="20"/>
        </w:rPr>
        <w:t>Earthquake Spectra</w:t>
      </w:r>
      <w:r w:rsidRPr="00E31AEF">
        <w:rPr>
          <w:rFonts w:ascii="Times New Roman" w:hAnsi="Times New Roman"/>
          <w:sz w:val="20"/>
        </w:rPr>
        <w:t xml:space="preserve"> 2020; </w:t>
      </w:r>
      <w:r w:rsidRPr="00E31AEF">
        <w:rPr>
          <w:rFonts w:ascii="Times New Roman" w:hAnsi="Times New Roman"/>
          <w:b/>
          <w:bCs/>
          <w:sz w:val="20"/>
        </w:rPr>
        <w:t>36</w:t>
      </w:r>
      <w:r w:rsidRPr="00E31AEF">
        <w:rPr>
          <w:rFonts w:ascii="Times New Roman" w:hAnsi="Times New Roman"/>
          <w:sz w:val="20"/>
        </w:rPr>
        <w:t>(1_suppl): 345–371. DOI: 10.1177/8755293020957374.</w:t>
      </w:r>
    </w:p>
    <w:p w14:paraId="5149A028"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w:t>
      </w:r>
      <w:r w:rsidRPr="00E31AEF">
        <w:rPr>
          <w:rFonts w:ascii="Times New Roman" w:hAnsi="Times New Roman"/>
          <w:sz w:val="20"/>
        </w:rPr>
        <w:tab/>
        <w:t>Rossetto T, Ioannou I, Grant D, Maqsood T. Guidelines for the empirical vulnerability assessment 2014.</w:t>
      </w:r>
    </w:p>
    <w:p w14:paraId="10921286"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w:t>
      </w:r>
      <w:r w:rsidRPr="00E31AEF">
        <w:rPr>
          <w:rFonts w:ascii="Times New Roman" w:hAnsi="Times New Roman"/>
          <w:sz w:val="20"/>
        </w:rPr>
        <w:tab/>
        <w:t xml:space="preserve">Bird JF, Bommer JJ. Earthquake losses due to ground failure. </w:t>
      </w:r>
      <w:r w:rsidRPr="00E31AEF">
        <w:rPr>
          <w:rFonts w:ascii="Times New Roman" w:hAnsi="Times New Roman"/>
          <w:i/>
          <w:iCs/>
          <w:sz w:val="20"/>
        </w:rPr>
        <w:t>Engineering Geology</w:t>
      </w:r>
      <w:r w:rsidRPr="00E31AEF">
        <w:rPr>
          <w:rFonts w:ascii="Times New Roman" w:hAnsi="Times New Roman"/>
          <w:sz w:val="20"/>
        </w:rPr>
        <w:t xml:space="preserve"> 2004; </w:t>
      </w:r>
      <w:r w:rsidRPr="00E31AEF">
        <w:rPr>
          <w:rFonts w:ascii="Times New Roman" w:hAnsi="Times New Roman"/>
          <w:b/>
          <w:bCs/>
          <w:sz w:val="20"/>
        </w:rPr>
        <w:t>75</w:t>
      </w:r>
      <w:r w:rsidRPr="00E31AEF">
        <w:rPr>
          <w:rFonts w:ascii="Times New Roman" w:hAnsi="Times New Roman"/>
          <w:sz w:val="20"/>
        </w:rPr>
        <w:t>(2): 147–179. DOI: 10.1016/j.enggeo.2004.05.006.</w:t>
      </w:r>
    </w:p>
    <w:p w14:paraId="4EDD590C"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5.</w:t>
      </w:r>
      <w:r w:rsidRPr="00E31AEF">
        <w:rPr>
          <w:rFonts w:ascii="Times New Roman" w:hAnsi="Times New Roman"/>
          <w:sz w:val="20"/>
        </w:rPr>
        <w:tab/>
        <w:t xml:space="preserve">Shekhar S, Ghosh J, Ghosh S. Impact of Design Code Evolution on Failure Mechanism and Seismic Fragility of Highway Bridge Piers. </w:t>
      </w:r>
      <w:r w:rsidRPr="00E31AEF">
        <w:rPr>
          <w:rFonts w:ascii="Times New Roman" w:hAnsi="Times New Roman"/>
          <w:i/>
          <w:iCs/>
          <w:sz w:val="20"/>
        </w:rPr>
        <w:t>Journal of Bridge Engineering</w:t>
      </w:r>
      <w:r w:rsidRPr="00E31AEF">
        <w:rPr>
          <w:rFonts w:ascii="Times New Roman" w:hAnsi="Times New Roman"/>
          <w:sz w:val="20"/>
        </w:rPr>
        <w:t xml:space="preserve"> 2020; </w:t>
      </w:r>
      <w:r w:rsidRPr="00E31AEF">
        <w:rPr>
          <w:rFonts w:ascii="Times New Roman" w:hAnsi="Times New Roman"/>
          <w:b/>
          <w:bCs/>
          <w:sz w:val="20"/>
        </w:rPr>
        <w:t>25</w:t>
      </w:r>
      <w:r w:rsidRPr="00E31AEF">
        <w:rPr>
          <w:rFonts w:ascii="Times New Roman" w:hAnsi="Times New Roman"/>
          <w:sz w:val="20"/>
        </w:rPr>
        <w:t>(2): 04019140. DOI: 10.1061/(ASCE)BE.1943-5592.0001518.</w:t>
      </w:r>
    </w:p>
    <w:p w14:paraId="1CAE0E4F"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lastRenderedPageBreak/>
        <w:t>6.</w:t>
      </w:r>
      <w:r w:rsidRPr="00E31AEF">
        <w:rPr>
          <w:rFonts w:ascii="Times New Roman" w:hAnsi="Times New Roman"/>
          <w:sz w:val="20"/>
        </w:rPr>
        <w:tab/>
        <w:t xml:space="preserve">Panchireddi B, Ghosh J. Probabilistic seismic loss estimation of aging highway bridges subjected to multiple earthquake events. </w:t>
      </w:r>
      <w:r w:rsidRPr="00E31AEF">
        <w:rPr>
          <w:rFonts w:ascii="Times New Roman" w:hAnsi="Times New Roman"/>
          <w:i/>
          <w:iCs/>
          <w:sz w:val="20"/>
        </w:rPr>
        <w:t>Structure and Infrastructure Engineering</w:t>
      </w:r>
      <w:r w:rsidRPr="00E31AEF">
        <w:rPr>
          <w:rFonts w:ascii="Times New Roman" w:hAnsi="Times New Roman"/>
          <w:sz w:val="20"/>
        </w:rPr>
        <w:t xml:space="preserve"> 2021; </w:t>
      </w:r>
      <w:r w:rsidRPr="00E31AEF">
        <w:rPr>
          <w:rFonts w:ascii="Times New Roman" w:hAnsi="Times New Roman"/>
          <w:b/>
          <w:bCs/>
          <w:sz w:val="20"/>
        </w:rPr>
        <w:t>17</w:t>
      </w:r>
      <w:r w:rsidRPr="00E31AEF">
        <w:rPr>
          <w:rFonts w:ascii="Times New Roman" w:hAnsi="Times New Roman"/>
          <w:sz w:val="20"/>
        </w:rPr>
        <w:t>(9): 1155–1174. DOI: 10.1080/15732479.2020.1801765.</w:t>
      </w:r>
    </w:p>
    <w:p w14:paraId="5C67A438"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7.</w:t>
      </w:r>
      <w:r w:rsidRPr="00E31AEF">
        <w:rPr>
          <w:rFonts w:ascii="Times New Roman" w:hAnsi="Times New Roman"/>
          <w:sz w:val="20"/>
        </w:rPr>
        <w:tab/>
        <w:t xml:space="preserve">Ranjkesh SH, Asadi P, Hamadani AZ. Seismic collapse assessment of deteriorating RC bridges under multiple hazards during their life-cycle. </w:t>
      </w:r>
      <w:r w:rsidRPr="00E31AEF">
        <w:rPr>
          <w:rFonts w:ascii="Times New Roman" w:hAnsi="Times New Roman"/>
          <w:i/>
          <w:iCs/>
          <w:sz w:val="20"/>
        </w:rPr>
        <w:t>Bulletin of Earthquake Engineering</w:t>
      </w:r>
      <w:r w:rsidRPr="00E31AEF">
        <w:rPr>
          <w:rFonts w:ascii="Times New Roman" w:hAnsi="Times New Roman"/>
          <w:sz w:val="20"/>
        </w:rPr>
        <w:t xml:space="preserve"> 2019; </w:t>
      </w:r>
      <w:r w:rsidRPr="00E31AEF">
        <w:rPr>
          <w:rFonts w:ascii="Times New Roman" w:hAnsi="Times New Roman"/>
          <w:b/>
          <w:bCs/>
          <w:sz w:val="20"/>
        </w:rPr>
        <w:t>17</w:t>
      </w:r>
      <w:r w:rsidRPr="00E31AEF">
        <w:rPr>
          <w:rFonts w:ascii="Times New Roman" w:hAnsi="Times New Roman"/>
          <w:sz w:val="20"/>
        </w:rPr>
        <w:t>(9): 5045–5072. DOI: 10.1007/s10518-019-00647-8.</w:t>
      </w:r>
    </w:p>
    <w:p w14:paraId="0F13E90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8.</w:t>
      </w:r>
      <w:r w:rsidRPr="00E31AEF">
        <w:rPr>
          <w:rFonts w:ascii="Times New Roman" w:hAnsi="Times New Roman"/>
          <w:sz w:val="20"/>
        </w:rPr>
        <w:tab/>
        <w:t xml:space="preserve">Zhang Y, DesRoches R, Tien I. Impact of corrosion on risk assessment of shear-critical and short lap-spliced bridges. </w:t>
      </w:r>
      <w:r w:rsidRPr="00E31AEF">
        <w:rPr>
          <w:rFonts w:ascii="Times New Roman" w:hAnsi="Times New Roman"/>
          <w:i/>
          <w:iCs/>
          <w:sz w:val="20"/>
        </w:rPr>
        <w:t>Engineering Structures</w:t>
      </w:r>
      <w:r w:rsidRPr="00E31AEF">
        <w:rPr>
          <w:rFonts w:ascii="Times New Roman" w:hAnsi="Times New Roman"/>
          <w:sz w:val="20"/>
        </w:rPr>
        <w:t xml:space="preserve"> 2019; </w:t>
      </w:r>
      <w:r w:rsidRPr="00E31AEF">
        <w:rPr>
          <w:rFonts w:ascii="Times New Roman" w:hAnsi="Times New Roman"/>
          <w:b/>
          <w:bCs/>
          <w:sz w:val="20"/>
        </w:rPr>
        <w:t>189</w:t>
      </w:r>
      <w:r w:rsidRPr="00E31AEF">
        <w:rPr>
          <w:rFonts w:ascii="Times New Roman" w:hAnsi="Times New Roman"/>
          <w:sz w:val="20"/>
        </w:rPr>
        <w:t>: 260–271.</w:t>
      </w:r>
    </w:p>
    <w:p w14:paraId="09DFDF4E"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9.</w:t>
      </w:r>
      <w:r w:rsidRPr="00E31AEF">
        <w:rPr>
          <w:rFonts w:ascii="Times New Roman" w:hAnsi="Times New Roman"/>
          <w:sz w:val="20"/>
        </w:rPr>
        <w:tab/>
        <w:t xml:space="preserve">Broomfield J. </w:t>
      </w:r>
      <w:r w:rsidRPr="00E31AEF">
        <w:rPr>
          <w:rFonts w:ascii="Times New Roman" w:hAnsi="Times New Roman"/>
          <w:i/>
          <w:iCs/>
          <w:sz w:val="20"/>
        </w:rPr>
        <w:t>Corrosion of steel in concrete: understanding, investigation and repair</w:t>
      </w:r>
      <w:r w:rsidRPr="00E31AEF">
        <w:rPr>
          <w:rFonts w:ascii="Times New Roman" w:hAnsi="Times New Roman"/>
          <w:sz w:val="20"/>
        </w:rPr>
        <w:t>. CRC Press; 2003.</w:t>
      </w:r>
    </w:p>
    <w:p w14:paraId="6C866F6D"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0.</w:t>
      </w:r>
      <w:r w:rsidRPr="00E31AEF">
        <w:rPr>
          <w:rFonts w:ascii="Times New Roman" w:hAnsi="Times New Roman"/>
          <w:sz w:val="20"/>
        </w:rPr>
        <w:tab/>
        <w:t xml:space="preserve">Poursaee A. Corrosion of steel in concrete structures. </w:t>
      </w:r>
      <w:r w:rsidRPr="00E31AEF">
        <w:rPr>
          <w:rFonts w:ascii="Times New Roman" w:hAnsi="Times New Roman"/>
          <w:i/>
          <w:iCs/>
          <w:sz w:val="20"/>
        </w:rPr>
        <w:t>Corrosion of Steel in Concrete Structures</w:t>
      </w:r>
      <w:r w:rsidRPr="00E31AEF">
        <w:rPr>
          <w:rFonts w:ascii="Times New Roman" w:hAnsi="Times New Roman"/>
          <w:sz w:val="20"/>
        </w:rPr>
        <w:t>, Elsevier; 2016. DOI: 10.1016/B978-1-78242-381-2.00002-X.</w:t>
      </w:r>
    </w:p>
    <w:p w14:paraId="7C6D9C5C"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1.</w:t>
      </w:r>
      <w:r w:rsidRPr="00E31AEF">
        <w:rPr>
          <w:rFonts w:ascii="Times New Roman" w:hAnsi="Times New Roman"/>
          <w:sz w:val="20"/>
        </w:rPr>
        <w:tab/>
        <w:t xml:space="preserve">Yalciner H, Sensoy S, Eren O. Seismic Performance Assessment of a Corroded 50-Year-Old Reinforced Concrete Building. </w:t>
      </w:r>
      <w:r w:rsidRPr="00E31AEF">
        <w:rPr>
          <w:rFonts w:ascii="Times New Roman" w:hAnsi="Times New Roman"/>
          <w:i/>
          <w:iCs/>
          <w:sz w:val="20"/>
        </w:rPr>
        <w:t>Journal of Structural Engineering</w:t>
      </w:r>
      <w:r w:rsidRPr="00E31AEF">
        <w:rPr>
          <w:rFonts w:ascii="Times New Roman" w:hAnsi="Times New Roman"/>
          <w:sz w:val="20"/>
        </w:rPr>
        <w:t xml:space="preserve"> 2015; </w:t>
      </w:r>
      <w:r w:rsidRPr="00E31AEF">
        <w:rPr>
          <w:rFonts w:ascii="Times New Roman" w:hAnsi="Times New Roman"/>
          <w:b/>
          <w:bCs/>
          <w:sz w:val="20"/>
        </w:rPr>
        <w:t>141</w:t>
      </w:r>
      <w:r w:rsidRPr="00E31AEF">
        <w:rPr>
          <w:rFonts w:ascii="Times New Roman" w:hAnsi="Times New Roman"/>
          <w:sz w:val="20"/>
        </w:rPr>
        <w:t>(12): 05015001. DOI: 10.1061/(ASCE)ST.1943-541X.0001263.</w:t>
      </w:r>
    </w:p>
    <w:p w14:paraId="141467B1"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2.</w:t>
      </w:r>
      <w:r w:rsidRPr="00E31AEF">
        <w:rPr>
          <w:rFonts w:ascii="Times New Roman" w:hAnsi="Times New Roman"/>
          <w:sz w:val="20"/>
        </w:rPr>
        <w:tab/>
        <w:t xml:space="preserve">Shekhar S, Agarwal P. Seismic vulnerability analysis of bridge pier designed with different codal provisions. </w:t>
      </w:r>
      <w:r w:rsidRPr="00E31AEF">
        <w:rPr>
          <w:rFonts w:ascii="Times New Roman" w:hAnsi="Times New Roman"/>
          <w:i/>
          <w:iCs/>
          <w:sz w:val="20"/>
        </w:rPr>
        <w:t>The Bridge and Structural Engineer</w:t>
      </w:r>
      <w:r w:rsidRPr="00E31AEF">
        <w:rPr>
          <w:rFonts w:ascii="Times New Roman" w:hAnsi="Times New Roman"/>
          <w:sz w:val="20"/>
        </w:rPr>
        <w:t xml:space="preserve"> 2015; </w:t>
      </w:r>
      <w:r w:rsidRPr="00E31AEF">
        <w:rPr>
          <w:rFonts w:ascii="Times New Roman" w:hAnsi="Times New Roman"/>
          <w:b/>
          <w:bCs/>
          <w:sz w:val="20"/>
        </w:rPr>
        <w:t>45</w:t>
      </w:r>
      <w:r w:rsidRPr="00E31AEF">
        <w:rPr>
          <w:rFonts w:ascii="Times New Roman" w:hAnsi="Times New Roman"/>
          <w:sz w:val="20"/>
        </w:rPr>
        <w:t>(1): 77–85.</w:t>
      </w:r>
    </w:p>
    <w:p w14:paraId="6DDAA4ED"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3.</w:t>
      </w:r>
      <w:r w:rsidRPr="00E31AEF">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E31AEF">
        <w:rPr>
          <w:rFonts w:ascii="Times New Roman" w:hAnsi="Times New Roman"/>
          <w:i/>
          <w:iCs/>
          <w:sz w:val="20"/>
        </w:rPr>
        <w:t>Bulletin of Earthquake Engineering</w:t>
      </w:r>
      <w:r w:rsidRPr="00E31AEF">
        <w:rPr>
          <w:rFonts w:ascii="Times New Roman" w:hAnsi="Times New Roman"/>
          <w:sz w:val="20"/>
        </w:rPr>
        <w:t xml:space="preserve"> 2021; </w:t>
      </w:r>
      <w:r w:rsidRPr="00E31AEF">
        <w:rPr>
          <w:rFonts w:ascii="Times New Roman" w:hAnsi="Times New Roman"/>
          <w:b/>
          <w:bCs/>
          <w:sz w:val="20"/>
        </w:rPr>
        <w:t>19</w:t>
      </w:r>
      <w:r w:rsidRPr="00E31AEF">
        <w:rPr>
          <w:rFonts w:ascii="Times New Roman" w:hAnsi="Times New Roman"/>
          <w:sz w:val="20"/>
        </w:rPr>
        <w:t>(15): 6591–6614. DOI: 10.1007/s10518-020-00955-4.</w:t>
      </w:r>
    </w:p>
    <w:p w14:paraId="77F5F7B4"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4.</w:t>
      </w:r>
      <w:r w:rsidRPr="00E31AEF">
        <w:rPr>
          <w:rFonts w:ascii="Times New Roman" w:hAnsi="Times New Roman"/>
          <w:sz w:val="20"/>
        </w:rPr>
        <w:tab/>
        <w:t xml:space="preserve">Faroz SA. Assessment and Prognosis of Corroding Reinforced Concrete Structures through Bayesian Inference. </w:t>
      </w:r>
      <w:r w:rsidRPr="00E31AEF">
        <w:rPr>
          <w:rFonts w:ascii="Times New Roman" w:hAnsi="Times New Roman"/>
          <w:i/>
          <w:iCs/>
          <w:sz w:val="20"/>
        </w:rPr>
        <w:t>PhD Thesis</w:t>
      </w:r>
      <w:r w:rsidRPr="00E31AEF">
        <w:rPr>
          <w:rFonts w:ascii="Times New Roman" w:hAnsi="Times New Roman"/>
          <w:sz w:val="20"/>
        </w:rPr>
        <w:t>. Indian Institute of Technology Bombay, Mumbai, India, 2017.</w:t>
      </w:r>
    </w:p>
    <w:p w14:paraId="322CABE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5.</w:t>
      </w:r>
      <w:r w:rsidRPr="00E31AEF">
        <w:rPr>
          <w:rFonts w:ascii="Times New Roman" w:hAnsi="Times New Roman"/>
          <w:sz w:val="20"/>
        </w:rPr>
        <w:tab/>
        <w:t xml:space="preserve">Goksu C, Ilki A. Seismic Behavior of Reinforced Concrete Columns with Corroded Deformed Reinforcing Bars. </w:t>
      </w:r>
      <w:r w:rsidRPr="00E31AEF">
        <w:rPr>
          <w:rFonts w:ascii="Times New Roman" w:hAnsi="Times New Roman"/>
          <w:i/>
          <w:iCs/>
          <w:sz w:val="20"/>
        </w:rPr>
        <w:t>ACI Structural Journal</w:t>
      </w:r>
      <w:r w:rsidRPr="00E31AEF">
        <w:rPr>
          <w:rFonts w:ascii="Times New Roman" w:hAnsi="Times New Roman"/>
          <w:sz w:val="20"/>
        </w:rPr>
        <w:t xml:space="preserve"> 2016; </w:t>
      </w:r>
      <w:r w:rsidRPr="00E31AEF">
        <w:rPr>
          <w:rFonts w:ascii="Times New Roman" w:hAnsi="Times New Roman"/>
          <w:b/>
          <w:bCs/>
          <w:sz w:val="20"/>
        </w:rPr>
        <w:t>113</w:t>
      </w:r>
      <w:r w:rsidRPr="00E31AEF">
        <w:rPr>
          <w:rFonts w:ascii="Times New Roman" w:hAnsi="Times New Roman"/>
          <w:sz w:val="20"/>
        </w:rPr>
        <w:t>(5). DOI: 10.14359/51689030.</w:t>
      </w:r>
    </w:p>
    <w:p w14:paraId="76CB8BF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6.</w:t>
      </w:r>
      <w:r w:rsidRPr="00E31AEF">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E31AEF">
        <w:rPr>
          <w:rFonts w:ascii="Times New Roman" w:hAnsi="Times New Roman"/>
          <w:i/>
          <w:iCs/>
          <w:sz w:val="20"/>
        </w:rPr>
        <w:t>Construction and Building Materials</w:t>
      </w:r>
      <w:r w:rsidRPr="00E31AEF">
        <w:rPr>
          <w:rFonts w:ascii="Times New Roman" w:hAnsi="Times New Roman"/>
          <w:sz w:val="20"/>
        </w:rPr>
        <w:t xml:space="preserve"> 2016; </w:t>
      </w:r>
      <w:r w:rsidRPr="00E31AEF">
        <w:rPr>
          <w:rFonts w:ascii="Times New Roman" w:hAnsi="Times New Roman"/>
          <w:b/>
          <w:bCs/>
          <w:sz w:val="20"/>
        </w:rPr>
        <w:t>121</w:t>
      </w:r>
      <w:r w:rsidRPr="00E31AEF">
        <w:rPr>
          <w:rFonts w:ascii="Times New Roman" w:hAnsi="Times New Roman"/>
          <w:sz w:val="20"/>
        </w:rPr>
        <w:t>: 319–327. DOI: 10.1016/j.conbuildmat.2016.06.002.</w:t>
      </w:r>
    </w:p>
    <w:p w14:paraId="79C574C5"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7.</w:t>
      </w:r>
      <w:r w:rsidRPr="00E31AEF">
        <w:rPr>
          <w:rFonts w:ascii="Times New Roman" w:hAnsi="Times New Roman"/>
          <w:sz w:val="20"/>
        </w:rPr>
        <w:tab/>
        <w:t xml:space="preserve">Meda A, Mostosi S, Rinaldi Z, Riva P. Experimental evaluation of the corrosion influence on the cyclic behaviour of RC columns. </w:t>
      </w:r>
      <w:r w:rsidRPr="00E31AEF">
        <w:rPr>
          <w:rFonts w:ascii="Times New Roman" w:hAnsi="Times New Roman"/>
          <w:i/>
          <w:iCs/>
          <w:sz w:val="20"/>
        </w:rPr>
        <w:t>Engineering Structures</w:t>
      </w:r>
      <w:r w:rsidRPr="00E31AEF">
        <w:rPr>
          <w:rFonts w:ascii="Times New Roman" w:hAnsi="Times New Roman"/>
          <w:sz w:val="20"/>
        </w:rPr>
        <w:t xml:space="preserve"> 2014; </w:t>
      </w:r>
      <w:r w:rsidRPr="00E31AEF">
        <w:rPr>
          <w:rFonts w:ascii="Times New Roman" w:hAnsi="Times New Roman"/>
          <w:b/>
          <w:bCs/>
          <w:sz w:val="20"/>
        </w:rPr>
        <w:t>76</w:t>
      </w:r>
      <w:r w:rsidRPr="00E31AEF">
        <w:rPr>
          <w:rFonts w:ascii="Times New Roman" w:hAnsi="Times New Roman"/>
          <w:sz w:val="20"/>
        </w:rPr>
        <w:t>: 112–123. DOI: 10.1016/j.engstruct.2014.06.043.</w:t>
      </w:r>
    </w:p>
    <w:p w14:paraId="271D951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8.</w:t>
      </w:r>
      <w:r w:rsidRPr="00E31AEF">
        <w:rPr>
          <w:rFonts w:ascii="Times New Roman" w:hAnsi="Times New Roman"/>
          <w:sz w:val="20"/>
        </w:rPr>
        <w:tab/>
        <w:t xml:space="preserve">Vu NS, Li B. Seismic Performance Assessment of Corroded Reinforced Concrete Short Columns. </w:t>
      </w:r>
      <w:r w:rsidRPr="00E31AEF">
        <w:rPr>
          <w:rFonts w:ascii="Times New Roman" w:hAnsi="Times New Roman"/>
          <w:i/>
          <w:iCs/>
          <w:sz w:val="20"/>
        </w:rPr>
        <w:t>Journal of Structural Engineering</w:t>
      </w:r>
      <w:r w:rsidRPr="00E31AEF">
        <w:rPr>
          <w:rFonts w:ascii="Times New Roman" w:hAnsi="Times New Roman"/>
          <w:sz w:val="20"/>
        </w:rPr>
        <w:t xml:space="preserve"> 2018; </w:t>
      </w:r>
      <w:r w:rsidRPr="00E31AEF">
        <w:rPr>
          <w:rFonts w:ascii="Times New Roman" w:hAnsi="Times New Roman"/>
          <w:b/>
          <w:bCs/>
          <w:sz w:val="20"/>
        </w:rPr>
        <w:t>144</w:t>
      </w:r>
      <w:r w:rsidRPr="00E31AEF">
        <w:rPr>
          <w:rFonts w:ascii="Times New Roman" w:hAnsi="Times New Roman"/>
          <w:sz w:val="20"/>
        </w:rPr>
        <w:t>(4): 04018018. DOI: 10.1061/(ASCE)ST.1943-541X.0001994.</w:t>
      </w:r>
    </w:p>
    <w:p w14:paraId="34ED600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9.</w:t>
      </w:r>
      <w:r w:rsidRPr="00E31AEF">
        <w:rPr>
          <w:rFonts w:ascii="Times New Roman" w:hAnsi="Times New Roman"/>
          <w:sz w:val="20"/>
        </w:rPr>
        <w:tab/>
        <w:t xml:space="preserve">Vu NS, Li B. Seismic Performance of Flexural Reinforced Concrete Columns with Corroded Reinforcement. </w:t>
      </w:r>
      <w:r w:rsidRPr="00E31AEF">
        <w:rPr>
          <w:rFonts w:ascii="Times New Roman" w:hAnsi="Times New Roman"/>
          <w:i/>
          <w:iCs/>
          <w:sz w:val="20"/>
        </w:rPr>
        <w:t>ACI Structural Journal</w:t>
      </w:r>
      <w:r w:rsidRPr="00E31AEF">
        <w:rPr>
          <w:rFonts w:ascii="Times New Roman" w:hAnsi="Times New Roman"/>
          <w:sz w:val="20"/>
        </w:rPr>
        <w:t xml:space="preserve"> 2018; </w:t>
      </w:r>
      <w:r w:rsidRPr="00E31AEF">
        <w:rPr>
          <w:rFonts w:ascii="Times New Roman" w:hAnsi="Times New Roman"/>
          <w:b/>
          <w:bCs/>
          <w:sz w:val="20"/>
        </w:rPr>
        <w:t>115</w:t>
      </w:r>
      <w:r w:rsidRPr="00E31AEF">
        <w:rPr>
          <w:rFonts w:ascii="Times New Roman" w:hAnsi="Times New Roman"/>
          <w:sz w:val="20"/>
        </w:rPr>
        <w:t>(5). DOI: 10.14359/51702372.</w:t>
      </w:r>
    </w:p>
    <w:p w14:paraId="1188FF9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0.</w:t>
      </w:r>
      <w:r w:rsidRPr="00E31AEF">
        <w:rPr>
          <w:rFonts w:ascii="Times New Roman" w:hAnsi="Times New Roman"/>
          <w:sz w:val="20"/>
        </w:rPr>
        <w:tab/>
        <w:t xml:space="preserve">Xu JG, Wu G, Feng DC, Cotsovos DM, Lu Y. Seismic fragility analysis of shear-critical concrete columns considering corrosion induced deterioration effects. </w:t>
      </w:r>
      <w:r w:rsidRPr="00E31AEF">
        <w:rPr>
          <w:rFonts w:ascii="Times New Roman" w:hAnsi="Times New Roman"/>
          <w:i/>
          <w:iCs/>
          <w:sz w:val="20"/>
        </w:rPr>
        <w:t>Soil Dynamics and Earthquake Engineering</w:t>
      </w:r>
      <w:r w:rsidRPr="00E31AEF">
        <w:rPr>
          <w:rFonts w:ascii="Times New Roman" w:hAnsi="Times New Roman"/>
          <w:sz w:val="20"/>
        </w:rPr>
        <w:t xml:space="preserve"> 2020; </w:t>
      </w:r>
      <w:r w:rsidRPr="00E31AEF">
        <w:rPr>
          <w:rFonts w:ascii="Times New Roman" w:hAnsi="Times New Roman"/>
          <w:b/>
          <w:bCs/>
          <w:sz w:val="20"/>
        </w:rPr>
        <w:t>134</w:t>
      </w:r>
      <w:r w:rsidRPr="00E31AEF">
        <w:rPr>
          <w:rFonts w:ascii="Times New Roman" w:hAnsi="Times New Roman"/>
          <w:sz w:val="20"/>
        </w:rPr>
        <w:t>: 106165. DOI: 10.1016/j.soildyn.2020.106165.</w:t>
      </w:r>
    </w:p>
    <w:p w14:paraId="4FC26660"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1.</w:t>
      </w:r>
      <w:r w:rsidRPr="00E31AEF">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E31AEF">
        <w:rPr>
          <w:rFonts w:ascii="Times New Roman" w:hAnsi="Times New Roman"/>
          <w:i/>
          <w:iCs/>
          <w:sz w:val="20"/>
        </w:rPr>
        <w:t>Construction and Building Materials</w:t>
      </w:r>
      <w:r w:rsidRPr="00E31AEF">
        <w:rPr>
          <w:rFonts w:ascii="Times New Roman" w:hAnsi="Times New Roman"/>
          <w:sz w:val="20"/>
        </w:rPr>
        <w:t xml:space="preserve"> 2018; </w:t>
      </w:r>
      <w:r w:rsidRPr="00E31AEF">
        <w:rPr>
          <w:rFonts w:ascii="Times New Roman" w:hAnsi="Times New Roman"/>
          <w:b/>
          <w:bCs/>
          <w:sz w:val="20"/>
        </w:rPr>
        <w:t>162</w:t>
      </w:r>
      <w:r w:rsidRPr="00E31AEF">
        <w:rPr>
          <w:rFonts w:ascii="Times New Roman" w:hAnsi="Times New Roman"/>
          <w:sz w:val="20"/>
        </w:rPr>
        <w:t>: 704–713. DOI: 10.1016/j.conbuildmat.2017.09.030.</w:t>
      </w:r>
    </w:p>
    <w:p w14:paraId="6FDE49E3"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2.</w:t>
      </w:r>
      <w:r w:rsidRPr="00E31AEF">
        <w:rPr>
          <w:rFonts w:ascii="Times New Roman" w:hAnsi="Times New Roman"/>
          <w:sz w:val="20"/>
        </w:rPr>
        <w:tab/>
        <w:t xml:space="preserve">Freddi F, Ghosh J, Kotoky N, Raghunandan M. Device uncertainty propagation in low‐ductility RC frames retrofitted with BRBs for seismic risk mitigation. </w:t>
      </w:r>
      <w:r w:rsidRPr="00E31AEF">
        <w:rPr>
          <w:rFonts w:ascii="Times New Roman" w:hAnsi="Times New Roman"/>
          <w:i/>
          <w:iCs/>
          <w:sz w:val="20"/>
        </w:rPr>
        <w:t>Earthquake Engineering &amp; Structural Dynamics</w:t>
      </w:r>
      <w:r w:rsidRPr="00E31AEF">
        <w:rPr>
          <w:rFonts w:ascii="Times New Roman" w:hAnsi="Times New Roman"/>
          <w:sz w:val="20"/>
        </w:rPr>
        <w:t xml:space="preserve"> 2021; </w:t>
      </w:r>
      <w:r w:rsidRPr="00E31AEF">
        <w:rPr>
          <w:rFonts w:ascii="Times New Roman" w:hAnsi="Times New Roman"/>
          <w:b/>
          <w:bCs/>
          <w:sz w:val="20"/>
        </w:rPr>
        <w:t>50</w:t>
      </w:r>
      <w:r w:rsidRPr="00E31AEF">
        <w:rPr>
          <w:rFonts w:ascii="Times New Roman" w:hAnsi="Times New Roman"/>
          <w:sz w:val="20"/>
        </w:rPr>
        <w:t>(9): 2488–2509. DOI: 10.1002/eqe.3456.</w:t>
      </w:r>
    </w:p>
    <w:p w14:paraId="3DC58193"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3.</w:t>
      </w:r>
      <w:r w:rsidRPr="00E31AEF">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E31AEF">
        <w:rPr>
          <w:rFonts w:ascii="Times New Roman" w:hAnsi="Times New Roman"/>
          <w:i/>
          <w:iCs/>
          <w:sz w:val="20"/>
        </w:rPr>
        <w:t>Engineering Structures</w:t>
      </w:r>
      <w:r w:rsidRPr="00E31AEF">
        <w:rPr>
          <w:rFonts w:ascii="Times New Roman" w:hAnsi="Times New Roman"/>
          <w:sz w:val="20"/>
        </w:rPr>
        <w:t xml:space="preserve"> 2016; </w:t>
      </w:r>
      <w:r w:rsidRPr="00E31AEF">
        <w:rPr>
          <w:rFonts w:ascii="Times New Roman" w:hAnsi="Times New Roman"/>
          <w:b/>
          <w:bCs/>
          <w:sz w:val="20"/>
        </w:rPr>
        <w:t>112</w:t>
      </w:r>
      <w:r w:rsidRPr="00E31AEF">
        <w:rPr>
          <w:rFonts w:ascii="Times New Roman" w:hAnsi="Times New Roman"/>
          <w:sz w:val="20"/>
        </w:rPr>
        <w:t>: 114–132. DOI: 10.1016/j.engstruct.2016.01.009.</w:t>
      </w:r>
    </w:p>
    <w:p w14:paraId="5D08C4D5"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4.</w:t>
      </w:r>
      <w:r w:rsidRPr="00E31AEF">
        <w:rPr>
          <w:rFonts w:ascii="Times New Roman" w:hAnsi="Times New Roman"/>
          <w:sz w:val="20"/>
        </w:rPr>
        <w:tab/>
        <w:t xml:space="preserve">McKenna F, Fenves GL, Scott MH, others. Open system for earthquake engineering simulation. </w:t>
      </w:r>
      <w:r w:rsidRPr="00E31AEF">
        <w:rPr>
          <w:rFonts w:ascii="Times New Roman" w:hAnsi="Times New Roman"/>
          <w:i/>
          <w:iCs/>
          <w:sz w:val="20"/>
        </w:rPr>
        <w:t>University of California, Berkeley, CA</w:t>
      </w:r>
      <w:r w:rsidRPr="00E31AEF">
        <w:rPr>
          <w:rFonts w:ascii="Times New Roman" w:hAnsi="Times New Roman"/>
          <w:sz w:val="20"/>
        </w:rPr>
        <w:t xml:space="preserve"> 2000.</w:t>
      </w:r>
    </w:p>
    <w:p w14:paraId="347416D1"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5.</w:t>
      </w:r>
      <w:r w:rsidRPr="00E31AEF">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E31AEF">
        <w:rPr>
          <w:rFonts w:ascii="Times New Roman" w:hAnsi="Times New Roman"/>
          <w:i/>
          <w:iCs/>
          <w:sz w:val="20"/>
        </w:rPr>
        <w:t>Bulletin of Earthquake Engineering</w:t>
      </w:r>
      <w:r w:rsidRPr="00E31AEF">
        <w:rPr>
          <w:rFonts w:ascii="Times New Roman" w:hAnsi="Times New Roman"/>
          <w:sz w:val="20"/>
        </w:rPr>
        <w:t xml:space="preserve"> 2020. DOI: 10.1007/s10518-020-00955-4.</w:t>
      </w:r>
    </w:p>
    <w:p w14:paraId="649C17EE"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6.</w:t>
      </w:r>
      <w:r w:rsidRPr="00E31AEF">
        <w:rPr>
          <w:rFonts w:ascii="Times New Roman" w:hAnsi="Times New Roman"/>
          <w:sz w:val="20"/>
        </w:rPr>
        <w:tab/>
        <w:t xml:space="preserve">Di Sarno L, Pugliese F. Numerical evaluation of the seismic performance of existing reinforced concrete buildings with corroded smooth rebars. </w:t>
      </w:r>
      <w:r w:rsidRPr="00E31AEF">
        <w:rPr>
          <w:rFonts w:ascii="Times New Roman" w:hAnsi="Times New Roman"/>
          <w:i/>
          <w:iCs/>
          <w:sz w:val="20"/>
        </w:rPr>
        <w:t>Bulletin of Earthquake Engineering</w:t>
      </w:r>
      <w:r w:rsidRPr="00E31AEF">
        <w:rPr>
          <w:rFonts w:ascii="Times New Roman" w:hAnsi="Times New Roman"/>
          <w:sz w:val="20"/>
        </w:rPr>
        <w:t xml:space="preserve"> 2020; </w:t>
      </w:r>
      <w:r w:rsidRPr="00E31AEF">
        <w:rPr>
          <w:rFonts w:ascii="Times New Roman" w:hAnsi="Times New Roman"/>
          <w:b/>
          <w:bCs/>
          <w:sz w:val="20"/>
        </w:rPr>
        <w:t>18</w:t>
      </w:r>
      <w:r w:rsidRPr="00E31AEF">
        <w:rPr>
          <w:rFonts w:ascii="Times New Roman" w:hAnsi="Times New Roman"/>
          <w:sz w:val="20"/>
        </w:rPr>
        <w:t>(9): 4227–4273. DOI: 10.1007/s10518-020-00854-8.</w:t>
      </w:r>
    </w:p>
    <w:p w14:paraId="534EF4A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7.</w:t>
      </w:r>
      <w:r w:rsidRPr="00E31AEF">
        <w:rPr>
          <w:rFonts w:ascii="Times New Roman" w:hAnsi="Times New Roman"/>
          <w:sz w:val="20"/>
        </w:rPr>
        <w:tab/>
        <w:t xml:space="preserve">Afsar Dizaj E, Salami MR, Kashani MM. Seismic vulnerability assessment of ageing reinforced concrete structures under real mainshock-aftershock ground motions. </w:t>
      </w:r>
      <w:r w:rsidRPr="00E31AEF">
        <w:rPr>
          <w:rFonts w:ascii="Times New Roman" w:hAnsi="Times New Roman"/>
          <w:i/>
          <w:iCs/>
          <w:sz w:val="20"/>
        </w:rPr>
        <w:t>Structure and Infrastructure Engineering</w:t>
      </w:r>
      <w:r w:rsidRPr="00E31AEF">
        <w:rPr>
          <w:rFonts w:ascii="Times New Roman" w:hAnsi="Times New Roman"/>
          <w:sz w:val="20"/>
        </w:rPr>
        <w:t xml:space="preserve"> 2021: 1–17. DOI: 10.1080/15732479.2021.1919148.</w:t>
      </w:r>
    </w:p>
    <w:p w14:paraId="170C99C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lastRenderedPageBreak/>
        <w:t>28.</w:t>
      </w:r>
      <w:r w:rsidRPr="00E31AEF">
        <w:rPr>
          <w:rFonts w:ascii="Times New Roman" w:hAnsi="Times New Roman"/>
          <w:sz w:val="20"/>
        </w:rPr>
        <w:tab/>
        <w:t xml:space="preserve">Zhao J, Sritharan S. Modeling of strain penetration effects in fiber-based analysis of reinforced concrete structures. </w:t>
      </w:r>
      <w:r w:rsidRPr="00E31AEF">
        <w:rPr>
          <w:rFonts w:ascii="Times New Roman" w:hAnsi="Times New Roman"/>
          <w:i/>
          <w:iCs/>
          <w:sz w:val="20"/>
        </w:rPr>
        <w:t>ACI Materials Journal</w:t>
      </w:r>
      <w:r w:rsidRPr="00E31AEF">
        <w:rPr>
          <w:rFonts w:ascii="Times New Roman" w:hAnsi="Times New Roman"/>
          <w:sz w:val="20"/>
        </w:rPr>
        <w:t xml:space="preserve"> 2007; </w:t>
      </w:r>
      <w:r w:rsidRPr="00E31AEF">
        <w:rPr>
          <w:rFonts w:ascii="Times New Roman" w:hAnsi="Times New Roman"/>
          <w:b/>
          <w:bCs/>
          <w:sz w:val="20"/>
        </w:rPr>
        <w:t>104</w:t>
      </w:r>
      <w:r w:rsidRPr="00E31AEF">
        <w:rPr>
          <w:rFonts w:ascii="Times New Roman" w:hAnsi="Times New Roman"/>
          <w:sz w:val="20"/>
        </w:rPr>
        <w:t>(2): 133.</w:t>
      </w:r>
    </w:p>
    <w:p w14:paraId="59749C2B"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9.</w:t>
      </w:r>
      <w:r w:rsidRPr="00E31AEF">
        <w:rPr>
          <w:rFonts w:ascii="Times New Roman" w:hAnsi="Times New Roman"/>
          <w:sz w:val="20"/>
        </w:rPr>
        <w:tab/>
        <w:t xml:space="preserve">Elwood KJ, Moehle JP. Drift Capacity of Reinforced Concrete Columns with Light Transverse Reinforcement. </w:t>
      </w:r>
      <w:r w:rsidRPr="00E31AEF">
        <w:rPr>
          <w:rFonts w:ascii="Times New Roman" w:hAnsi="Times New Roman"/>
          <w:i/>
          <w:iCs/>
          <w:sz w:val="20"/>
        </w:rPr>
        <w:t>Earthquake Spectra</w:t>
      </w:r>
      <w:r w:rsidRPr="00E31AEF">
        <w:rPr>
          <w:rFonts w:ascii="Times New Roman" w:hAnsi="Times New Roman"/>
          <w:sz w:val="20"/>
        </w:rPr>
        <w:t xml:space="preserve"> 2005; </w:t>
      </w:r>
      <w:r w:rsidRPr="00E31AEF">
        <w:rPr>
          <w:rFonts w:ascii="Times New Roman" w:hAnsi="Times New Roman"/>
          <w:b/>
          <w:bCs/>
          <w:sz w:val="20"/>
        </w:rPr>
        <w:t>21</w:t>
      </w:r>
      <w:r w:rsidRPr="00E31AEF">
        <w:rPr>
          <w:rFonts w:ascii="Times New Roman" w:hAnsi="Times New Roman"/>
          <w:sz w:val="20"/>
        </w:rPr>
        <w:t>(1): 71–89. DOI: 10.1193/1.1849774.</w:t>
      </w:r>
    </w:p>
    <w:p w14:paraId="699809E4"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0.</w:t>
      </w:r>
      <w:r w:rsidRPr="00E31AEF">
        <w:rPr>
          <w:rFonts w:ascii="Times New Roman" w:hAnsi="Times New Roman"/>
          <w:sz w:val="20"/>
        </w:rPr>
        <w:tab/>
        <w:t xml:space="preserve">Dai KY, Yu XH, Lu DG. Phenomenological hysteretic model for corroded RC columns. </w:t>
      </w:r>
      <w:r w:rsidRPr="00E31AEF">
        <w:rPr>
          <w:rFonts w:ascii="Times New Roman" w:hAnsi="Times New Roman"/>
          <w:i/>
          <w:iCs/>
          <w:sz w:val="20"/>
        </w:rPr>
        <w:t>Engineering Structures</w:t>
      </w:r>
      <w:r w:rsidRPr="00E31AEF">
        <w:rPr>
          <w:rFonts w:ascii="Times New Roman" w:hAnsi="Times New Roman"/>
          <w:sz w:val="20"/>
        </w:rPr>
        <w:t xml:space="preserve"> 2020; </w:t>
      </w:r>
      <w:r w:rsidRPr="00E31AEF">
        <w:rPr>
          <w:rFonts w:ascii="Times New Roman" w:hAnsi="Times New Roman"/>
          <w:b/>
          <w:bCs/>
          <w:sz w:val="20"/>
        </w:rPr>
        <w:t>210</w:t>
      </w:r>
      <w:r w:rsidRPr="00E31AEF">
        <w:rPr>
          <w:rFonts w:ascii="Times New Roman" w:hAnsi="Times New Roman"/>
          <w:sz w:val="20"/>
        </w:rPr>
        <w:t>: 110315. DOI: 10.1016/j.engstruct.2020.110315.</w:t>
      </w:r>
    </w:p>
    <w:p w14:paraId="08C05BBB"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1.</w:t>
      </w:r>
      <w:r w:rsidRPr="00E31AEF">
        <w:rPr>
          <w:rFonts w:ascii="Times New Roman" w:hAnsi="Times New Roman"/>
          <w:sz w:val="20"/>
        </w:rPr>
        <w:tab/>
        <w:t xml:space="preserve">Saetta A, Simioni P, Berto L, Vitaliani R. Seismic response of corroded rc structures. </w:t>
      </w:r>
      <w:r w:rsidRPr="00E31AEF">
        <w:rPr>
          <w:rFonts w:ascii="Times New Roman" w:hAnsi="Times New Roman"/>
          <w:i/>
          <w:iCs/>
          <w:sz w:val="20"/>
        </w:rPr>
        <w:t>International fib symposium, Amsterdam, the Netherlands</w:t>
      </w:r>
      <w:r w:rsidRPr="00E31AEF">
        <w:rPr>
          <w:rFonts w:ascii="Times New Roman" w:hAnsi="Times New Roman"/>
          <w:sz w:val="20"/>
        </w:rPr>
        <w:t>, 2008.</w:t>
      </w:r>
    </w:p>
    <w:p w14:paraId="568BB7A0"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2.</w:t>
      </w:r>
      <w:r w:rsidRPr="00E31AEF">
        <w:rPr>
          <w:rFonts w:ascii="Times New Roman" w:hAnsi="Times New Roman"/>
          <w:sz w:val="20"/>
        </w:rPr>
        <w:tab/>
        <w:t xml:space="preserve">Angst UM. Challenges and opportunities in corrosion of steel in concrete. </w:t>
      </w:r>
      <w:r w:rsidRPr="00E31AEF">
        <w:rPr>
          <w:rFonts w:ascii="Times New Roman" w:hAnsi="Times New Roman"/>
          <w:i/>
          <w:iCs/>
          <w:sz w:val="20"/>
        </w:rPr>
        <w:t>Materials and Structures</w:t>
      </w:r>
      <w:r w:rsidRPr="00E31AEF">
        <w:rPr>
          <w:rFonts w:ascii="Times New Roman" w:hAnsi="Times New Roman"/>
          <w:sz w:val="20"/>
        </w:rPr>
        <w:t xml:space="preserve"> 2018; </w:t>
      </w:r>
      <w:r w:rsidRPr="00E31AEF">
        <w:rPr>
          <w:rFonts w:ascii="Times New Roman" w:hAnsi="Times New Roman"/>
          <w:b/>
          <w:bCs/>
          <w:sz w:val="20"/>
        </w:rPr>
        <w:t>51</w:t>
      </w:r>
      <w:r w:rsidRPr="00E31AEF">
        <w:rPr>
          <w:rFonts w:ascii="Times New Roman" w:hAnsi="Times New Roman"/>
          <w:sz w:val="20"/>
        </w:rPr>
        <w:t>(1): 4. DOI: 10.1617/s11527-017-1131-6.</w:t>
      </w:r>
    </w:p>
    <w:p w14:paraId="491052C9"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3.</w:t>
      </w:r>
      <w:r w:rsidRPr="00E31AEF">
        <w:rPr>
          <w:rFonts w:ascii="Times New Roman" w:hAnsi="Times New Roman"/>
          <w:sz w:val="20"/>
        </w:rPr>
        <w:tab/>
        <w:t xml:space="preserve">Rodriguez J, Ortega LM, Casal J. Load carrying capacity of concrete structures with corroded reinforcement. </w:t>
      </w:r>
      <w:r w:rsidRPr="00E31AEF">
        <w:rPr>
          <w:rFonts w:ascii="Times New Roman" w:hAnsi="Times New Roman"/>
          <w:i/>
          <w:iCs/>
          <w:sz w:val="20"/>
        </w:rPr>
        <w:t>Constr Build Mater</w:t>
      </w:r>
      <w:r w:rsidRPr="00E31AEF">
        <w:rPr>
          <w:rFonts w:ascii="Times New Roman" w:hAnsi="Times New Roman"/>
          <w:sz w:val="20"/>
        </w:rPr>
        <w:t xml:space="preserve"> 1997; </w:t>
      </w:r>
      <w:r w:rsidRPr="00E31AEF">
        <w:rPr>
          <w:rFonts w:ascii="Times New Roman" w:hAnsi="Times New Roman"/>
          <w:b/>
          <w:bCs/>
          <w:sz w:val="20"/>
        </w:rPr>
        <w:t>11</w:t>
      </w:r>
      <w:r w:rsidRPr="00E31AEF">
        <w:rPr>
          <w:rFonts w:ascii="Times New Roman" w:hAnsi="Times New Roman"/>
          <w:sz w:val="20"/>
        </w:rPr>
        <w:t>. DOI: 10.1016/S0950-0618(97)00043-3.</w:t>
      </w:r>
    </w:p>
    <w:p w14:paraId="1244C4CF"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4.</w:t>
      </w:r>
      <w:r w:rsidRPr="00E31AEF">
        <w:rPr>
          <w:rFonts w:ascii="Times New Roman" w:hAnsi="Times New Roman"/>
          <w:sz w:val="20"/>
        </w:rPr>
        <w:tab/>
        <w:t xml:space="preserve">Berto L, Vitaliani R, Saetta A, Simioni P. Seismic assessment of existing RC structures affected by degradation phenomena. </w:t>
      </w:r>
      <w:r w:rsidRPr="00E31AEF">
        <w:rPr>
          <w:rFonts w:ascii="Times New Roman" w:hAnsi="Times New Roman"/>
          <w:i/>
          <w:iCs/>
          <w:sz w:val="20"/>
        </w:rPr>
        <w:t>Struct Saf</w:t>
      </w:r>
      <w:r w:rsidRPr="00E31AEF">
        <w:rPr>
          <w:rFonts w:ascii="Times New Roman" w:hAnsi="Times New Roman"/>
          <w:sz w:val="20"/>
        </w:rPr>
        <w:t xml:space="preserve"> 2009; </w:t>
      </w:r>
      <w:r w:rsidRPr="00E31AEF">
        <w:rPr>
          <w:rFonts w:ascii="Times New Roman" w:hAnsi="Times New Roman"/>
          <w:b/>
          <w:bCs/>
          <w:sz w:val="20"/>
        </w:rPr>
        <w:t>31</w:t>
      </w:r>
      <w:r w:rsidRPr="00E31AEF">
        <w:rPr>
          <w:rFonts w:ascii="Times New Roman" w:hAnsi="Times New Roman"/>
          <w:sz w:val="20"/>
        </w:rPr>
        <w:t>. DOI: 10.1016/j.strusafe.2008.09.006.</w:t>
      </w:r>
    </w:p>
    <w:p w14:paraId="733F003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5.</w:t>
      </w:r>
      <w:r w:rsidRPr="00E31AEF">
        <w:rPr>
          <w:rFonts w:ascii="Times New Roman" w:hAnsi="Times New Roman"/>
          <w:sz w:val="20"/>
        </w:rPr>
        <w:tab/>
        <w:t xml:space="preserve">Koch G, Varney J, Thompson N, Moghissi O, Gould M, Payer J. International measures of prevention, application, and economics of corrosion technologies study. </w:t>
      </w:r>
      <w:r w:rsidRPr="00E31AEF">
        <w:rPr>
          <w:rFonts w:ascii="Times New Roman" w:hAnsi="Times New Roman"/>
          <w:i/>
          <w:iCs/>
          <w:sz w:val="20"/>
        </w:rPr>
        <w:t>NACE International</w:t>
      </w:r>
      <w:r w:rsidRPr="00E31AEF">
        <w:rPr>
          <w:rFonts w:ascii="Times New Roman" w:hAnsi="Times New Roman"/>
          <w:sz w:val="20"/>
        </w:rPr>
        <w:t xml:space="preserve"> 2016; </w:t>
      </w:r>
      <w:r w:rsidRPr="00E31AEF">
        <w:rPr>
          <w:rFonts w:ascii="Times New Roman" w:hAnsi="Times New Roman"/>
          <w:b/>
          <w:bCs/>
          <w:sz w:val="20"/>
        </w:rPr>
        <w:t>216</w:t>
      </w:r>
      <w:r w:rsidRPr="00E31AEF">
        <w:rPr>
          <w:rFonts w:ascii="Times New Roman" w:hAnsi="Times New Roman"/>
          <w:sz w:val="20"/>
        </w:rPr>
        <w:t>: 2–3.</w:t>
      </w:r>
    </w:p>
    <w:p w14:paraId="52F8B8C4"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6.</w:t>
      </w:r>
      <w:r w:rsidRPr="00E31AEF">
        <w:rPr>
          <w:rFonts w:ascii="Times New Roman" w:hAnsi="Times New Roman"/>
          <w:sz w:val="20"/>
        </w:rPr>
        <w:tab/>
        <w:t xml:space="preserve">Bracci JM, Kunnath SK, Reinhorn AM. Seismic Performance and Retrofit Evaluation of Reinforced Concrete Structures. </w:t>
      </w:r>
      <w:r w:rsidRPr="00E31AEF">
        <w:rPr>
          <w:rFonts w:ascii="Times New Roman" w:hAnsi="Times New Roman"/>
          <w:i/>
          <w:iCs/>
          <w:sz w:val="20"/>
        </w:rPr>
        <w:t>Journal of Structural Engineering</w:t>
      </w:r>
      <w:r w:rsidRPr="00E31AEF">
        <w:rPr>
          <w:rFonts w:ascii="Times New Roman" w:hAnsi="Times New Roman"/>
          <w:sz w:val="20"/>
        </w:rPr>
        <w:t xml:space="preserve"> 1997; </w:t>
      </w:r>
      <w:r w:rsidRPr="00E31AEF">
        <w:rPr>
          <w:rFonts w:ascii="Times New Roman" w:hAnsi="Times New Roman"/>
          <w:b/>
          <w:bCs/>
          <w:sz w:val="20"/>
        </w:rPr>
        <w:t>123</w:t>
      </w:r>
      <w:r w:rsidRPr="00E31AEF">
        <w:rPr>
          <w:rFonts w:ascii="Times New Roman" w:hAnsi="Times New Roman"/>
          <w:sz w:val="20"/>
        </w:rPr>
        <w:t>(1): 3–10. DOI: 10.1061/(ASCE)0733-9445(1997)123:1(3).</w:t>
      </w:r>
    </w:p>
    <w:p w14:paraId="2AD50F3F"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7.</w:t>
      </w:r>
      <w:r w:rsidRPr="00E31AEF">
        <w:rPr>
          <w:rFonts w:ascii="Times New Roman" w:hAnsi="Times New Roman"/>
          <w:sz w:val="20"/>
        </w:rPr>
        <w:tab/>
      </w:r>
      <w:r w:rsidRPr="00E31AEF">
        <w:rPr>
          <w:rFonts w:ascii="Times New Roman" w:hAnsi="Times New Roman"/>
          <w:i/>
          <w:iCs/>
          <w:sz w:val="20"/>
        </w:rPr>
        <w:t>Building Code Requirements for Reinforced Concrete and Commentary (ACI 318‐89/ACI 318R‐89)</w:t>
      </w:r>
      <w:r w:rsidRPr="00E31AEF">
        <w:rPr>
          <w:rFonts w:ascii="Times New Roman" w:hAnsi="Times New Roman"/>
          <w:sz w:val="20"/>
        </w:rPr>
        <w:t>. American Concrete Institute; 1989.</w:t>
      </w:r>
    </w:p>
    <w:p w14:paraId="4AB6A7C5"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8.</w:t>
      </w:r>
      <w:r w:rsidRPr="00E31AEF">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E31AEF">
        <w:rPr>
          <w:rFonts w:ascii="Times New Roman" w:hAnsi="Times New Roman"/>
          <w:i/>
          <w:iCs/>
          <w:sz w:val="20"/>
        </w:rPr>
        <w:t>Structural Journal</w:t>
      </w:r>
      <w:r w:rsidRPr="00E31AEF">
        <w:rPr>
          <w:rFonts w:ascii="Times New Roman" w:hAnsi="Times New Roman"/>
          <w:sz w:val="20"/>
        </w:rPr>
        <w:t xml:space="preserve"> 1994; </w:t>
      </w:r>
      <w:r w:rsidRPr="00E31AEF">
        <w:rPr>
          <w:rFonts w:ascii="Times New Roman" w:hAnsi="Times New Roman"/>
          <w:b/>
          <w:bCs/>
          <w:sz w:val="20"/>
        </w:rPr>
        <w:t>91</w:t>
      </w:r>
      <w:r w:rsidRPr="00E31AEF">
        <w:rPr>
          <w:rFonts w:ascii="Times New Roman" w:hAnsi="Times New Roman"/>
          <w:sz w:val="20"/>
        </w:rPr>
        <w:t>(5): 552–563.</w:t>
      </w:r>
    </w:p>
    <w:p w14:paraId="5C4F202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9.</w:t>
      </w:r>
      <w:r w:rsidRPr="00E31AEF">
        <w:rPr>
          <w:rFonts w:ascii="Times New Roman" w:hAnsi="Times New Roman"/>
          <w:sz w:val="20"/>
        </w:rPr>
        <w:tab/>
        <w:t xml:space="preserve">Duracrete. </w:t>
      </w:r>
      <w:r w:rsidRPr="00E31AEF">
        <w:rPr>
          <w:rFonts w:ascii="Times New Roman" w:hAnsi="Times New Roman"/>
          <w:i/>
          <w:iCs/>
          <w:sz w:val="20"/>
        </w:rPr>
        <w:t>Probabilistic Performance Based Durability Design of Concrete Structures: Final Technical Report</w:t>
      </w:r>
      <w:r w:rsidRPr="00E31AEF">
        <w:rPr>
          <w:rFonts w:ascii="Times New Roman" w:hAnsi="Times New Roman"/>
          <w:sz w:val="20"/>
        </w:rPr>
        <w:t>. The European Union – Brite EuRam III; 2000.</w:t>
      </w:r>
    </w:p>
    <w:p w14:paraId="6290A3F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0.</w:t>
      </w:r>
      <w:r w:rsidRPr="00E31AEF">
        <w:rPr>
          <w:rFonts w:ascii="Times New Roman" w:hAnsi="Times New Roman"/>
          <w:sz w:val="20"/>
        </w:rPr>
        <w:tab/>
        <w:t xml:space="preserve">Broomfield J. </w:t>
      </w:r>
      <w:r w:rsidRPr="00E31AEF">
        <w:rPr>
          <w:rFonts w:ascii="Times New Roman" w:hAnsi="Times New Roman"/>
          <w:i/>
          <w:iCs/>
          <w:sz w:val="20"/>
        </w:rPr>
        <w:t>Corrosion of steel in concrete: understanding, investigation and repair</w:t>
      </w:r>
      <w:r w:rsidRPr="00E31AEF">
        <w:rPr>
          <w:rFonts w:ascii="Times New Roman" w:hAnsi="Times New Roman"/>
          <w:sz w:val="20"/>
        </w:rPr>
        <w:t>. 2006.</w:t>
      </w:r>
    </w:p>
    <w:p w14:paraId="61EE74D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1.</w:t>
      </w:r>
      <w:r w:rsidRPr="00E31AEF">
        <w:rPr>
          <w:rFonts w:ascii="Times New Roman" w:hAnsi="Times New Roman"/>
          <w:sz w:val="20"/>
        </w:rPr>
        <w:tab/>
        <w:t xml:space="preserve">Coronelli D, Gambarova P. Structural assessment of corroded reinforced concrete beams: modeling guidelines. </w:t>
      </w:r>
      <w:r w:rsidRPr="00E31AEF">
        <w:rPr>
          <w:rFonts w:ascii="Times New Roman" w:hAnsi="Times New Roman"/>
          <w:i/>
          <w:iCs/>
          <w:sz w:val="20"/>
        </w:rPr>
        <w:t>Journal of Structural Engineering</w:t>
      </w:r>
      <w:r w:rsidRPr="00E31AEF">
        <w:rPr>
          <w:rFonts w:ascii="Times New Roman" w:hAnsi="Times New Roman"/>
          <w:sz w:val="20"/>
        </w:rPr>
        <w:t xml:space="preserve"> 2004; </w:t>
      </w:r>
      <w:r w:rsidRPr="00E31AEF">
        <w:rPr>
          <w:rFonts w:ascii="Times New Roman" w:hAnsi="Times New Roman"/>
          <w:b/>
          <w:bCs/>
          <w:sz w:val="20"/>
        </w:rPr>
        <w:t>130</w:t>
      </w:r>
      <w:r w:rsidRPr="00E31AEF">
        <w:rPr>
          <w:rFonts w:ascii="Times New Roman" w:hAnsi="Times New Roman"/>
          <w:sz w:val="20"/>
        </w:rPr>
        <w:t>(8): 1214–1224.</w:t>
      </w:r>
    </w:p>
    <w:p w14:paraId="14048A70"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2.</w:t>
      </w:r>
      <w:r w:rsidRPr="00E31AEF">
        <w:rPr>
          <w:rFonts w:ascii="Times New Roman" w:hAnsi="Times New Roman"/>
          <w:sz w:val="20"/>
        </w:rPr>
        <w:tab/>
        <w:t xml:space="preserve">Mander JB, Priestley M, Park R. Theoretical stress-strain model for confined concrete. </w:t>
      </w:r>
      <w:r w:rsidRPr="00E31AEF">
        <w:rPr>
          <w:rFonts w:ascii="Times New Roman" w:hAnsi="Times New Roman"/>
          <w:i/>
          <w:iCs/>
          <w:sz w:val="20"/>
        </w:rPr>
        <w:t>Journal of Structural Engineering</w:t>
      </w:r>
      <w:r w:rsidRPr="00E31AEF">
        <w:rPr>
          <w:rFonts w:ascii="Times New Roman" w:hAnsi="Times New Roman"/>
          <w:sz w:val="20"/>
        </w:rPr>
        <w:t xml:space="preserve"> 1988; </w:t>
      </w:r>
      <w:r w:rsidRPr="00E31AEF">
        <w:rPr>
          <w:rFonts w:ascii="Times New Roman" w:hAnsi="Times New Roman"/>
          <w:b/>
          <w:bCs/>
          <w:sz w:val="20"/>
        </w:rPr>
        <w:t>114</w:t>
      </w:r>
      <w:r w:rsidRPr="00E31AEF">
        <w:rPr>
          <w:rFonts w:ascii="Times New Roman" w:hAnsi="Times New Roman"/>
          <w:sz w:val="20"/>
        </w:rPr>
        <w:t>(8): 1804–1826.</w:t>
      </w:r>
    </w:p>
    <w:p w14:paraId="0D3F9E9E"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3.</w:t>
      </w:r>
      <w:r w:rsidRPr="00E31AEF">
        <w:rPr>
          <w:rFonts w:ascii="Times New Roman" w:hAnsi="Times New Roman"/>
          <w:sz w:val="20"/>
        </w:rPr>
        <w:tab/>
        <w:t xml:space="preserve">Sezen H, Moehle JP. Seismic tests of concrete columns with light transverse reinforcement. </w:t>
      </w:r>
      <w:r w:rsidRPr="00E31AEF">
        <w:rPr>
          <w:rFonts w:ascii="Times New Roman" w:hAnsi="Times New Roman"/>
          <w:i/>
          <w:iCs/>
          <w:sz w:val="20"/>
        </w:rPr>
        <w:t>ACI Structural Journal</w:t>
      </w:r>
      <w:r w:rsidRPr="00E31AEF">
        <w:rPr>
          <w:rFonts w:ascii="Times New Roman" w:hAnsi="Times New Roman"/>
          <w:sz w:val="20"/>
        </w:rPr>
        <w:t xml:space="preserve"> 2006; </w:t>
      </w:r>
      <w:r w:rsidRPr="00E31AEF">
        <w:rPr>
          <w:rFonts w:ascii="Times New Roman" w:hAnsi="Times New Roman"/>
          <w:b/>
          <w:bCs/>
          <w:sz w:val="20"/>
        </w:rPr>
        <w:t>103</w:t>
      </w:r>
      <w:r w:rsidRPr="00E31AEF">
        <w:rPr>
          <w:rFonts w:ascii="Times New Roman" w:hAnsi="Times New Roman"/>
          <w:sz w:val="20"/>
        </w:rPr>
        <w:t>(6): 842.</w:t>
      </w:r>
    </w:p>
    <w:p w14:paraId="7AEA3BEB" w14:textId="346403A3"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4F733BB3" w:rsidR="004000DB" w:rsidRPr="00EA1A8B" w:rsidRDefault="00FD4182" w:rsidP="00C33841">
      <w:pPr>
        <w:pStyle w:val="References"/>
        <w:numPr>
          <w:ilvl w:val="0"/>
          <w:numId w:val="1"/>
        </w:numPr>
        <w:ind w:left="0" w:hanging="284"/>
        <w:jc w:val="both"/>
        <w:rPr>
          <w:szCs w:val="20"/>
          <w:lang w:val="en-US"/>
        </w:rPr>
      </w:pPr>
      <w:bookmarkStart w:id="373"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373"/>
    </w:p>
    <w:p w14:paraId="09F7F9FF" w14:textId="2F717165" w:rsidR="002F29BB" w:rsidRPr="00EA1A8B" w:rsidRDefault="002F29BB" w:rsidP="00C33841">
      <w:pPr>
        <w:pStyle w:val="References"/>
        <w:numPr>
          <w:ilvl w:val="0"/>
          <w:numId w:val="1"/>
        </w:numPr>
        <w:ind w:left="0" w:hanging="284"/>
        <w:jc w:val="both"/>
        <w:rPr>
          <w:szCs w:val="20"/>
          <w:lang w:val="en-US"/>
        </w:rPr>
      </w:pPr>
      <w:bookmarkStart w:id="374"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374"/>
    </w:p>
    <w:p w14:paraId="7DEC5AA5" w14:textId="00A00E11" w:rsidR="002F29BB" w:rsidRPr="00EA1A8B" w:rsidRDefault="002F29BB" w:rsidP="00C33841">
      <w:pPr>
        <w:pStyle w:val="References"/>
        <w:numPr>
          <w:ilvl w:val="0"/>
          <w:numId w:val="1"/>
        </w:numPr>
        <w:ind w:left="0" w:hanging="284"/>
        <w:jc w:val="both"/>
        <w:rPr>
          <w:szCs w:val="20"/>
          <w:lang w:val="en-US"/>
        </w:rPr>
      </w:pPr>
      <w:bookmarkStart w:id="375"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 xml:space="preserve">Observations from the </w:t>
      </w:r>
      <w:proofErr w:type="gramStart"/>
      <w:r w:rsidRPr="00EA1A8B">
        <w:rPr>
          <w:szCs w:val="20"/>
          <w:lang w:val="en-US"/>
        </w:rPr>
        <w:t>26</w:t>
      </w:r>
      <w:r w:rsidRPr="00EA1A8B">
        <w:rPr>
          <w:szCs w:val="20"/>
          <w:vertAlign w:val="superscript"/>
          <w:lang w:val="en-US"/>
        </w:rPr>
        <w:t>th</w:t>
      </w:r>
      <w:proofErr w:type="gramEnd"/>
      <w:r w:rsidRPr="00EA1A8B">
        <w:rPr>
          <w:szCs w:val="20"/>
          <w:lang w:val="en-US"/>
        </w:rPr>
        <w:t xml:space="preserve"> November 2019 Albania Earthquake: th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375"/>
      <w:r w:rsidR="0060292B" w:rsidRPr="00EA1A8B">
        <w:rPr>
          <w:szCs w:val="20"/>
          <w:lang w:val="en-US"/>
        </w:rPr>
        <w:t xml:space="preserve"> DOI: 10.1007/s10518-021-01062-8</w:t>
      </w:r>
    </w:p>
    <w:p w14:paraId="0A8B7950" w14:textId="306155F0" w:rsidR="0050308E" w:rsidRPr="00EA1A8B" w:rsidRDefault="0050308E" w:rsidP="00C33841">
      <w:pPr>
        <w:pStyle w:val="References"/>
        <w:numPr>
          <w:ilvl w:val="0"/>
          <w:numId w:val="1"/>
        </w:numPr>
        <w:ind w:left="0" w:hanging="284"/>
        <w:jc w:val="both"/>
        <w:rPr>
          <w:szCs w:val="20"/>
          <w:lang w:val="en-US"/>
        </w:rPr>
      </w:pPr>
      <w:bookmarkStart w:id="376"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376"/>
    </w:p>
    <w:p w14:paraId="4655AAE8" w14:textId="1F59C86E" w:rsidR="005C6C83" w:rsidRPr="00EA1A8B" w:rsidRDefault="0022745F" w:rsidP="00C33841">
      <w:pPr>
        <w:pStyle w:val="References"/>
        <w:numPr>
          <w:ilvl w:val="0"/>
          <w:numId w:val="1"/>
        </w:numPr>
        <w:ind w:left="0" w:hanging="284"/>
        <w:jc w:val="both"/>
        <w:rPr>
          <w:szCs w:val="20"/>
          <w:lang w:val="en-US"/>
        </w:rPr>
      </w:pPr>
      <w:bookmarkStart w:id="377"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377"/>
    </w:p>
    <w:p w14:paraId="673347F3" w14:textId="596C5F10" w:rsidR="00F40C28" w:rsidRPr="00EA1A8B" w:rsidRDefault="005C6C83" w:rsidP="00C33841">
      <w:pPr>
        <w:pStyle w:val="References"/>
        <w:numPr>
          <w:ilvl w:val="0"/>
          <w:numId w:val="1"/>
        </w:numPr>
        <w:ind w:left="0" w:hanging="284"/>
        <w:jc w:val="both"/>
        <w:rPr>
          <w:szCs w:val="20"/>
          <w:lang w:val="en-US"/>
        </w:rPr>
      </w:pPr>
      <w:bookmarkStart w:id="378"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w:t>
      </w:r>
      <w:proofErr w:type="gramStart"/>
      <w:r w:rsidRPr="00EA1A8B">
        <w:rPr>
          <w:szCs w:val="20"/>
          <w:lang w:val="en-US"/>
        </w:rPr>
        <w:t>testing</w:t>
      </w:r>
      <w:proofErr w:type="gramEnd"/>
      <w:r w:rsidRPr="00EA1A8B">
        <w:rPr>
          <w:szCs w:val="20"/>
          <w:lang w:val="en-US"/>
        </w:rPr>
        <w:t xml:space="preserve">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378"/>
    </w:p>
    <w:p w14:paraId="7D0C9FFB" w14:textId="1D3804BC" w:rsidR="006F01A9" w:rsidRPr="00EA1A8B" w:rsidRDefault="00F15535" w:rsidP="00C33841">
      <w:pPr>
        <w:pStyle w:val="References"/>
        <w:numPr>
          <w:ilvl w:val="0"/>
          <w:numId w:val="1"/>
        </w:numPr>
        <w:ind w:left="0" w:hanging="284"/>
        <w:jc w:val="both"/>
        <w:rPr>
          <w:szCs w:val="20"/>
          <w:lang w:val="en-US"/>
        </w:rPr>
      </w:pPr>
      <w:bookmarkStart w:id="379"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379"/>
    </w:p>
    <w:p w14:paraId="78DA2584" w14:textId="69070D90" w:rsidR="00724571" w:rsidRPr="00EA1A8B" w:rsidRDefault="00262509" w:rsidP="00C33841">
      <w:pPr>
        <w:pStyle w:val="References"/>
        <w:numPr>
          <w:ilvl w:val="0"/>
          <w:numId w:val="1"/>
        </w:numPr>
        <w:ind w:left="0" w:hanging="284"/>
        <w:jc w:val="both"/>
        <w:rPr>
          <w:szCs w:val="20"/>
          <w:lang w:val="en-US"/>
        </w:rPr>
      </w:pPr>
      <w:bookmarkStart w:id="380"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380"/>
    </w:p>
    <w:p w14:paraId="61F314B4" w14:textId="7FFC5102" w:rsidR="00724571" w:rsidRPr="00EA1A8B" w:rsidRDefault="00724571" w:rsidP="00C33841">
      <w:pPr>
        <w:pStyle w:val="References"/>
        <w:numPr>
          <w:ilvl w:val="0"/>
          <w:numId w:val="1"/>
        </w:numPr>
        <w:ind w:left="0" w:hanging="284"/>
        <w:jc w:val="both"/>
        <w:rPr>
          <w:szCs w:val="20"/>
          <w:lang w:val="en-US"/>
        </w:rPr>
      </w:pPr>
      <w:bookmarkStart w:id="381"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381"/>
    </w:p>
    <w:p w14:paraId="6134B4ED" w14:textId="6CE691A8" w:rsidR="006D6FD1" w:rsidRPr="00EA1A8B" w:rsidRDefault="006D6FD1" w:rsidP="00C33841">
      <w:pPr>
        <w:pStyle w:val="References"/>
        <w:numPr>
          <w:ilvl w:val="0"/>
          <w:numId w:val="1"/>
        </w:numPr>
        <w:ind w:left="0" w:hanging="284"/>
        <w:jc w:val="both"/>
        <w:rPr>
          <w:szCs w:val="20"/>
          <w:lang w:val="en-US"/>
        </w:rPr>
      </w:pPr>
      <w:bookmarkStart w:id="382" w:name="_Ref21289993"/>
      <w:r w:rsidRPr="00EA1A8B">
        <w:rPr>
          <w:szCs w:val="20"/>
          <w:lang w:val="en-US"/>
        </w:rPr>
        <w:lastRenderedPageBreak/>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382"/>
    </w:p>
    <w:p w14:paraId="09058623" w14:textId="451E2A76" w:rsidR="00DB1C4C" w:rsidRPr="00EA1A8B" w:rsidRDefault="00DB1C4C" w:rsidP="00C33841">
      <w:pPr>
        <w:pStyle w:val="References"/>
        <w:numPr>
          <w:ilvl w:val="0"/>
          <w:numId w:val="1"/>
        </w:numPr>
        <w:ind w:left="0" w:hanging="284"/>
        <w:jc w:val="both"/>
        <w:rPr>
          <w:szCs w:val="20"/>
          <w:lang w:val="en-US"/>
        </w:rPr>
      </w:pPr>
      <w:bookmarkStart w:id="383"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383"/>
    </w:p>
    <w:p w14:paraId="28BCCA0C" w14:textId="1956BC22" w:rsidR="007A080C" w:rsidRPr="00EA1A8B" w:rsidRDefault="007A080C" w:rsidP="00C33841">
      <w:pPr>
        <w:pStyle w:val="References"/>
        <w:numPr>
          <w:ilvl w:val="0"/>
          <w:numId w:val="1"/>
        </w:numPr>
        <w:ind w:left="0" w:hanging="284"/>
        <w:jc w:val="both"/>
        <w:rPr>
          <w:szCs w:val="20"/>
          <w:lang w:val="en-US"/>
        </w:rPr>
      </w:pPr>
      <w:bookmarkStart w:id="384"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384"/>
    </w:p>
    <w:p w14:paraId="51311E9E" w14:textId="0BAC590D" w:rsidR="00B71502" w:rsidRPr="00EA1A8B" w:rsidRDefault="00B71502" w:rsidP="00C33841">
      <w:pPr>
        <w:pStyle w:val="References"/>
        <w:numPr>
          <w:ilvl w:val="0"/>
          <w:numId w:val="1"/>
        </w:numPr>
        <w:ind w:left="0" w:hanging="284"/>
        <w:jc w:val="both"/>
        <w:rPr>
          <w:szCs w:val="20"/>
          <w:lang w:val="en-US"/>
        </w:rPr>
      </w:pPr>
      <w:bookmarkStart w:id="385"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385"/>
    </w:p>
    <w:p w14:paraId="0A35859F" w14:textId="5F6E6B21" w:rsidR="00B71502" w:rsidRPr="00EA1A8B" w:rsidRDefault="00B71502" w:rsidP="00C33841">
      <w:pPr>
        <w:pStyle w:val="References"/>
        <w:numPr>
          <w:ilvl w:val="0"/>
          <w:numId w:val="1"/>
        </w:numPr>
        <w:ind w:left="0" w:hanging="284"/>
        <w:jc w:val="both"/>
        <w:rPr>
          <w:szCs w:val="20"/>
          <w:lang w:val="en-US"/>
        </w:rPr>
      </w:pPr>
      <w:bookmarkStart w:id="386"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w:t>
      </w:r>
      <w:proofErr w:type="gramStart"/>
      <w:r w:rsidRPr="00EA1A8B">
        <w:rPr>
          <w:szCs w:val="20"/>
          <w:lang w:val="en-US"/>
        </w:rPr>
        <w:t>low-ductility</w:t>
      </w:r>
      <w:proofErr w:type="gramEnd"/>
      <w:r w:rsidRPr="00EA1A8B">
        <w:rPr>
          <w:szCs w:val="20"/>
          <w:lang w:val="en-US"/>
        </w:rPr>
        <w:t xml:space="preserve">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386"/>
    </w:p>
    <w:p w14:paraId="628912FD" w14:textId="2B29332C" w:rsidR="00E676D2" w:rsidRPr="00EA1A8B" w:rsidRDefault="003A5855" w:rsidP="00C33841">
      <w:pPr>
        <w:pStyle w:val="References"/>
        <w:numPr>
          <w:ilvl w:val="0"/>
          <w:numId w:val="1"/>
        </w:numPr>
        <w:ind w:left="0" w:hanging="284"/>
        <w:jc w:val="both"/>
        <w:rPr>
          <w:szCs w:val="20"/>
          <w:lang w:val="en-US"/>
        </w:rPr>
      </w:pPr>
      <w:bookmarkStart w:id="387"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387"/>
    </w:p>
    <w:p w14:paraId="05E006BC" w14:textId="6FD621A2" w:rsidR="00D40EAE" w:rsidRPr="00EA1A8B" w:rsidRDefault="00E676D2" w:rsidP="00C33841">
      <w:pPr>
        <w:pStyle w:val="References"/>
        <w:numPr>
          <w:ilvl w:val="0"/>
          <w:numId w:val="1"/>
        </w:numPr>
        <w:ind w:left="0" w:hanging="284"/>
        <w:jc w:val="both"/>
        <w:rPr>
          <w:szCs w:val="20"/>
          <w:lang w:val="en-US"/>
        </w:rPr>
      </w:pPr>
      <w:bookmarkStart w:id="388"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88"/>
    </w:p>
    <w:p w14:paraId="63E64347" w14:textId="32FFAF3E" w:rsidR="00DB755C" w:rsidRPr="00EA1A8B" w:rsidRDefault="00DB755C" w:rsidP="00C33841">
      <w:pPr>
        <w:pStyle w:val="References"/>
        <w:numPr>
          <w:ilvl w:val="0"/>
          <w:numId w:val="1"/>
        </w:numPr>
        <w:ind w:left="0" w:hanging="284"/>
        <w:jc w:val="both"/>
        <w:rPr>
          <w:szCs w:val="20"/>
          <w:lang w:val="en-US"/>
        </w:rPr>
      </w:pPr>
      <w:bookmarkStart w:id="389"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389"/>
      <w:r w:rsidR="00F34F37" w:rsidRPr="00EA1A8B">
        <w:rPr>
          <w:i/>
          <w:iCs/>
          <w:szCs w:val="20"/>
          <w:lang w:val="en-US"/>
        </w:rPr>
        <w:t xml:space="preserve"> </w:t>
      </w:r>
      <w:r w:rsidR="00F34F37" w:rsidRPr="00EA1A8B">
        <w:rPr>
          <w:szCs w:val="20"/>
        </w:rPr>
        <w:t xml:space="preserve">DOI: </w:t>
      </w:r>
      <w:hyperlink r:id="rId27" w:history="1">
        <w:r w:rsidR="00F34F37" w:rsidRPr="00EA1A8B">
          <w:rPr>
            <w:rStyle w:val="Hyperlink"/>
            <w:color w:val="auto"/>
            <w:szCs w:val="20"/>
            <w:u w:val="none"/>
          </w:rPr>
          <w:t>10.1002/eqe.3332</w:t>
        </w:r>
      </w:hyperlink>
      <w:r w:rsidR="00F34F37" w:rsidRPr="00EA1A8B">
        <w:rPr>
          <w:szCs w:val="20"/>
        </w:rPr>
        <w:t>.</w:t>
      </w:r>
    </w:p>
    <w:p w14:paraId="4FFE20F8" w14:textId="43B4214C" w:rsidR="00D07C29" w:rsidRPr="00EA1A8B" w:rsidRDefault="00D07C29" w:rsidP="00C33841">
      <w:pPr>
        <w:pStyle w:val="References"/>
        <w:numPr>
          <w:ilvl w:val="0"/>
          <w:numId w:val="1"/>
        </w:numPr>
        <w:ind w:left="0" w:hanging="284"/>
        <w:jc w:val="both"/>
        <w:rPr>
          <w:szCs w:val="20"/>
          <w:lang w:val="en-US"/>
        </w:rPr>
      </w:pPr>
      <w:bookmarkStart w:id="390"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390"/>
    </w:p>
    <w:p w14:paraId="7C903C0E" w14:textId="082CC172" w:rsidR="00E81569" w:rsidRPr="00EA1A8B" w:rsidRDefault="00E81569" w:rsidP="00C33841">
      <w:pPr>
        <w:pStyle w:val="References"/>
        <w:numPr>
          <w:ilvl w:val="0"/>
          <w:numId w:val="1"/>
        </w:numPr>
        <w:ind w:left="0" w:hanging="284"/>
        <w:jc w:val="both"/>
        <w:rPr>
          <w:szCs w:val="20"/>
          <w:lang w:val="en-US"/>
        </w:rPr>
      </w:pPr>
      <w:bookmarkStart w:id="391"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391"/>
    </w:p>
    <w:p w14:paraId="12EB07AC" w14:textId="50962405" w:rsidR="002D7DDD" w:rsidRPr="00EA1A8B" w:rsidRDefault="000B0000" w:rsidP="00C33841">
      <w:pPr>
        <w:pStyle w:val="References"/>
        <w:numPr>
          <w:ilvl w:val="0"/>
          <w:numId w:val="1"/>
        </w:numPr>
        <w:ind w:left="0" w:hanging="284"/>
        <w:jc w:val="both"/>
        <w:rPr>
          <w:szCs w:val="20"/>
          <w:lang w:val="en-US"/>
        </w:rPr>
      </w:pPr>
      <w:bookmarkStart w:id="392"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392"/>
    </w:p>
    <w:p w14:paraId="17CD8AE6" w14:textId="2CB34CE7" w:rsidR="002D7DDD" w:rsidRPr="00EA1A8B" w:rsidRDefault="003A5855" w:rsidP="00C33841">
      <w:pPr>
        <w:pStyle w:val="References"/>
        <w:numPr>
          <w:ilvl w:val="0"/>
          <w:numId w:val="1"/>
        </w:numPr>
        <w:ind w:left="0" w:hanging="284"/>
        <w:jc w:val="both"/>
        <w:rPr>
          <w:szCs w:val="20"/>
          <w:lang w:val="en-US"/>
        </w:rPr>
      </w:pPr>
      <w:bookmarkStart w:id="393"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393"/>
      <w:r w:rsidR="007103FC" w:rsidRPr="00EA1A8B">
        <w:rPr>
          <w:szCs w:val="20"/>
          <w:lang w:val="en-US"/>
        </w:rPr>
        <w:t>.</w:t>
      </w:r>
    </w:p>
    <w:p w14:paraId="76ECAB24" w14:textId="159B442C" w:rsidR="000157FD" w:rsidRPr="00EA1A8B" w:rsidRDefault="000157FD" w:rsidP="00C33841">
      <w:pPr>
        <w:pStyle w:val="References"/>
        <w:numPr>
          <w:ilvl w:val="0"/>
          <w:numId w:val="1"/>
        </w:numPr>
        <w:ind w:left="0" w:hanging="284"/>
        <w:jc w:val="both"/>
        <w:rPr>
          <w:szCs w:val="20"/>
          <w:lang w:val="en-US"/>
        </w:rPr>
      </w:pPr>
      <w:bookmarkStart w:id="394"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394"/>
    </w:p>
    <w:p w14:paraId="0AAEED1A" w14:textId="47B1E12C" w:rsidR="001A3302" w:rsidRPr="00EA1A8B" w:rsidRDefault="007276CA" w:rsidP="00C33841">
      <w:pPr>
        <w:pStyle w:val="References"/>
        <w:numPr>
          <w:ilvl w:val="0"/>
          <w:numId w:val="1"/>
        </w:numPr>
        <w:ind w:left="0" w:hanging="284"/>
        <w:jc w:val="both"/>
        <w:rPr>
          <w:szCs w:val="20"/>
          <w:lang w:val="en-US"/>
        </w:rPr>
      </w:pPr>
      <w:bookmarkStart w:id="395"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395"/>
    </w:p>
    <w:p w14:paraId="4B92CAD5" w14:textId="4D6479AE" w:rsidR="001A3302" w:rsidRPr="00EA1A8B" w:rsidRDefault="001A3302" w:rsidP="00C33841">
      <w:pPr>
        <w:pStyle w:val="References"/>
        <w:numPr>
          <w:ilvl w:val="0"/>
          <w:numId w:val="1"/>
        </w:numPr>
        <w:ind w:left="0" w:hanging="284"/>
        <w:jc w:val="both"/>
        <w:rPr>
          <w:szCs w:val="20"/>
          <w:lang w:val="en-US"/>
        </w:rPr>
      </w:pPr>
      <w:bookmarkStart w:id="396"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96"/>
    </w:p>
    <w:p w14:paraId="78427089" w14:textId="3FA757F8" w:rsidR="007276CA" w:rsidRPr="00EA1A8B" w:rsidRDefault="007276CA" w:rsidP="00C33841">
      <w:pPr>
        <w:pStyle w:val="References"/>
        <w:numPr>
          <w:ilvl w:val="0"/>
          <w:numId w:val="1"/>
        </w:numPr>
        <w:ind w:left="0" w:hanging="284"/>
        <w:jc w:val="both"/>
        <w:rPr>
          <w:szCs w:val="20"/>
          <w:lang w:val="en-US"/>
        </w:rPr>
      </w:pPr>
      <w:bookmarkStart w:id="397"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97"/>
    </w:p>
    <w:p w14:paraId="34B7AA05" w14:textId="5CF0C6E7" w:rsidR="00892189" w:rsidRPr="00EA1A8B" w:rsidRDefault="00892189" w:rsidP="00C33841">
      <w:pPr>
        <w:pStyle w:val="References"/>
        <w:numPr>
          <w:ilvl w:val="0"/>
          <w:numId w:val="1"/>
        </w:numPr>
        <w:ind w:left="0" w:hanging="284"/>
        <w:jc w:val="both"/>
        <w:rPr>
          <w:szCs w:val="20"/>
          <w:lang w:val="en-US"/>
        </w:rPr>
      </w:pPr>
      <w:bookmarkStart w:id="398"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98"/>
    </w:p>
    <w:p w14:paraId="2CFF3F10" w14:textId="3192C2AF" w:rsidR="005B3C3E" w:rsidRPr="00EA1A8B" w:rsidRDefault="00892189" w:rsidP="00C33841">
      <w:pPr>
        <w:pStyle w:val="References"/>
        <w:numPr>
          <w:ilvl w:val="0"/>
          <w:numId w:val="1"/>
        </w:numPr>
        <w:ind w:left="0" w:hanging="284"/>
        <w:jc w:val="both"/>
        <w:rPr>
          <w:szCs w:val="20"/>
          <w:lang w:val="en-US"/>
        </w:rPr>
      </w:pPr>
      <w:bookmarkStart w:id="399"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99"/>
    </w:p>
    <w:p w14:paraId="6A9864B0" w14:textId="2ABE21F5" w:rsidR="005B3C3E" w:rsidRPr="00EA1A8B" w:rsidRDefault="005B3C3E" w:rsidP="00C33841">
      <w:pPr>
        <w:pStyle w:val="References"/>
        <w:numPr>
          <w:ilvl w:val="0"/>
          <w:numId w:val="1"/>
        </w:numPr>
        <w:ind w:left="0" w:hanging="284"/>
        <w:jc w:val="both"/>
        <w:rPr>
          <w:szCs w:val="20"/>
          <w:lang w:val="en-US"/>
        </w:rPr>
      </w:pPr>
      <w:bookmarkStart w:id="400"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400"/>
    </w:p>
    <w:p w14:paraId="258D58B8" w14:textId="75891B7B" w:rsidR="00E3254D" w:rsidRPr="00EA1A8B" w:rsidRDefault="00E3254D" w:rsidP="00C33841">
      <w:pPr>
        <w:pStyle w:val="References"/>
        <w:numPr>
          <w:ilvl w:val="0"/>
          <w:numId w:val="1"/>
        </w:numPr>
        <w:ind w:left="0" w:hanging="284"/>
        <w:jc w:val="both"/>
        <w:rPr>
          <w:szCs w:val="20"/>
          <w:lang w:val="en-US"/>
        </w:rPr>
      </w:pPr>
      <w:bookmarkStart w:id="401"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401"/>
    </w:p>
    <w:p w14:paraId="00604E99" w14:textId="5871C573" w:rsidR="00FF6C1E" w:rsidRPr="00EA1A8B" w:rsidRDefault="00F15535" w:rsidP="00C33841">
      <w:pPr>
        <w:pStyle w:val="References"/>
        <w:numPr>
          <w:ilvl w:val="0"/>
          <w:numId w:val="1"/>
        </w:numPr>
        <w:ind w:left="0" w:hanging="284"/>
        <w:jc w:val="both"/>
        <w:rPr>
          <w:szCs w:val="20"/>
          <w:lang w:val="en-US"/>
        </w:rPr>
      </w:pPr>
      <w:bookmarkStart w:id="402"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402"/>
    </w:p>
    <w:p w14:paraId="530D9331" w14:textId="7ED90556" w:rsidR="00FF6C1E" w:rsidRPr="00EA1A8B" w:rsidRDefault="00FF6C1E" w:rsidP="00C33841">
      <w:pPr>
        <w:pStyle w:val="References"/>
        <w:numPr>
          <w:ilvl w:val="0"/>
          <w:numId w:val="1"/>
        </w:numPr>
        <w:ind w:left="0" w:hanging="284"/>
        <w:jc w:val="both"/>
        <w:rPr>
          <w:szCs w:val="20"/>
          <w:lang w:val="en-US"/>
        </w:rPr>
      </w:pPr>
      <w:bookmarkStart w:id="403" w:name="_Ref21370595"/>
      <w:r w:rsidRPr="00EA1A8B">
        <w:rPr>
          <w:szCs w:val="20"/>
          <w:lang w:val="en-US"/>
        </w:rPr>
        <w:t>ASCE 41-13.</w:t>
      </w:r>
      <w:bookmarkStart w:id="404" w:name="_Hlk531159251"/>
      <w:r w:rsidRPr="00EA1A8B">
        <w:rPr>
          <w:szCs w:val="20"/>
          <w:lang w:val="en-US"/>
        </w:rPr>
        <w:t xml:space="preserve"> Seismic Evaluation and Retrofit Rehabilitation of Existing Buildings</w:t>
      </w:r>
      <w:bookmarkEnd w:id="404"/>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403"/>
    </w:p>
    <w:p w14:paraId="6C3340B5" w14:textId="02A222A9" w:rsidR="005C7ADA" w:rsidRPr="00EA1A8B" w:rsidRDefault="005C7ADA" w:rsidP="00C33841">
      <w:pPr>
        <w:pStyle w:val="References"/>
        <w:numPr>
          <w:ilvl w:val="0"/>
          <w:numId w:val="1"/>
        </w:numPr>
        <w:ind w:left="0" w:hanging="284"/>
        <w:jc w:val="both"/>
        <w:rPr>
          <w:szCs w:val="20"/>
          <w:lang w:val="en-US"/>
        </w:rPr>
      </w:pPr>
      <w:bookmarkStart w:id="405"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405"/>
    </w:p>
    <w:p w14:paraId="0B12FD51" w14:textId="70FF5F3D" w:rsidR="007D716F" w:rsidRPr="00EA1A8B" w:rsidRDefault="007D716F" w:rsidP="00C33841">
      <w:pPr>
        <w:pStyle w:val="References"/>
        <w:numPr>
          <w:ilvl w:val="0"/>
          <w:numId w:val="1"/>
        </w:numPr>
        <w:ind w:left="0" w:hanging="284"/>
        <w:jc w:val="both"/>
        <w:rPr>
          <w:rFonts w:cs="Times New Roman"/>
          <w:szCs w:val="20"/>
          <w:lang w:val="en-US"/>
        </w:rPr>
      </w:pPr>
      <w:bookmarkStart w:id="406"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06"/>
    </w:p>
    <w:p w14:paraId="337071E3" w14:textId="2A065D04" w:rsidR="00860779" w:rsidRPr="00EA1A8B" w:rsidRDefault="00860779" w:rsidP="00C33841">
      <w:pPr>
        <w:pStyle w:val="References"/>
        <w:numPr>
          <w:ilvl w:val="0"/>
          <w:numId w:val="1"/>
        </w:numPr>
        <w:ind w:left="0" w:hanging="284"/>
        <w:jc w:val="both"/>
        <w:rPr>
          <w:rFonts w:cs="Times New Roman"/>
          <w:szCs w:val="20"/>
          <w:lang w:val="en-US"/>
        </w:rPr>
      </w:pPr>
      <w:bookmarkStart w:id="407"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07"/>
    </w:p>
    <w:p w14:paraId="79C06694" w14:textId="647C377B" w:rsidR="006B5B6B" w:rsidRPr="00EA1A8B" w:rsidRDefault="006B5B6B" w:rsidP="00C33841">
      <w:pPr>
        <w:pStyle w:val="References"/>
        <w:numPr>
          <w:ilvl w:val="0"/>
          <w:numId w:val="1"/>
        </w:numPr>
        <w:ind w:left="0" w:hanging="284"/>
        <w:jc w:val="both"/>
        <w:rPr>
          <w:rFonts w:cs="Times New Roman"/>
          <w:szCs w:val="20"/>
          <w:lang w:val="en-US"/>
        </w:rPr>
      </w:pPr>
      <w:bookmarkStart w:id="408"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08"/>
    </w:p>
    <w:p w14:paraId="6EA870EC" w14:textId="68935E12" w:rsidR="009C7F0F" w:rsidRPr="00EA1A8B" w:rsidRDefault="008C17FA" w:rsidP="00C33841">
      <w:pPr>
        <w:pStyle w:val="References"/>
        <w:numPr>
          <w:ilvl w:val="0"/>
          <w:numId w:val="1"/>
        </w:numPr>
        <w:ind w:left="0" w:hanging="284"/>
        <w:jc w:val="both"/>
        <w:rPr>
          <w:rFonts w:cs="Times New Roman"/>
          <w:szCs w:val="20"/>
          <w:lang w:val="en-US"/>
        </w:rPr>
      </w:pPr>
      <w:bookmarkStart w:id="409" w:name="_Ref37585640"/>
      <w:proofErr w:type="spellStart"/>
      <w:r w:rsidRPr="00EA1A8B">
        <w:rPr>
          <w:rFonts w:cs="Times New Roman"/>
          <w:szCs w:val="20"/>
          <w:lang w:val="en-US"/>
        </w:rPr>
        <w:lastRenderedPageBreak/>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09"/>
    </w:p>
    <w:p w14:paraId="295E67FF" w14:textId="15F2AA67" w:rsidR="00395934" w:rsidRPr="00EA1A8B" w:rsidRDefault="009C7F0F" w:rsidP="00395934">
      <w:pPr>
        <w:pStyle w:val="References"/>
        <w:numPr>
          <w:ilvl w:val="0"/>
          <w:numId w:val="1"/>
        </w:numPr>
        <w:ind w:left="0" w:hanging="284"/>
        <w:jc w:val="both"/>
        <w:rPr>
          <w:rFonts w:cs="Times New Roman"/>
          <w:szCs w:val="20"/>
          <w:lang w:val="en-US"/>
        </w:rPr>
      </w:pPr>
      <w:bookmarkStart w:id="410"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10"/>
      <w:r w:rsidR="00F02A66" w:rsidRPr="00EA1A8B">
        <w:rPr>
          <w:rFonts w:cs="Times New Roman"/>
          <w:szCs w:val="20"/>
          <w:lang w:val="en-US"/>
        </w:rPr>
        <w:t xml:space="preserve">; </w:t>
      </w:r>
      <w:hyperlink r:id="rId28"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9C65EEF" w:rsidR="00395934" w:rsidRPr="00EA1A8B" w:rsidRDefault="00395934" w:rsidP="00395934">
      <w:pPr>
        <w:pStyle w:val="References"/>
        <w:numPr>
          <w:ilvl w:val="0"/>
          <w:numId w:val="1"/>
        </w:numPr>
        <w:ind w:left="0" w:hanging="284"/>
        <w:jc w:val="both"/>
        <w:rPr>
          <w:rFonts w:cs="Times New Roman"/>
          <w:szCs w:val="20"/>
          <w:lang w:val="en-US"/>
        </w:rPr>
      </w:pPr>
      <w:bookmarkStart w:id="411"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11"/>
      <w:r w:rsidR="00A24162" w:rsidRPr="00EA1A8B">
        <w:rPr>
          <w:rFonts w:cs="Times New Roman"/>
          <w:szCs w:val="20"/>
          <w:lang w:val="en-US"/>
        </w:rPr>
        <w:t xml:space="preserve"> https://doi.org/10.1016/j.jcsr.2021.106589.</w:t>
      </w:r>
    </w:p>
    <w:p w14:paraId="0414C4C5" w14:textId="772C2DB3" w:rsidR="00E00B41" w:rsidRPr="00EA1A8B" w:rsidRDefault="00E00B41" w:rsidP="00C33841">
      <w:pPr>
        <w:pStyle w:val="References"/>
        <w:numPr>
          <w:ilvl w:val="0"/>
          <w:numId w:val="1"/>
        </w:numPr>
        <w:ind w:left="0" w:hanging="284"/>
        <w:jc w:val="both"/>
        <w:rPr>
          <w:rFonts w:cs="Times New Roman"/>
          <w:szCs w:val="20"/>
          <w:lang w:val="en-US"/>
        </w:rPr>
      </w:pPr>
      <w:bookmarkStart w:id="412"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12"/>
    </w:p>
    <w:p w14:paraId="7B5614A7" w14:textId="0BB3E5B5" w:rsidR="00995A43" w:rsidRPr="00EA1A8B" w:rsidRDefault="00995A43" w:rsidP="00C33841">
      <w:pPr>
        <w:pStyle w:val="References"/>
        <w:numPr>
          <w:ilvl w:val="0"/>
          <w:numId w:val="1"/>
        </w:numPr>
        <w:ind w:left="0" w:hanging="284"/>
        <w:jc w:val="both"/>
        <w:rPr>
          <w:rFonts w:cs="Times New Roman"/>
          <w:szCs w:val="20"/>
          <w:lang w:val="en-US"/>
        </w:rPr>
      </w:pPr>
      <w:bookmarkStart w:id="413"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13"/>
    </w:p>
    <w:p w14:paraId="4EFD0E9D" w14:textId="279F0939" w:rsidR="00A02BA1" w:rsidRPr="00EA1A8B" w:rsidRDefault="00A02BA1" w:rsidP="00C33841">
      <w:pPr>
        <w:pStyle w:val="References"/>
        <w:numPr>
          <w:ilvl w:val="0"/>
          <w:numId w:val="1"/>
        </w:numPr>
        <w:ind w:left="0" w:hanging="284"/>
        <w:jc w:val="both"/>
        <w:rPr>
          <w:rFonts w:cs="Times New Roman"/>
          <w:szCs w:val="20"/>
          <w:lang w:val="en-US"/>
        </w:rPr>
      </w:pPr>
      <w:bookmarkStart w:id="414"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14"/>
    </w:p>
    <w:p w14:paraId="6EF136BD" w14:textId="08E9B007" w:rsidR="00A02BA1" w:rsidRPr="00EA1A8B" w:rsidRDefault="00A02BA1" w:rsidP="00C33841">
      <w:pPr>
        <w:pStyle w:val="References"/>
        <w:numPr>
          <w:ilvl w:val="0"/>
          <w:numId w:val="1"/>
        </w:numPr>
        <w:ind w:left="0" w:hanging="284"/>
        <w:jc w:val="both"/>
        <w:rPr>
          <w:rFonts w:cs="Times New Roman"/>
          <w:szCs w:val="20"/>
          <w:lang w:val="en-US"/>
        </w:rPr>
      </w:pPr>
      <w:bookmarkStart w:id="415"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415"/>
      <w:r w:rsidR="007103FC" w:rsidRPr="00EA1A8B">
        <w:rPr>
          <w:rFonts w:cs="Times New Roman"/>
          <w:szCs w:val="20"/>
          <w:lang w:val="en-US"/>
        </w:rPr>
        <w:t>.</w:t>
      </w:r>
    </w:p>
    <w:p w14:paraId="11AC9CC9" w14:textId="5A6F684E" w:rsidR="00C91883" w:rsidRPr="00EA1A8B" w:rsidRDefault="00C91883" w:rsidP="00C33841">
      <w:pPr>
        <w:pStyle w:val="References"/>
        <w:numPr>
          <w:ilvl w:val="0"/>
          <w:numId w:val="1"/>
        </w:numPr>
        <w:ind w:left="0" w:hanging="284"/>
        <w:jc w:val="both"/>
        <w:rPr>
          <w:szCs w:val="20"/>
          <w:lang w:val="en-US"/>
        </w:rPr>
      </w:pPr>
      <w:bookmarkStart w:id="416"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416"/>
    </w:p>
    <w:p w14:paraId="1C433705" w14:textId="6A3E85EF" w:rsidR="00995A43" w:rsidRPr="00EA1A8B" w:rsidRDefault="00C91883" w:rsidP="00C33841">
      <w:pPr>
        <w:pStyle w:val="References"/>
        <w:numPr>
          <w:ilvl w:val="0"/>
          <w:numId w:val="1"/>
        </w:numPr>
        <w:ind w:left="0" w:hanging="284"/>
        <w:jc w:val="both"/>
        <w:rPr>
          <w:szCs w:val="20"/>
          <w:lang w:val="en-US"/>
        </w:rPr>
      </w:pPr>
      <w:bookmarkStart w:id="417"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417"/>
    </w:p>
    <w:p w14:paraId="2E7EDE58" w14:textId="76239529" w:rsidR="00952C31" w:rsidRPr="00EA1A8B" w:rsidRDefault="00952C31" w:rsidP="00C33841">
      <w:pPr>
        <w:pStyle w:val="References"/>
        <w:numPr>
          <w:ilvl w:val="0"/>
          <w:numId w:val="1"/>
        </w:numPr>
        <w:ind w:left="0" w:hanging="284"/>
        <w:jc w:val="both"/>
        <w:rPr>
          <w:szCs w:val="20"/>
          <w:lang w:val="en-US"/>
        </w:rPr>
      </w:pPr>
      <w:bookmarkStart w:id="418"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418"/>
    </w:p>
    <w:p w14:paraId="72E8BE7D" w14:textId="1FE12AFC" w:rsidR="00E92F3A" w:rsidRPr="00EA1A8B" w:rsidRDefault="00E92F3A" w:rsidP="00C33841">
      <w:pPr>
        <w:pStyle w:val="References"/>
        <w:numPr>
          <w:ilvl w:val="0"/>
          <w:numId w:val="1"/>
        </w:numPr>
        <w:ind w:left="0" w:hanging="284"/>
        <w:jc w:val="both"/>
        <w:rPr>
          <w:szCs w:val="20"/>
          <w:lang w:val="en-US"/>
        </w:rPr>
      </w:pPr>
      <w:bookmarkStart w:id="419"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419"/>
    </w:p>
    <w:p w14:paraId="4CF479E0" w14:textId="63968EBF" w:rsidR="00D2206F" w:rsidRPr="00EA1A8B" w:rsidRDefault="00D2206F" w:rsidP="00C33841">
      <w:pPr>
        <w:pStyle w:val="References"/>
        <w:numPr>
          <w:ilvl w:val="0"/>
          <w:numId w:val="1"/>
        </w:numPr>
        <w:ind w:left="0" w:hanging="284"/>
        <w:jc w:val="both"/>
        <w:rPr>
          <w:szCs w:val="20"/>
          <w:lang w:val="en-US"/>
        </w:rPr>
      </w:pPr>
      <w:bookmarkStart w:id="420"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420"/>
    </w:p>
    <w:p w14:paraId="339B0832" w14:textId="2B6E6A4E" w:rsidR="00D2206F" w:rsidRPr="00EA1A8B" w:rsidRDefault="00D2206F" w:rsidP="00C33841">
      <w:pPr>
        <w:pStyle w:val="References"/>
        <w:numPr>
          <w:ilvl w:val="0"/>
          <w:numId w:val="1"/>
        </w:numPr>
        <w:ind w:left="0" w:hanging="284"/>
        <w:jc w:val="both"/>
        <w:rPr>
          <w:szCs w:val="20"/>
          <w:lang w:val="en-US"/>
        </w:rPr>
      </w:pPr>
      <w:bookmarkStart w:id="421"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421"/>
    </w:p>
    <w:p w14:paraId="66A6F1BA" w14:textId="593EA776" w:rsidR="00994B3B" w:rsidRPr="00EA1A8B" w:rsidRDefault="00994B3B" w:rsidP="00C33841">
      <w:pPr>
        <w:pStyle w:val="References"/>
        <w:numPr>
          <w:ilvl w:val="0"/>
          <w:numId w:val="1"/>
        </w:numPr>
        <w:ind w:left="0" w:hanging="284"/>
        <w:jc w:val="both"/>
        <w:rPr>
          <w:szCs w:val="20"/>
          <w:lang w:val="en-US"/>
        </w:rPr>
      </w:pPr>
      <w:bookmarkStart w:id="422"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422"/>
    </w:p>
    <w:p w14:paraId="0DB77FB1" w14:textId="2F420086" w:rsidR="00D2206F" w:rsidRPr="00EA1A8B" w:rsidRDefault="00805863" w:rsidP="00C33841">
      <w:pPr>
        <w:pStyle w:val="References"/>
        <w:numPr>
          <w:ilvl w:val="0"/>
          <w:numId w:val="1"/>
        </w:numPr>
        <w:ind w:left="0" w:hanging="284"/>
        <w:jc w:val="both"/>
        <w:rPr>
          <w:szCs w:val="20"/>
          <w:lang w:val="en-US"/>
        </w:rPr>
      </w:pPr>
      <w:bookmarkStart w:id="423"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423"/>
    </w:p>
    <w:p w14:paraId="015E5441" w14:textId="3E12EC83" w:rsidR="00962767" w:rsidRPr="00EA1A8B" w:rsidRDefault="00962767" w:rsidP="00962767">
      <w:pPr>
        <w:pStyle w:val="References"/>
        <w:numPr>
          <w:ilvl w:val="0"/>
          <w:numId w:val="1"/>
        </w:numPr>
        <w:ind w:left="0" w:hanging="284"/>
        <w:jc w:val="both"/>
        <w:rPr>
          <w:szCs w:val="20"/>
          <w:lang w:val="en-US"/>
        </w:rPr>
      </w:pPr>
      <w:bookmarkStart w:id="424" w:name="_Ref21353820"/>
      <w:r w:rsidRPr="00EA1A8B">
        <w:rPr>
          <w:szCs w:val="20"/>
          <w:lang w:val="en-US"/>
        </w:rPr>
        <w:t xml:space="preserve">Jeon J-S, Lowes LN, DesRoches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424"/>
    </w:p>
    <w:p w14:paraId="564C936F" w14:textId="784B98C5" w:rsidR="007B049C" w:rsidRPr="00EA1A8B" w:rsidRDefault="007B049C" w:rsidP="00C33841">
      <w:pPr>
        <w:pStyle w:val="References"/>
        <w:numPr>
          <w:ilvl w:val="0"/>
          <w:numId w:val="1"/>
        </w:numPr>
        <w:ind w:left="0" w:hanging="284"/>
        <w:jc w:val="both"/>
        <w:rPr>
          <w:szCs w:val="20"/>
          <w:lang w:val="en-US"/>
        </w:rPr>
      </w:pPr>
      <w:bookmarkStart w:id="425"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425"/>
    </w:p>
    <w:p w14:paraId="3FDF67E1" w14:textId="3F17284C" w:rsidR="00270FDC" w:rsidRPr="00EA1A8B" w:rsidRDefault="00270FDC" w:rsidP="00C33841">
      <w:pPr>
        <w:pStyle w:val="References"/>
        <w:numPr>
          <w:ilvl w:val="0"/>
          <w:numId w:val="1"/>
        </w:numPr>
        <w:ind w:left="0" w:hanging="284"/>
        <w:jc w:val="both"/>
        <w:rPr>
          <w:szCs w:val="20"/>
          <w:lang w:val="en-US"/>
        </w:rPr>
      </w:pPr>
      <w:bookmarkStart w:id="426"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426"/>
    </w:p>
    <w:p w14:paraId="2B143C2B" w14:textId="6901B9D4" w:rsidR="00556409" w:rsidRPr="00EA1A8B" w:rsidRDefault="00522864" w:rsidP="00C33841">
      <w:pPr>
        <w:pStyle w:val="References"/>
        <w:numPr>
          <w:ilvl w:val="0"/>
          <w:numId w:val="1"/>
        </w:numPr>
        <w:ind w:left="0" w:hanging="284"/>
        <w:jc w:val="both"/>
        <w:rPr>
          <w:szCs w:val="20"/>
          <w:lang w:val="en-US"/>
        </w:rPr>
      </w:pPr>
      <w:bookmarkStart w:id="427"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427"/>
    </w:p>
    <w:p w14:paraId="7B6C2DD8" w14:textId="55986DBD" w:rsidR="005C42AE" w:rsidRPr="00EA1A8B" w:rsidRDefault="005C42AE" w:rsidP="00C33841">
      <w:pPr>
        <w:pStyle w:val="References"/>
        <w:numPr>
          <w:ilvl w:val="0"/>
          <w:numId w:val="1"/>
        </w:numPr>
        <w:ind w:left="0" w:hanging="284"/>
        <w:jc w:val="both"/>
        <w:rPr>
          <w:szCs w:val="20"/>
          <w:lang w:val="en-US"/>
        </w:rPr>
      </w:pPr>
      <w:bookmarkStart w:id="428"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428"/>
    </w:p>
    <w:p w14:paraId="06FB723C" w14:textId="197FF2D5" w:rsidR="00402098" w:rsidRPr="00EA1A8B" w:rsidRDefault="00402098" w:rsidP="00C33841">
      <w:pPr>
        <w:pStyle w:val="References"/>
        <w:numPr>
          <w:ilvl w:val="0"/>
          <w:numId w:val="1"/>
        </w:numPr>
        <w:ind w:left="0" w:hanging="284"/>
        <w:jc w:val="both"/>
        <w:rPr>
          <w:szCs w:val="20"/>
          <w:lang w:val="en-US"/>
        </w:rPr>
      </w:pPr>
      <w:bookmarkStart w:id="429" w:name="_Ref57014189"/>
      <w:r w:rsidRPr="00EA1A8B">
        <w:rPr>
          <w:szCs w:val="20"/>
          <w:lang w:val="en-US"/>
        </w:rPr>
        <w:t>USGS. Design Ground Motions. &lt;</w:t>
      </w:r>
      <w:bookmarkStart w:id="430"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430"/>
      <w:r w:rsidRPr="00EA1A8B">
        <w:rPr>
          <w:color w:val="0000FF"/>
          <w:szCs w:val="20"/>
          <w:lang w:val="en-US"/>
        </w:rPr>
        <w:fldChar w:fldCharType="end"/>
      </w:r>
      <w:r w:rsidRPr="00EA1A8B">
        <w:rPr>
          <w:szCs w:val="20"/>
          <w:lang w:val="en-US"/>
        </w:rPr>
        <w:t>&gt; (Nov. 21, 2020).</w:t>
      </w:r>
      <w:bookmarkEnd w:id="429"/>
    </w:p>
    <w:p w14:paraId="533A0F71" w14:textId="743FDC1C" w:rsidR="00402098" w:rsidRPr="00EA1A8B" w:rsidRDefault="00402098" w:rsidP="00C33841">
      <w:pPr>
        <w:pStyle w:val="References"/>
        <w:numPr>
          <w:ilvl w:val="0"/>
          <w:numId w:val="1"/>
        </w:numPr>
        <w:ind w:left="0" w:hanging="284"/>
        <w:jc w:val="both"/>
        <w:rPr>
          <w:szCs w:val="20"/>
          <w:lang w:val="en-US"/>
        </w:rPr>
      </w:pPr>
      <w:bookmarkStart w:id="431"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431"/>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y Ghosh" w:date="2022-03-01T00:48:00Z" w:initials="JG">
    <w:p w14:paraId="62640362" w14:textId="77777777" w:rsidR="0051130C" w:rsidRDefault="0051130C" w:rsidP="00190780">
      <w:pPr>
        <w:pStyle w:val="CommentText"/>
      </w:pPr>
      <w:r>
        <w:rPr>
          <w:rStyle w:val="CommentReference"/>
        </w:rPr>
        <w:annotationRef/>
      </w:r>
      <w:r>
        <w:rPr>
          <w:lang w:val="en-IN"/>
        </w:rPr>
        <w:t>Fine with this order of authors. While we are using some of the models developed by Needhi in the other EESD paper and citing it in this manuscript, only those authors actively contributing to this study should be included. This is customary</w:t>
      </w:r>
    </w:p>
  </w:comment>
  <w:comment w:id="14" w:author="Devang Lad" w:date="2022-02-22T05:06:00Z" w:initials="DL">
    <w:p w14:paraId="664EFB36" w14:textId="31E2AFCD" w:rsidR="0051130C" w:rsidRDefault="0051130C">
      <w:pPr>
        <w:pStyle w:val="CommentText"/>
      </w:pPr>
      <w:r>
        <w:rPr>
          <w:rStyle w:val="CommentReference"/>
        </w:rPr>
        <w:annotationRef/>
      </w:r>
      <w:r>
        <w:t>The words in Bold represent the flow of the section</w:t>
      </w:r>
    </w:p>
  </w:comment>
  <w:comment w:id="13" w:author="Jay Ghosh" w:date="2022-03-01T00:14:00Z" w:initials="JG">
    <w:p w14:paraId="35694D92" w14:textId="77777777" w:rsidR="0051130C" w:rsidRDefault="0051130C" w:rsidP="00190780">
      <w:pPr>
        <w:pStyle w:val="CommentText"/>
      </w:pPr>
      <w:r>
        <w:rPr>
          <w:rStyle w:val="CommentReference"/>
        </w:rPr>
        <w:annotationRef/>
      </w:r>
      <w:r>
        <w:rPr>
          <w:lang w:val="en-IN"/>
        </w:rPr>
        <w:t xml:space="preserve">Combine. Both lines are talking about the same idea. </w:t>
      </w:r>
    </w:p>
  </w:comment>
  <w:comment w:id="16" w:author="Jay Ghosh" w:date="2022-03-01T00:16:00Z" w:initials="JG">
    <w:p w14:paraId="2460FD77" w14:textId="77777777" w:rsidR="0051130C" w:rsidRDefault="0051130C" w:rsidP="00190780">
      <w:pPr>
        <w:pStyle w:val="CommentText"/>
      </w:pPr>
      <w:r>
        <w:rPr>
          <w:rStyle w:val="CommentReference"/>
        </w:rPr>
        <w:annotationRef/>
      </w:r>
      <w:r>
        <w:rPr>
          <w:lang w:val="en-IN"/>
        </w:rPr>
        <w:t xml:space="preserve">Why just Japan? Perhaps better to provide a more general statement and cite literature that report losses - mainly reinsurance companies </w:t>
      </w:r>
    </w:p>
  </w:comment>
  <w:comment w:id="17" w:author="Jay Ghosh" w:date="2022-03-01T00:15:00Z" w:initials="JG">
    <w:p w14:paraId="2710E3BF" w14:textId="37E87F32" w:rsidR="0051130C" w:rsidRDefault="0051130C" w:rsidP="00190780">
      <w:pPr>
        <w:pStyle w:val="CommentText"/>
      </w:pPr>
      <w:r>
        <w:rPr>
          <w:rStyle w:val="CommentReference"/>
        </w:rPr>
        <w:annotationRef/>
      </w:r>
      <w:r>
        <w:rPr>
          <w:lang w:val="en-IN"/>
        </w:rPr>
        <w:t>Informal word. Replace</w:t>
      </w:r>
    </w:p>
  </w:comment>
  <w:comment w:id="20" w:author="Jay Ghosh" w:date="2022-03-01T00:19:00Z" w:initials="JG">
    <w:p w14:paraId="780855BE" w14:textId="77777777" w:rsidR="0051130C" w:rsidRDefault="0051130C" w:rsidP="00190780">
      <w:pPr>
        <w:pStyle w:val="CommentText"/>
      </w:pPr>
      <w:r>
        <w:rPr>
          <w:rStyle w:val="CommentReference"/>
        </w:rPr>
        <w:annotationRef/>
      </w:r>
      <w:r>
        <w:rPr>
          <w:lang w:val="en-IN"/>
        </w:rPr>
        <w:t>Corrosion comes out of the blue. Consider adding a statement along the lines "In addition to seismic threats several structure and infrastructure systems are also exposed to unfavorable environmental conditions" …. Also you should talk about why corrosion is most important, because structures may undergo many other forms of deterioration</w:t>
      </w:r>
    </w:p>
  </w:comment>
  <w:comment w:id="21" w:author="Jay Ghosh" w:date="2022-03-01T00:22:00Z" w:initials="JG">
    <w:p w14:paraId="600C987F" w14:textId="77777777" w:rsidR="0051130C" w:rsidRDefault="0051130C" w:rsidP="00190780">
      <w:pPr>
        <w:pStyle w:val="CommentText"/>
      </w:pPr>
      <w:r>
        <w:rPr>
          <w:rStyle w:val="CommentReference"/>
        </w:rPr>
        <w:annotationRef/>
      </w:r>
      <w:r>
        <w:rPr>
          <w:lang w:val="en-IN"/>
        </w:rPr>
        <w:t xml:space="preserve">No. Think of writing something along the lines - "While substantial literature on the seismic performance of deteriorating bridges is available in literature, similar studies on building structures are still at its infancy".Such statements will lead you to your study. </w:t>
      </w:r>
    </w:p>
  </w:comment>
  <w:comment w:id="22" w:author="Jay Ghosh" w:date="2022-03-01T00:27:00Z" w:initials="JG">
    <w:p w14:paraId="577B8C01" w14:textId="77777777" w:rsidR="0051130C" w:rsidRDefault="0051130C" w:rsidP="00190780">
      <w:pPr>
        <w:pStyle w:val="CommentText"/>
      </w:pPr>
      <w:r>
        <w:rPr>
          <w:rStyle w:val="CommentReference"/>
        </w:rPr>
        <w:annotationRef/>
      </w:r>
      <w:r>
        <w:rPr>
          <w:lang w:val="en-IN"/>
        </w:rPr>
        <w:t xml:space="preserve">Several of these statements are applicable to both buildings and bridges. You can think of presenting this first, and then talk about that a lot of work has been done on bridges, yet not much on buildings. Then it is VERY important to highlight that why one needs to focus on buildings? One reason can be that the buildings house many residents, so the stakes are high for a building collapse. Also, buildings host important agencies, so business interruption is a problem. Think along such reasons… </w:t>
      </w:r>
    </w:p>
  </w:comment>
  <w:comment w:id="24" w:author="Jay Ghosh" w:date="2022-03-01T00:36:00Z" w:initials="JG">
    <w:p w14:paraId="14B5F288" w14:textId="77777777" w:rsidR="0051130C" w:rsidRDefault="0051130C" w:rsidP="00190780">
      <w:pPr>
        <w:pStyle w:val="CommentText"/>
      </w:pPr>
      <w:r>
        <w:rPr>
          <w:rStyle w:val="CommentReference"/>
        </w:rPr>
        <w:annotationRef/>
      </w:r>
      <w:r>
        <w:rPr>
          <w:lang w:val="en-IN"/>
        </w:rPr>
        <w:t xml:space="preserve">No. Right before this you should discuss existing work on corroded buildings. See earlier comments on the flow in the introduction. Right after you talk about the importance of considering corrosion in RC structures, you must discuss existing literature. Then you expose the limitations in the existing literature. This is essentially finding the research gap. After that only you mention the contributions of THIS study. </w:t>
      </w:r>
    </w:p>
  </w:comment>
  <w:comment w:id="25" w:author="Jay Ghosh" w:date="2022-03-01T00:39:00Z" w:initials="JG">
    <w:p w14:paraId="23FEDE90" w14:textId="77777777" w:rsidR="0051130C" w:rsidRDefault="0051130C" w:rsidP="00190780">
      <w:pPr>
        <w:pStyle w:val="CommentText"/>
      </w:pPr>
      <w:r>
        <w:rPr>
          <w:rStyle w:val="CommentReference"/>
        </w:rPr>
        <w:annotationRef/>
      </w:r>
      <w:r>
        <w:rPr>
          <w:lang w:val="en-IN"/>
        </w:rPr>
        <w:t>Most of this is OK, but should come BEFORE the discussion on flexure-shear failure mode discussion (previous paragraph)</w:t>
      </w:r>
    </w:p>
  </w:comment>
  <w:comment w:id="27" w:author="Devang Lad" w:date="2022-02-22T05:05:00Z" w:initials="DL">
    <w:p w14:paraId="6B3D44B5" w14:textId="03AD0CE3" w:rsidR="0051130C" w:rsidRDefault="0051130C">
      <w:pPr>
        <w:pStyle w:val="CommentText"/>
      </w:pPr>
      <w:r>
        <w:rPr>
          <w:rStyle w:val="CommentReference"/>
        </w:rPr>
        <w:annotationRef/>
      </w:r>
      <w:r>
        <w:t>The sentences in blue – Not convinced and need suggestion for improvement</w:t>
      </w:r>
    </w:p>
  </w:comment>
  <w:comment w:id="26" w:author="Jay Ghosh" w:date="2022-03-01T00:43:00Z" w:initials="JG">
    <w:p w14:paraId="717CA0BC" w14:textId="77777777" w:rsidR="0051130C" w:rsidRDefault="0051130C" w:rsidP="00190780">
      <w:pPr>
        <w:pStyle w:val="CommentText"/>
      </w:pPr>
      <w:r>
        <w:rPr>
          <w:rStyle w:val="CommentReference"/>
        </w:rPr>
        <w:annotationRef/>
      </w:r>
      <w:r>
        <w:rPr>
          <w:lang w:val="en-IN"/>
        </w:rPr>
        <w:t xml:space="preserve">The flexure-shear discussion earlier comes here along with these statements to highlight the contribution of this paper as separate paragraph. I am still somehow missing to see the strongly worded contributions of this study. That will serve as a motivation to readers to go beyond the introduction and to actually read your paper. </w:t>
      </w:r>
    </w:p>
  </w:comment>
  <w:comment w:id="29" w:author="Jay Ghosh" w:date="2022-03-01T00:45:00Z" w:initials="JG">
    <w:p w14:paraId="12E3834C" w14:textId="77777777" w:rsidR="0051130C" w:rsidRDefault="0051130C" w:rsidP="00190780">
      <w:pPr>
        <w:pStyle w:val="CommentText"/>
      </w:pPr>
      <w:r>
        <w:rPr>
          <w:rStyle w:val="CommentReference"/>
        </w:rPr>
        <w:annotationRef/>
      </w:r>
      <w:r>
        <w:rPr>
          <w:lang w:val="en-IN"/>
        </w:rPr>
        <w:t>Include a roadmap to the paper as the last paragraph. Overall, aim the introduction to the paper as around 1450 to 1500 words. Presently it is 1100</w:t>
      </w:r>
    </w:p>
  </w:comment>
  <w:comment w:id="34" w:author="Shivang Shekhar" w:date="2022-03-13T22:18:00Z" w:initials="SS">
    <w:p w14:paraId="09FD0162" w14:textId="1B0D8BE6" w:rsidR="0051130C" w:rsidRDefault="0051130C">
      <w:pPr>
        <w:pStyle w:val="CommentText"/>
        <w:rPr>
          <w:rStyle w:val="CommentReference"/>
        </w:rPr>
      </w:pPr>
      <w:r>
        <w:rPr>
          <w:rStyle w:val="CommentReference"/>
        </w:rPr>
        <w:annotationRef/>
      </w:r>
      <w:r>
        <w:rPr>
          <w:rStyle w:val="CommentReference"/>
        </w:rPr>
        <w:t>Reframed See below</w:t>
      </w:r>
    </w:p>
    <w:p w14:paraId="55C44E3C" w14:textId="77777777" w:rsidR="0051130C" w:rsidRDefault="0051130C">
      <w:pPr>
        <w:pStyle w:val="CommentText"/>
        <w:rPr>
          <w:rStyle w:val="CommentReference"/>
        </w:rPr>
      </w:pPr>
    </w:p>
    <w:p w14:paraId="2A6D0D15" w14:textId="303C4BDB" w:rsidR="0051130C" w:rsidRDefault="0051130C">
      <w:pPr>
        <w:pStyle w:val="CommentText"/>
      </w:pPr>
      <w:r>
        <w:rPr>
          <w:rStyle w:val="CommentReference"/>
        </w:rPr>
        <w:t>Dollar loss and other aspects can be included in the introduction section.</w:t>
      </w:r>
    </w:p>
  </w:comment>
  <w:comment w:id="109" w:author="Lad, Devang" w:date="2022-02-24T13:04:00Z" w:initials="LD">
    <w:p w14:paraId="71A0599B" w14:textId="3D30AD1D" w:rsidR="0051130C" w:rsidRDefault="0051130C" w:rsidP="0077230D">
      <w:pPr>
        <w:pStyle w:val="CommentText"/>
      </w:pPr>
      <w:r>
        <w:rPr>
          <w:rStyle w:val="CommentReference"/>
        </w:rPr>
        <w:annotationRef/>
      </w:r>
      <w:r>
        <w:t>Almost copied. Need to change</w:t>
      </w:r>
    </w:p>
  </w:comment>
  <w:comment w:id="121" w:author="Shivang Shekhar" w:date="2022-03-13T23:46:00Z" w:initials="SS">
    <w:p w14:paraId="5597C680" w14:textId="74DE452D" w:rsidR="0051130C" w:rsidRDefault="0051130C">
      <w:pPr>
        <w:pStyle w:val="CommentText"/>
      </w:pPr>
      <w:r>
        <w:rPr>
          <w:rStyle w:val="CommentReference"/>
        </w:rPr>
        <w:annotationRef/>
      </w:r>
      <w:r>
        <w:t>I have added a representative figure…Improve the figure..show here columns, beams, and joints details</w:t>
      </w:r>
    </w:p>
  </w:comment>
  <w:comment w:id="132" w:author="Shivang Shekhar" w:date="2022-03-14T19:22:00Z" w:initials="SS">
    <w:p w14:paraId="1D08C842" w14:textId="560719AD" w:rsidR="0051130C" w:rsidRDefault="0051130C">
      <w:pPr>
        <w:pStyle w:val="CommentText"/>
      </w:pPr>
      <w:r>
        <w:rPr>
          <w:rStyle w:val="CommentReference"/>
        </w:rPr>
        <w:annotationRef/>
      </w:r>
      <w:r>
        <w:t>Insert Xt at kt</w:t>
      </w:r>
    </w:p>
  </w:comment>
  <w:comment w:id="261" w:author="Shivang Shekhar" w:date="2022-03-14T15:26:00Z" w:initials="SS">
    <w:p w14:paraId="1571B50B" w14:textId="463B2C14" w:rsidR="00831CB4" w:rsidRDefault="0051130C" w:rsidP="00831CB4">
      <w:pPr>
        <w:pStyle w:val="CommentText"/>
      </w:pPr>
      <w:r>
        <w:rPr>
          <w:rStyle w:val="CommentReference"/>
        </w:rPr>
        <w:annotationRef/>
      </w:r>
      <w:r w:rsidR="00831CB4">
        <w:rPr>
          <w:rStyle w:val="CommentReference"/>
        </w:rPr>
        <w:annotationRef/>
      </w:r>
      <w:r w:rsidR="00831CB4">
        <w:t>I have added a representative figure…</w:t>
      </w:r>
    </w:p>
    <w:p w14:paraId="4BD48031" w14:textId="7A292B21" w:rsidR="0051130C" w:rsidRDefault="0051130C">
      <w:pPr>
        <w:pStyle w:val="CommentText"/>
      </w:pPr>
      <w:r>
        <w:t xml:space="preserve">Update figure..include column shear springs and joint </w:t>
      </w:r>
      <w:r w:rsidR="00831CB4">
        <w:t>modelling and other details as per text</w:t>
      </w:r>
    </w:p>
  </w:comment>
  <w:comment w:id="263" w:author="Shivang Shekhar" w:date="2022-03-14T15:30:00Z" w:initials="SS">
    <w:p w14:paraId="60D47406" w14:textId="0BCF4B34" w:rsidR="0051130C" w:rsidRDefault="0051130C">
      <w:pPr>
        <w:pStyle w:val="CommentText"/>
      </w:pPr>
      <w:r>
        <w:rPr>
          <w:rStyle w:val="CommentReference"/>
        </w:rPr>
        <w:annotationRef/>
      </w:r>
      <w:r>
        <w:t>Insert Tab</w:t>
      </w:r>
    </w:p>
  </w:comment>
  <w:comment w:id="298" w:author="Shivang Shekhar" w:date="2022-03-14T15:30:00Z" w:initials="SS">
    <w:p w14:paraId="2A84CA41" w14:textId="3DBCC5E0" w:rsidR="0051130C" w:rsidRDefault="0051130C">
      <w:pPr>
        <w:pStyle w:val="CommentText"/>
      </w:pPr>
      <w:r>
        <w:rPr>
          <w:rStyle w:val="CommentReference"/>
        </w:rPr>
        <w:annotationRef/>
      </w:r>
      <w:r>
        <w:t>Insert TAB</w:t>
      </w:r>
    </w:p>
  </w:comment>
  <w:comment w:id="371" w:author="Shivang Shekhar" w:date="2022-03-13T22:18:00Z" w:initials="SS">
    <w:p w14:paraId="2ECC5600" w14:textId="6A4CFF26" w:rsidR="0051130C" w:rsidRDefault="0051130C">
      <w:pPr>
        <w:pStyle w:val="CommentText"/>
      </w:pPr>
      <w:r>
        <w:rPr>
          <w:rStyle w:val="CommentReference"/>
        </w:rPr>
        <w:annotationRef/>
      </w:r>
      <w:r>
        <w:t>Comments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640362" w15:done="0"/>
  <w15:commentEx w15:paraId="664EFB36" w15:done="0"/>
  <w15:commentEx w15:paraId="35694D92" w15:done="0"/>
  <w15:commentEx w15:paraId="2460FD77" w15:done="0"/>
  <w15:commentEx w15:paraId="2710E3BF" w15:done="0"/>
  <w15:commentEx w15:paraId="780855BE" w15:done="0"/>
  <w15:commentEx w15:paraId="600C987F" w15:done="0"/>
  <w15:commentEx w15:paraId="577B8C01" w15:done="0"/>
  <w15:commentEx w15:paraId="14B5F288" w15:done="0"/>
  <w15:commentEx w15:paraId="23FEDE90" w15:done="0"/>
  <w15:commentEx w15:paraId="6B3D44B5" w15:done="0"/>
  <w15:commentEx w15:paraId="717CA0BC" w15:done="0"/>
  <w15:commentEx w15:paraId="12E3834C" w15:done="0"/>
  <w15:commentEx w15:paraId="2A6D0D15" w15:done="0"/>
  <w15:commentEx w15:paraId="71A0599B" w15:done="0"/>
  <w15:commentEx w15:paraId="5597C680" w15:done="0"/>
  <w15:commentEx w15:paraId="1D08C842" w15:done="0"/>
  <w15:commentEx w15:paraId="4BD48031" w15:done="0"/>
  <w15:commentEx w15:paraId="60D47406" w15:done="1"/>
  <w15:commentEx w15:paraId="2A84CA41" w15:done="1"/>
  <w15:commentEx w15:paraId="2ECC56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936" w16cex:dateUtc="2022-03-01T00:48:00Z"/>
  <w16cex:commentExtensible w16cex:durableId="25BF3B3E" w16cex:dateUtc="2022-02-22T05:06:00Z"/>
  <w16cex:commentExtensible w16cex:durableId="25C8313B" w16cex:dateUtc="2022-03-01T00:14:00Z"/>
  <w16cex:commentExtensible w16cex:durableId="25C831BF" w16cex:dateUtc="2022-03-01T00:16:00Z"/>
  <w16cex:commentExtensible w16cex:durableId="25C83187" w16cex:dateUtc="2022-03-01T00:15:00Z"/>
  <w16cex:commentExtensible w16cex:durableId="25C8327F" w16cex:dateUtc="2022-03-01T00:19:00Z"/>
  <w16cex:commentExtensible w16cex:durableId="25C83304" w16cex:dateUtc="2022-03-01T00:22:00Z"/>
  <w16cex:commentExtensible w16cex:durableId="25C83430" w16cex:dateUtc="2022-03-01T00:27:00Z"/>
  <w16cex:commentExtensible w16cex:durableId="25C83670" w16cex:dateUtc="2022-03-01T00:36:00Z"/>
  <w16cex:commentExtensible w16cex:durableId="25C83721" w16cex:dateUtc="2022-03-01T00:39:00Z"/>
  <w16cex:commentExtensible w16cex:durableId="25BF3B0B" w16cex:dateUtc="2022-02-22T05:05:00Z"/>
  <w16cex:commentExtensible w16cex:durableId="25C83809" w16cex:dateUtc="2022-03-01T00:43:00Z"/>
  <w16cex:commentExtensible w16cex:durableId="25C8387F" w16cex:dateUtc="2022-03-01T00:45:00Z"/>
  <w16cex:commentExtensible w16cex:durableId="25DA186E" w16cex:dateUtc="2022-03-13T22:18:00Z"/>
  <w16cex:commentExtensible w16cex:durableId="25C24E3E" w16cex:dateUtc="2022-02-24T13:04:00Z"/>
  <w16cex:commentExtensible w16cex:durableId="25DA1870" w16cex:dateUtc="2022-03-13T23:46:00Z"/>
  <w16cex:commentExtensible w16cex:durableId="25DA1871" w16cex:dateUtc="2022-03-14T19:22:00Z"/>
  <w16cex:commentExtensible w16cex:durableId="25DA1872" w16cex:dateUtc="2022-03-14T15:26:00Z"/>
  <w16cex:commentExtensible w16cex:durableId="25DA1873" w16cex:dateUtc="2022-03-14T15:30:00Z"/>
  <w16cex:commentExtensible w16cex:durableId="25DA1874" w16cex:dateUtc="2022-03-14T15:30:00Z"/>
  <w16cex:commentExtensible w16cex:durableId="25DA1875" w16cex:dateUtc="2022-03-13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640362" w16cid:durableId="25C83936"/>
  <w16cid:commentId w16cid:paraId="664EFB36" w16cid:durableId="25BF3B3E"/>
  <w16cid:commentId w16cid:paraId="35694D92" w16cid:durableId="25C8313B"/>
  <w16cid:commentId w16cid:paraId="2460FD77" w16cid:durableId="25C831BF"/>
  <w16cid:commentId w16cid:paraId="2710E3BF" w16cid:durableId="25C83187"/>
  <w16cid:commentId w16cid:paraId="780855BE" w16cid:durableId="25C8327F"/>
  <w16cid:commentId w16cid:paraId="600C987F" w16cid:durableId="25C83304"/>
  <w16cid:commentId w16cid:paraId="577B8C01" w16cid:durableId="25C83430"/>
  <w16cid:commentId w16cid:paraId="14B5F288" w16cid:durableId="25C83670"/>
  <w16cid:commentId w16cid:paraId="23FEDE90" w16cid:durableId="25C83721"/>
  <w16cid:commentId w16cid:paraId="6B3D44B5" w16cid:durableId="25BF3B0B"/>
  <w16cid:commentId w16cid:paraId="717CA0BC" w16cid:durableId="25C83809"/>
  <w16cid:commentId w16cid:paraId="12E3834C" w16cid:durableId="25C8387F"/>
  <w16cid:commentId w16cid:paraId="2A6D0D15" w16cid:durableId="25DA186E"/>
  <w16cid:commentId w16cid:paraId="71A0599B" w16cid:durableId="25C24E3E"/>
  <w16cid:commentId w16cid:paraId="5597C680" w16cid:durableId="25DA1870"/>
  <w16cid:commentId w16cid:paraId="1D08C842" w16cid:durableId="25DA1871"/>
  <w16cid:commentId w16cid:paraId="4BD48031" w16cid:durableId="25DA1872"/>
  <w16cid:commentId w16cid:paraId="60D47406" w16cid:durableId="25DA1873"/>
  <w16cid:commentId w16cid:paraId="2A84CA41" w16cid:durableId="25DA1874"/>
  <w16cid:commentId w16cid:paraId="2ECC5600" w16cid:durableId="25DA18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DE3E5" w14:textId="77777777" w:rsidR="0070105E" w:rsidRDefault="0070105E" w:rsidP="00B667D3">
      <w:r>
        <w:separator/>
      </w:r>
    </w:p>
  </w:endnote>
  <w:endnote w:type="continuationSeparator" w:id="0">
    <w:p w14:paraId="40BA6665" w14:textId="77777777" w:rsidR="0070105E" w:rsidRDefault="0070105E"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087CB" w14:textId="77777777" w:rsidR="0070105E" w:rsidRDefault="0070105E" w:rsidP="00B667D3">
      <w:r>
        <w:separator/>
      </w:r>
    </w:p>
  </w:footnote>
  <w:footnote w:type="continuationSeparator" w:id="0">
    <w:p w14:paraId="7F0FD773" w14:textId="77777777" w:rsidR="0070105E" w:rsidRDefault="0070105E"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vang Shekhar">
    <w15:presenceInfo w15:providerId="None" w15:userId="Shivang Shekhar"/>
  </w15:person>
  <w15:person w15:author="Jay Ghosh">
    <w15:presenceInfo w15:providerId="Windows Live" w15:userId="dab1332bae621dc8"/>
  </w15:person>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activeWritingStyle w:appName="MSWord" w:lang="en-GB" w:vendorID="64" w:dllVersion="6" w:nlCheck="1" w:checkStyle="0"/>
  <w:activeWritingStyle w:appName="MSWord" w:lang="en-US" w:vendorID="64" w:dllVersion="6" w:nlCheck="1" w:checkStyle="0"/>
  <w:activeWritingStyle w:appName="MSWord" w:lang="en-IN" w:vendorID="64" w:dllVersion="6" w:nlCheck="1" w:checkStyle="0"/>
  <w:activeWritingStyle w:appName="MSWord" w:lang="en-US" w:vendorID="64" w:dllVersion="0" w:nlCheck="1" w:checkStyle="0"/>
  <w:activeWritingStyle w:appName="MSWord" w:lang="en-IN" w:vendorID="64" w:dllVersion="0" w:nlCheck="1" w:checkStyle="0"/>
  <w:activeWritingStyle w:appName="MSWord" w:lang="en-GB" w:vendorID="64" w:dllVersion="0" w:nlCheck="1" w:checkStyle="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8FADGiP2ctAAAA"/>
  </w:docVars>
  <w:rsids>
    <w:rsidRoot w:val="004F3459"/>
    <w:rsid w:val="00000772"/>
    <w:rsid w:val="00000872"/>
    <w:rsid w:val="000014D7"/>
    <w:rsid w:val="00002109"/>
    <w:rsid w:val="00002BC7"/>
    <w:rsid w:val="000062C3"/>
    <w:rsid w:val="000075F9"/>
    <w:rsid w:val="000100B0"/>
    <w:rsid w:val="00013BDF"/>
    <w:rsid w:val="00014F44"/>
    <w:rsid w:val="00015274"/>
    <w:rsid w:val="00015385"/>
    <w:rsid w:val="000157FD"/>
    <w:rsid w:val="00015B96"/>
    <w:rsid w:val="00017051"/>
    <w:rsid w:val="000170F5"/>
    <w:rsid w:val="000176F8"/>
    <w:rsid w:val="0002112D"/>
    <w:rsid w:val="00021886"/>
    <w:rsid w:val="00022EED"/>
    <w:rsid w:val="0002336D"/>
    <w:rsid w:val="00023722"/>
    <w:rsid w:val="00023A23"/>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D7B99"/>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241"/>
    <w:rsid w:val="000F78F4"/>
    <w:rsid w:val="0010083F"/>
    <w:rsid w:val="00100AF3"/>
    <w:rsid w:val="00100DA0"/>
    <w:rsid w:val="0010152E"/>
    <w:rsid w:val="00102100"/>
    <w:rsid w:val="001021ED"/>
    <w:rsid w:val="00102666"/>
    <w:rsid w:val="001055C2"/>
    <w:rsid w:val="001120B2"/>
    <w:rsid w:val="0011298C"/>
    <w:rsid w:val="001129FE"/>
    <w:rsid w:val="001132FA"/>
    <w:rsid w:val="001134F0"/>
    <w:rsid w:val="0011399E"/>
    <w:rsid w:val="00113FEB"/>
    <w:rsid w:val="00117F67"/>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67F50"/>
    <w:rsid w:val="00170452"/>
    <w:rsid w:val="0017167B"/>
    <w:rsid w:val="0017364D"/>
    <w:rsid w:val="00173932"/>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780"/>
    <w:rsid w:val="00190D36"/>
    <w:rsid w:val="001914B2"/>
    <w:rsid w:val="001941F5"/>
    <w:rsid w:val="00194431"/>
    <w:rsid w:val="00195A45"/>
    <w:rsid w:val="00195C43"/>
    <w:rsid w:val="00195D6E"/>
    <w:rsid w:val="001A09BA"/>
    <w:rsid w:val="001A0CE9"/>
    <w:rsid w:val="001A1425"/>
    <w:rsid w:val="001A234A"/>
    <w:rsid w:val="001A3302"/>
    <w:rsid w:val="001A397E"/>
    <w:rsid w:val="001A488D"/>
    <w:rsid w:val="001A5592"/>
    <w:rsid w:val="001A6135"/>
    <w:rsid w:val="001A645E"/>
    <w:rsid w:val="001A6CA5"/>
    <w:rsid w:val="001B17DE"/>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0381"/>
    <w:rsid w:val="001F17D2"/>
    <w:rsid w:val="001F233A"/>
    <w:rsid w:val="001F2656"/>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57312"/>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A8D"/>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3D0"/>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0B32"/>
    <w:rsid w:val="003619E3"/>
    <w:rsid w:val="00362E21"/>
    <w:rsid w:val="00363D16"/>
    <w:rsid w:val="00364140"/>
    <w:rsid w:val="00365146"/>
    <w:rsid w:val="003664AC"/>
    <w:rsid w:val="00366F48"/>
    <w:rsid w:val="00367FEB"/>
    <w:rsid w:val="003711EB"/>
    <w:rsid w:val="00371D76"/>
    <w:rsid w:val="00372233"/>
    <w:rsid w:val="00372F3E"/>
    <w:rsid w:val="00373326"/>
    <w:rsid w:val="00374025"/>
    <w:rsid w:val="00375FF7"/>
    <w:rsid w:val="003770B3"/>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1900"/>
    <w:rsid w:val="003B2687"/>
    <w:rsid w:val="003B28B7"/>
    <w:rsid w:val="003B2E17"/>
    <w:rsid w:val="003B3994"/>
    <w:rsid w:val="003B7888"/>
    <w:rsid w:val="003C0114"/>
    <w:rsid w:val="003C20AA"/>
    <w:rsid w:val="003C4503"/>
    <w:rsid w:val="003C60A2"/>
    <w:rsid w:val="003C7933"/>
    <w:rsid w:val="003C7A62"/>
    <w:rsid w:val="003D0431"/>
    <w:rsid w:val="003D0EDC"/>
    <w:rsid w:val="003D1800"/>
    <w:rsid w:val="003D1E81"/>
    <w:rsid w:val="003D2C48"/>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3C5"/>
    <w:rsid w:val="003F458F"/>
    <w:rsid w:val="003F4AC5"/>
    <w:rsid w:val="003F50CD"/>
    <w:rsid w:val="003F5639"/>
    <w:rsid w:val="004000DB"/>
    <w:rsid w:val="00401884"/>
    <w:rsid w:val="004019BB"/>
    <w:rsid w:val="00402098"/>
    <w:rsid w:val="00403B06"/>
    <w:rsid w:val="004043BA"/>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39F8"/>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47125"/>
    <w:rsid w:val="00450C5F"/>
    <w:rsid w:val="00450F6F"/>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0141"/>
    <w:rsid w:val="00471CF4"/>
    <w:rsid w:val="00471EDC"/>
    <w:rsid w:val="004733F6"/>
    <w:rsid w:val="004741C2"/>
    <w:rsid w:val="0047474D"/>
    <w:rsid w:val="00475C34"/>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237C"/>
    <w:rsid w:val="004B6416"/>
    <w:rsid w:val="004C0170"/>
    <w:rsid w:val="004C040E"/>
    <w:rsid w:val="004C145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10500"/>
    <w:rsid w:val="0051130C"/>
    <w:rsid w:val="00511727"/>
    <w:rsid w:val="00512AD7"/>
    <w:rsid w:val="00513B24"/>
    <w:rsid w:val="0051468E"/>
    <w:rsid w:val="005157B9"/>
    <w:rsid w:val="00515A05"/>
    <w:rsid w:val="00515FE3"/>
    <w:rsid w:val="005164AC"/>
    <w:rsid w:val="00517032"/>
    <w:rsid w:val="0051758C"/>
    <w:rsid w:val="0052008D"/>
    <w:rsid w:val="00520E5C"/>
    <w:rsid w:val="005218A0"/>
    <w:rsid w:val="00521B41"/>
    <w:rsid w:val="00522472"/>
    <w:rsid w:val="00522864"/>
    <w:rsid w:val="005245CA"/>
    <w:rsid w:val="00524C96"/>
    <w:rsid w:val="00524D7D"/>
    <w:rsid w:val="00524F0B"/>
    <w:rsid w:val="00527418"/>
    <w:rsid w:val="00527BB0"/>
    <w:rsid w:val="005313C6"/>
    <w:rsid w:val="00531A4F"/>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0C3C"/>
    <w:rsid w:val="0055109F"/>
    <w:rsid w:val="00551627"/>
    <w:rsid w:val="00552485"/>
    <w:rsid w:val="005535BA"/>
    <w:rsid w:val="0055567B"/>
    <w:rsid w:val="00556409"/>
    <w:rsid w:val="005571D4"/>
    <w:rsid w:val="00561E7F"/>
    <w:rsid w:val="005641A9"/>
    <w:rsid w:val="00564398"/>
    <w:rsid w:val="0056490B"/>
    <w:rsid w:val="00564D24"/>
    <w:rsid w:val="00565943"/>
    <w:rsid w:val="00565FD8"/>
    <w:rsid w:val="00566C55"/>
    <w:rsid w:val="00567733"/>
    <w:rsid w:val="00567DD9"/>
    <w:rsid w:val="005716D7"/>
    <w:rsid w:val="005719BC"/>
    <w:rsid w:val="005728D5"/>
    <w:rsid w:val="00573C5B"/>
    <w:rsid w:val="00573DBB"/>
    <w:rsid w:val="00576212"/>
    <w:rsid w:val="00576B7F"/>
    <w:rsid w:val="00577474"/>
    <w:rsid w:val="0058083F"/>
    <w:rsid w:val="005809BB"/>
    <w:rsid w:val="00581080"/>
    <w:rsid w:val="00581518"/>
    <w:rsid w:val="00582571"/>
    <w:rsid w:val="00583F49"/>
    <w:rsid w:val="0058490E"/>
    <w:rsid w:val="005853FB"/>
    <w:rsid w:val="00586853"/>
    <w:rsid w:val="00586A3B"/>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1FFB"/>
    <w:rsid w:val="0060292B"/>
    <w:rsid w:val="00605DF6"/>
    <w:rsid w:val="006067BB"/>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5E65"/>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87D83"/>
    <w:rsid w:val="0069149F"/>
    <w:rsid w:val="00692233"/>
    <w:rsid w:val="00693BA0"/>
    <w:rsid w:val="00694630"/>
    <w:rsid w:val="00694BA0"/>
    <w:rsid w:val="00695CDE"/>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5091"/>
    <w:rsid w:val="006F776F"/>
    <w:rsid w:val="0070105E"/>
    <w:rsid w:val="007014A5"/>
    <w:rsid w:val="00701514"/>
    <w:rsid w:val="00701A2D"/>
    <w:rsid w:val="007027C1"/>
    <w:rsid w:val="007029CD"/>
    <w:rsid w:val="00702B13"/>
    <w:rsid w:val="00703427"/>
    <w:rsid w:val="00705B29"/>
    <w:rsid w:val="00706EE4"/>
    <w:rsid w:val="007102DA"/>
    <w:rsid w:val="007103FC"/>
    <w:rsid w:val="0071051A"/>
    <w:rsid w:val="00710961"/>
    <w:rsid w:val="00713083"/>
    <w:rsid w:val="00713B49"/>
    <w:rsid w:val="0071477C"/>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6249"/>
    <w:rsid w:val="00757153"/>
    <w:rsid w:val="00760BCB"/>
    <w:rsid w:val="00760D7E"/>
    <w:rsid w:val="00761802"/>
    <w:rsid w:val="007642CF"/>
    <w:rsid w:val="007656CE"/>
    <w:rsid w:val="00766A1A"/>
    <w:rsid w:val="00766F5D"/>
    <w:rsid w:val="0076786B"/>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97D2D"/>
    <w:rsid w:val="007A080C"/>
    <w:rsid w:val="007A0A76"/>
    <w:rsid w:val="007A15F8"/>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197F"/>
    <w:rsid w:val="007C210E"/>
    <w:rsid w:val="007C21EC"/>
    <w:rsid w:val="007C2B3E"/>
    <w:rsid w:val="007C34C5"/>
    <w:rsid w:val="007C3757"/>
    <w:rsid w:val="007C39E1"/>
    <w:rsid w:val="007C4814"/>
    <w:rsid w:val="007C5C88"/>
    <w:rsid w:val="007C6290"/>
    <w:rsid w:val="007D03EC"/>
    <w:rsid w:val="007D09A5"/>
    <w:rsid w:val="007D1382"/>
    <w:rsid w:val="007D398A"/>
    <w:rsid w:val="007D473B"/>
    <w:rsid w:val="007D58D4"/>
    <w:rsid w:val="007D5DEB"/>
    <w:rsid w:val="007D716F"/>
    <w:rsid w:val="007D7697"/>
    <w:rsid w:val="007D7C9D"/>
    <w:rsid w:val="007E1C96"/>
    <w:rsid w:val="007E49E4"/>
    <w:rsid w:val="007E4FFB"/>
    <w:rsid w:val="007E5B4B"/>
    <w:rsid w:val="007E72FD"/>
    <w:rsid w:val="007E7D57"/>
    <w:rsid w:val="007F0216"/>
    <w:rsid w:val="007F1200"/>
    <w:rsid w:val="007F14FF"/>
    <w:rsid w:val="007F237A"/>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2F86"/>
    <w:rsid w:val="0082309D"/>
    <w:rsid w:val="00823B7D"/>
    <w:rsid w:val="0082704D"/>
    <w:rsid w:val="008310EA"/>
    <w:rsid w:val="00831CB4"/>
    <w:rsid w:val="0083304C"/>
    <w:rsid w:val="00834448"/>
    <w:rsid w:val="00836B8A"/>
    <w:rsid w:val="00836E1D"/>
    <w:rsid w:val="00837B35"/>
    <w:rsid w:val="008408BA"/>
    <w:rsid w:val="00840F78"/>
    <w:rsid w:val="0084156F"/>
    <w:rsid w:val="00844157"/>
    <w:rsid w:val="00844B9B"/>
    <w:rsid w:val="0084543D"/>
    <w:rsid w:val="00845C05"/>
    <w:rsid w:val="008467F5"/>
    <w:rsid w:val="00850D23"/>
    <w:rsid w:val="00852C7C"/>
    <w:rsid w:val="008533BB"/>
    <w:rsid w:val="008535FF"/>
    <w:rsid w:val="008538C4"/>
    <w:rsid w:val="00853C2A"/>
    <w:rsid w:val="00860779"/>
    <w:rsid w:val="00861622"/>
    <w:rsid w:val="00861A83"/>
    <w:rsid w:val="00861CB5"/>
    <w:rsid w:val="00861F2D"/>
    <w:rsid w:val="008620A2"/>
    <w:rsid w:val="0086243B"/>
    <w:rsid w:val="008628C4"/>
    <w:rsid w:val="00862DAA"/>
    <w:rsid w:val="008634AC"/>
    <w:rsid w:val="00863A1F"/>
    <w:rsid w:val="00864198"/>
    <w:rsid w:val="008648D9"/>
    <w:rsid w:val="008650E7"/>
    <w:rsid w:val="00865166"/>
    <w:rsid w:val="00867389"/>
    <w:rsid w:val="0087194E"/>
    <w:rsid w:val="008720D2"/>
    <w:rsid w:val="00872ADC"/>
    <w:rsid w:val="00872FB2"/>
    <w:rsid w:val="008738F7"/>
    <w:rsid w:val="00875B42"/>
    <w:rsid w:val="00875B91"/>
    <w:rsid w:val="00876F48"/>
    <w:rsid w:val="00877242"/>
    <w:rsid w:val="00880266"/>
    <w:rsid w:val="00881537"/>
    <w:rsid w:val="00881926"/>
    <w:rsid w:val="008822F0"/>
    <w:rsid w:val="00882C3E"/>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1E43"/>
    <w:rsid w:val="008E3102"/>
    <w:rsid w:val="008E3B13"/>
    <w:rsid w:val="008E6F7B"/>
    <w:rsid w:val="008E7E84"/>
    <w:rsid w:val="008F06D5"/>
    <w:rsid w:val="008F3073"/>
    <w:rsid w:val="008F36E1"/>
    <w:rsid w:val="008F45BC"/>
    <w:rsid w:val="008F4A90"/>
    <w:rsid w:val="008F698F"/>
    <w:rsid w:val="008F706C"/>
    <w:rsid w:val="009002B0"/>
    <w:rsid w:val="009003C1"/>
    <w:rsid w:val="00900CBA"/>
    <w:rsid w:val="00900DD6"/>
    <w:rsid w:val="00902451"/>
    <w:rsid w:val="00902C48"/>
    <w:rsid w:val="00902F95"/>
    <w:rsid w:val="009030D6"/>
    <w:rsid w:val="0090520D"/>
    <w:rsid w:val="0090552B"/>
    <w:rsid w:val="00906197"/>
    <w:rsid w:val="00907229"/>
    <w:rsid w:val="0090758E"/>
    <w:rsid w:val="00907C0C"/>
    <w:rsid w:val="00914FA2"/>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37F9"/>
    <w:rsid w:val="0098596C"/>
    <w:rsid w:val="00987A41"/>
    <w:rsid w:val="00990EEA"/>
    <w:rsid w:val="0099129E"/>
    <w:rsid w:val="009916E2"/>
    <w:rsid w:val="0099192F"/>
    <w:rsid w:val="00992288"/>
    <w:rsid w:val="009924BF"/>
    <w:rsid w:val="00993E62"/>
    <w:rsid w:val="0099449C"/>
    <w:rsid w:val="00994B3B"/>
    <w:rsid w:val="00995A43"/>
    <w:rsid w:val="009966D2"/>
    <w:rsid w:val="009968AE"/>
    <w:rsid w:val="00997046"/>
    <w:rsid w:val="00997267"/>
    <w:rsid w:val="009A181E"/>
    <w:rsid w:val="009A2572"/>
    <w:rsid w:val="009A279B"/>
    <w:rsid w:val="009A6E6C"/>
    <w:rsid w:val="009A6FCF"/>
    <w:rsid w:val="009B05C5"/>
    <w:rsid w:val="009B26C1"/>
    <w:rsid w:val="009B2AD2"/>
    <w:rsid w:val="009B2DEE"/>
    <w:rsid w:val="009B3362"/>
    <w:rsid w:val="009B586C"/>
    <w:rsid w:val="009B5EED"/>
    <w:rsid w:val="009B6874"/>
    <w:rsid w:val="009B75A5"/>
    <w:rsid w:val="009B7BCE"/>
    <w:rsid w:val="009C12B9"/>
    <w:rsid w:val="009C259A"/>
    <w:rsid w:val="009C35DA"/>
    <w:rsid w:val="009C3A25"/>
    <w:rsid w:val="009C47E9"/>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084F"/>
    <w:rsid w:val="009E1D12"/>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5A9B"/>
    <w:rsid w:val="00A16980"/>
    <w:rsid w:val="00A20F4F"/>
    <w:rsid w:val="00A2290F"/>
    <w:rsid w:val="00A2297D"/>
    <w:rsid w:val="00A2395D"/>
    <w:rsid w:val="00A23CEE"/>
    <w:rsid w:val="00A23F53"/>
    <w:rsid w:val="00A24157"/>
    <w:rsid w:val="00A24162"/>
    <w:rsid w:val="00A251C7"/>
    <w:rsid w:val="00A256D3"/>
    <w:rsid w:val="00A26A75"/>
    <w:rsid w:val="00A26E8F"/>
    <w:rsid w:val="00A30459"/>
    <w:rsid w:val="00A31453"/>
    <w:rsid w:val="00A314FB"/>
    <w:rsid w:val="00A317DC"/>
    <w:rsid w:val="00A31D92"/>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0658"/>
    <w:rsid w:val="00A61B4F"/>
    <w:rsid w:val="00A61C7C"/>
    <w:rsid w:val="00A6241A"/>
    <w:rsid w:val="00A624F0"/>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05D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51A"/>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5003"/>
    <w:rsid w:val="00B16520"/>
    <w:rsid w:val="00B20E7D"/>
    <w:rsid w:val="00B21A3D"/>
    <w:rsid w:val="00B22132"/>
    <w:rsid w:val="00B223A7"/>
    <w:rsid w:val="00B2405B"/>
    <w:rsid w:val="00B25938"/>
    <w:rsid w:val="00B261DC"/>
    <w:rsid w:val="00B263EE"/>
    <w:rsid w:val="00B26C76"/>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66DB2"/>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2483"/>
    <w:rsid w:val="00B94350"/>
    <w:rsid w:val="00B96646"/>
    <w:rsid w:val="00B96E19"/>
    <w:rsid w:val="00B97861"/>
    <w:rsid w:val="00B9797A"/>
    <w:rsid w:val="00B97C11"/>
    <w:rsid w:val="00BA0280"/>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E4A"/>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4963"/>
    <w:rsid w:val="00C35924"/>
    <w:rsid w:val="00C363B6"/>
    <w:rsid w:val="00C36EF4"/>
    <w:rsid w:val="00C41249"/>
    <w:rsid w:val="00C42467"/>
    <w:rsid w:val="00C4283F"/>
    <w:rsid w:val="00C42964"/>
    <w:rsid w:val="00C4392D"/>
    <w:rsid w:val="00C44075"/>
    <w:rsid w:val="00C4592F"/>
    <w:rsid w:val="00C45E6D"/>
    <w:rsid w:val="00C468D3"/>
    <w:rsid w:val="00C50502"/>
    <w:rsid w:val="00C51872"/>
    <w:rsid w:val="00C52270"/>
    <w:rsid w:val="00C5239D"/>
    <w:rsid w:val="00C528FB"/>
    <w:rsid w:val="00C54694"/>
    <w:rsid w:val="00C547A7"/>
    <w:rsid w:val="00C54E5D"/>
    <w:rsid w:val="00C54ECC"/>
    <w:rsid w:val="00C5568A"/>
    <w:rsid w:val="00C55F79"/>
    <w:rsid w:val="00C57022"/>
    <w:rsid w:val="00C5766D"/>
    <w:rsid w:val="00C6047D"/>
    <w:rsid w:val="00C612AB"/>
    <w:rsid w:val="00C62B68"/>
    <w:rsid w:val="00C631F0"/>
    <w:rsid w:val="00C63B31"/>
    <w:rsid w:val="00C64415"/>
    <w:rsid w:val="00C6470C"/>
    <w:rsid w:val="00C66F95"/>
    <w:rsid w:val="00C67517"/>
    <w:rsid w:val="00C708AA"/>
    <w:rsid w:val="00C71B68"/>
    <w:rsid w:val="00C720E9"/>
    <w:rsid w:val="00C72448"/>
    <w:rsid w:val="00C73977"/>
    <w:rsid w:val="00C73CA9"/>
    <w:rsid w:val="00C7611C"/>
    <w:rsid w:val="00C77116"/>
    <w:rsid w:val="00C77F60"/>
    <w:rsid w:val="00C84578"/>
    <w:rsid w:val="00C849FB"/>
    <w:rsid w:val="00C8788E"/>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72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735"/>
    <w:rsid w:val="00CF1F23"/>
    <w:rsid w:val="00CF27EC"/>
    <w:rsid w:val="00CF3561"/>
    <w:rsid w:val="00CF3962"/>
    <w:rsid w:val="00CF4124"/>
    <w:rsid w:val="00CF5895"/>
    <w:rsid w:val="00CF5B0B"/>
    <w:rsid w:val="00CF6DA7"/>
    <w:rsid w:val="00CF70BE"/>
    <w:rsid w:val="00CF7E83"/>
    <w:rsid w:val="00D009F8"/>
    <w:rsid w:val="00D012AA"/>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493"/>
    <w:rsid w:val="00D51DB4"/>
    <w:rsid w:val="00D52433"/>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5BF"/>
    <w:rsid w:val="00D93B7E"/>
    <w:rsid w:val="00D93EED"/>
    <w:rsid w:val="00D9479B"/>
    <w:rsid w:val="00D9560D"/>
    <w:rsid w:val="00D9563F"/>
    <w:rsid w:val="00D9609F"/>
    <w:rsid w:val="00D96BAD"/>
    <w:rsid w:val="00DA0309"/>
    <w:rsid w:val="00DA1EC5"/>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3DC"/>
    <w:rsid w:val="00DF2C06"/>
    <w:rsid w:val="00DF42DA"/>
    <w:rsid w:val="00DF5ACE"/>
    <w:rsid w:val="00DF5DDE"/>
    <w:rsid w:val="00DF6498"/>
    <w:rsid w:val="00DF653F"/>
    <w:rsid w:val="00DF6B38"/>
    <w:rsid w:val="00E004C1"/>
    <w:rsid w:val="00E00881"/>
    <w:rsid w:val="00E00B41"/>
    <w:rsid w:val="00E0107B"/>
    <w:rsid w:val="00E01672"/>
    <w:rsid w:val="00E01855"/>
    <w:rsid w:val="00E01EEA"/>
    <w:rsid w:val="00E02802"/>
    <w:rsid w:val="00E02A32"/>
    <w:rsid w:val="00E02CB3"/>
    <w:rsid w:val="00E03D94"/>
    <w:rsid w:val="00E04610"/>
    <w:rsid w:val="00E04A0A"/>
    <w:rsid w:val="00E04A7B"/>
    <w:rsid w:val="00E04C94"/>
    <w:rsid w:val="00E04EE9"/>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1AEF"/>
    <w:rsid w:val="00E3254D"/>
    <w:rsid w:val="00E3375D"/>
    <w:rsid w:val="00E36E81"/>
    <w:rsid w:val="00E36EA6"/>
    <w:rsid w:val="00E37205"/>
    <w:rsid w:val="00E37670"/>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925"/>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B6C0E"/>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6FC"/>
    <w:rsid w:val="00EE19C4"/>
    <w:rsid w:val="00EE309D"/>
    <w:rsid w:val="00EE4388"/>
    <w:rsid w:val="00EE4419"/>
    <w:rsid w:val="00EE5B71"/>
    <w:rsid w:val="00EE6DCF"/>
    <w:rsid w:val="00EF00A9"/>
    <w:rsid w:val="00EF0DCE"/>
    <w:rsid w:val="00EF1845"/>
    <w:rsid w:val="00EF2172"/>
    <w:rsid w:val="00EF2E87"/>
    <w:rsid w:val="00EF3A14"/>
    <w:rsid w:val="00EF3D5E"/>
    <w:rsid w:val="00EF4440"/>
    <w:rsid w:val="00EF6172"/>
    <w:rsid w:val="00EF6839"/>
    <w:rsid w:val="00EF6EF2"/>
    <w:rsid w:val="00EF7E7A"/>
    <w:rsid w:val="00F00811"/>
    <w:rsid w:val="00F01280"/>
    <w:rsid w:val="00F02457"/>
    <w:rsid w:val="00F02A66"/>
    <w:rsid w:val="00F02AFC"/>
    <w:rsid w:val="00F02ECF"/>
    <w:rsid w:val="00F02EDA"/>
    <w:rsid w:val="00F03D88"/>
    <w:rsid w:val="00F04C23"/>
    <w:rsid w:val="00F056FF"/>
    <w:rsid w:val="00F0617A"/>
    <w:rsid w:val="00F065A5"/>
    <w:rsid w:val="00F0790B"/>
    <w:rsid w:val="00F10EE1"/>
    <w:rsid w:val="00F12419"/>
    <w:rsid w:val="00F13B7F"/>
    <w:rsid w:val="00F1429D"/>
    <w:rsid w:val="00F14A45"/>
    <w:rsid w:val="00F15535"/>
    <w:rsid w:val="00F1691D"/>
    <w:rsid w:val="00F16ACD"/>
    <w:rsid w:val="00F23C6F"/>
    <w:rsid w:val="00F240F2"/>
    <w:rsid w:val="00F2678B"/>
    <w:rsid w:val="00F304B2"/>
    <w:rsid w:val="00F31F3E"/>
    <w:rsid w:val="00F322B2"/>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BCA3A"/>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A15A9B"/>
    <w:pPr>
      <w:numPr>
        <w:ilvl w:val="1"/>
        <w:numId w:val="2"/>
      </w:numPr>
      <w:spacing w:before="120" w:after="120"/>
      <w:ind w:left="0" w:firstLine="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A15A9B"/>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A317DC"/>
    <w:pPr>
      <w:tabs>
        <w:tab w:val="left" w:pos="1080"/>
      </w:tabs>
      <w:jc w:val="both"/>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uiPriority w:val="35"/>
    <w:rsid w:val="00A317DC"/>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5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 w:type="table" w:customStyle="1" w:styleId="TableGrid2">
    <w:name w:val="Table Grid2"/>
    <w:basedOn w:val="TableNormal"/>
    <w:next w:val="TableGrid"/>
    <w:uiPriority w:val="59"/>
    <w:rsid w:val="0082704D"/>
    <w:pPr>
      <w:spacing w:after="0" w:line="240" w:lineRule="auto"/>
    </w:pPr>
    <w:rPr>
      <w:rFonts w:ascii="Calibri" w:hAnsi="Calibri" w:cs="Shrut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5.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file:///C:\Users\fredd\Dropbox\000_Now\00_IITB%20PostDoc%20Needhi\Journal%20Paper\f.freddi@ucl.ac.uk" TargetMode="External"/><Relationship Id="rId17" Type="http://schemas.openxmlformats.org/officeDocument/2006/relationships/image" Target="media/image4.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9.emf"/><Relationship Id="rId28" Type="http://schemas.openxmlformats.org/officeDocument/2006/relationships/hyperlink" Target="https://doi.org/10.1007/s10518-020-01006-8" TargetMode="External"/><Relationship Id="rId10" Type="http://schemas.microsoft.com/office/2016/09/relationships/commentsIds" Target="commentsIds.xml"/><Relationship Id="rId19" Type="http://schemas.openxmlformats.org/officeDocument/2006/relationships/image" Target="media/image6.w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8.emf"/><Relationship Id="rId27" Type="http://schemas.openxmlformats.org/officeDocument/2006/relationships/hyperlink" Target="https://onlinelibrary.wiley.com/doi/full/10.1002/eqe.3332"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ABC0A-4ED2-4B05-8F91-5045B8D49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4</TotalTime>
  <Pages>15</Pages>
  <Words>23903</Words>
  <Characters>136253</Characters>
  <Application>Microsoft Office Word</Application>
  <DocSecurity>0</DocSecurity>
  <Lines>1135</Lines>
  <Paragraphs>3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5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39</cp:revision>
  <cp:lastPrinted>2021-03-01T10:57:00Z</cp:lastPrinted>
  <dcterms:created xsi:type="dcterms:W3CDTF">2022-03-01T07:44:00Z</dcterms:created>
  <dcterms:modified xsi:type="dcterms:W3CDTF">2022-03-26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Z38ShgLe"/&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